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1998A4" w14:textId="59ED1647" w:rsidR="00AF280B" w:rsidRPr="00AB2539" w:rsidRDefault="004E07EF" w:rsidP="00AB2539">
      <w:pPr>
        <w:pStyle w:val="NormalWeb"/>
        <w:widowControl/>
        <w:spacing w:before="0" w:beforeAutospacing="0" w:after="0" w:afterAutospacing="0"/>
        <w:contextualSpacing/>
      </w:pPr>
      <w:r w:rsidRPr="00AB2539">
        <w:rPr>
          <w:b/>
          <w:bCs/>
        </w:rPr>
        <w:t>TITLE:</w:t>
      </w:r>
      <w:r w:rsidRPr="00AB2539">
        <w:t xml:space="preserve"> </w:t>
      </w:r>
    </w:p>
    <w:p w14:paraId="1D373297" w14:textId="674B52D7" w:rsidR="00B36C6B" w:rsidRPr="00AB2539" w:rsidRDefault="00AD50C8" w:rsidP="00AB2539">
      <w:pPr>
        <w:widowControl/>
        <w:contextualSpacing/>
        <w:rPr>
          <w:color w:val="auto"/>
        </w:rPr>
      </w:pPr>
      <w:r w:rsidRPr="00AB2539">
        <w:rPr>
          <w:color w:val="auto"/>
        </w:rPr>
        <w:t>I</w:t>
      </w:r>
      <w:r w:rsidR="00E17B0D" w:rsidRPr="00AB2539">
        <w:rPr>
          <w:color w:val="auto"/>
        </w:rPr>
        <w:t xml:space="preserve">mmunohistochemistry </w:t>
      </w:r>
      <w:r w:rsidR="002004E4" w:rsidRPr="00AB2539">
        <w:rPr>
          <w:color w:val="auto"/>
        </w:rPr>
        <w:t xml:space="preserve">Techniques to </w:t>
      </w:r>
      <w:r w:rsidR="00F23BEE" w:rsidRPr="00AB2539">
        <w:rPr>
          <w:color w:val="auto"/>
        </w:rPr>
        <w:t>A</w:t>
      </w:r>
      <w:r w:rsidR="002004E4" w:rsidRPr="00AB2539">
        <w:rPr>
          <w:color w:val="auto"/>
        </w:rPr>
        <w:t xml:space="preserve">nalyze Cellular Proliferation and Neurogenesis </w:t>
      </w:r>
      <w:r w:rsidR="00834155">
        <w:rPr>
          <w:color w:val="auto"/>
        </w:rPr>
        <w:t xml:space="preserve">in Rats </w:t>
      </w:r>
      <w:r w:rsidR="00F23BEE" w:rsidRPr="00AB2539">
        <w:rPr>
          <w:color w:val="auto"/>
        </w:rPr>
        <w:t>U</w:t>
      </w:r>
      <w:r w:rsidR="002004E4" w:rsidRPr="00AB2539">
        <w:rPr>
          <w:color w:val="auto"/>
        </w:rPr>
        <w:t xml:space="preserve">sing the Thymidine Analog </w:t>
      </w:r>
      <w:proofErr w:type="spellStart"/>
      <w:r w:rsidR="002004E4" w:rsidRPr="00AB2539">
        <w:rPr>
          <w:color w:val="auto"/>
        </w:rPr>
        <w:t>BrdU</w:t>
      </w:r>
      <w:proofErr w:type="spellEnd"/>
      <w:r w:rsidR="00AB2539">
        <w:rPr>
          <w:color w:val="auto"/>
        </w:rPr>
        <w:t xml:space="preserve"> </w:t>
      </w:r>
    </w:p>
    <w:p w14:paraId="661CEEDB" w14:textId="6D65CEDD" w:rsidR="00FF078E" w:rsidRPr="00AB2539" w:rsidRDefault="00FF078E" w:rsidP="00AB2539">
      <w:pPr>
        <w:pStyle w:val="NormalWeb"/>
        <w:widowControl/>
        <w:spacing w:before="0" w:beforeAutospacing="0" w:after="0" w:afterAutospacing="0"/>
        <w:contextualSpacing/>
      </w:pPr>
    </w:p>
    <w:p w14:paraId="29A5346D" w14:textId="77777777" w:rsidR="004E07EF" w:rsidRPr="00AB2539" w:rsidRDefault="004E07EF" w:rsidP="00AB2539">
      <w:pPr>
        <w:widowControl/>
        <w:contextualSpacing/>
        <w:rPr>
          <w:color w:val="808080" w:themeColor="background1" w:themeShade="80"/>
          <w:lang w:val="es-MX"/>
        </w:rPr>
      </w:pPr>
      <w:r w:rsidRPr="00AB2539">
        <w:rPr>
          <w:b/>
          <w:bCs/>
          <w:lang w:val="es-MX"/>
        </w:rPr>
        <w:t>AUTHORS AND AFFILIATIONS:</w:t>
      </w:r>
    </w:p>
    <w:p w14:paraId="41D90C65" w14:textId="26306A9F" w:rsidR="004E07EF" w:rsidRPr="00AB2539" w:rsidRDefault="004E07EF" w:rsidP="00AB2539">
      <w:pPr>
        <w:widowControl/>
        <w:contextualSpacing/>
        <w:rPr>
          <w:color w:val="auto"/>
          <w:lang w:val="es-MX"/>
        </w:rPr>
      </w:pPr>
      <w:r w:rsidRPr="00AB2539">
        <w:rPr>
          <w:color w:val="auto"/>
          <w:lang w:val="es-MX"/>
        </w:rPr>
        <w:t>Mario Buenrostro-Jáuregui</w:t>
      </w:r>
      <w:r w:rsidRPr="00AB2539">
        <w:rPr>
          <w:color w:val="auto"/>
          <w:vertAlign w:val="superscript"/>
          <w:lang w:val="es-MX"/>
        </w:rPr>
        <w:t>1</w:t>
      </w:r>
      <w:r w:rsidRPr="008348CD">
        <w:rPr>
          <w:color w:val="auto"/>
          <w:lang w:val="es-MX"/>
        </w:rPr>
        <w:t>*</w:t>
      </w:r>
      <w:r w:rsidRPr="00AB2539">
        <w:rPr>
          <w:color w:val="auto"/>
          <w:lang w:val="es-MX"/>
        </w:rPr>
        <w:t>, Alejandro Tapia-de-Jesús</w:t>
      </w:r>
      <w:r w:rsidRPr="00AB2539">
        <w:rPr>
          <w:color w:val="auto"/>
          <w:vertAlign w:val="superscript"/>
          <w:lang w:val="es-MX"/>
        </w:rPr>
        <w:t>1</w:t>
      </w:r>
      <w:r w:rsidRPr="00AB2539">
        <w:rPr>
          <w:color w:val="auto"/>
          <w:lang w:val="es-MX"/>
        </w:rPr>
        <w:t>, Jesus Mata</w:t>
      </w:r>
      <w:r w:rsidRPr="00AB2539">
        <w:rPr>
          <w:color w:val="auto"/>
          <w:vertAlign w:val="superscript"/>
          <w:lang w:val="es-MX"/>
        </w:rPr>
        <w:t>1</w:t>
      </w:r>
      <w:r w:rsidRPr="00AB2539">
        <w:rPr>
          <w:color w:val="auto"/>
          <w:lang w:val="es-MX"/>
        </w:rPr>
        <w:t xml:space="preserve">, Luis </w:t>
      </w:r>
      <w:r w:rsidR="00086A15">
        <w:rPr>
          <w:color w:val="auto"/>
          <w:lang w:val="es-MX"/>
        </w:rPr>
        <w:t xml:space="preserve">M. </w:t>
      </w:r>
      <w:r w:rsidRPr="00AB2539">
        <w:rPr>
          <w:color w:val="auto"/>
          <w:lang w:val="es-MX"/>
        </w:rPr>
        <w:t>Rodríguez-Serrano</w:t>
      </w:r>
      <w:r w:rsidRPr="00AB2539">
        <w:rPr>
          <w:color w:val="auto"/>
          <w:vertAlign w:val="superscript"/>
          <w:lang w:val="es-MX"/>
        </w:rPr>
        <w:t>1</w:t>
      </w:r>
      <w:r w:rsidRPr="00AB2539">
        <w:rPr>
          <w:color w:val="auto"/>
          <w:lang w:val="es-MX"/>
        </w:rPr>
        <w:t>, María Elena Chávez-Hernández</w:t>
      </w:r>
      <w:r w:rsidRPr="00AB2539">
        <w:rPr>
          <w:color w:val="auto"/>
          <w:vertAlign w:val="superscript"/>
          <w:lang w:val="es-MX"/>
        </w:rPr>
        <w:t>1</w:t>
      </w:r>
      <w:r w:rsidRPr="00AB2539">
        <w:rPr>
          <w:color w:val="auto"/>
          <w:lang w:val="es-MX"/>
        </w:rPr>
        <w:t>, Florencia Mata</w:t>
      </w:r>
      <w:r w:rsidRPr="00AB2539">
        <w:rPr>
          <w:color w:val="auto"/>
          <w:vertAlign w:val="superscript"/>
          <w:lang w:val="es-MX"/>
        </w:rPr>
        <w:t>1</w:t>
      </w:r>
      <w:r w:rsidRPr="00AB2539">
        <w:rPr>
          <w:color w:val="auto"/>
          <w:lang w:val="es-MX"/>
        </w:rPr>
        <w:t>, Marco Monroy-Plasencia</w:t>
      </w:r>
      <w:r w:rsidRPr="00AB2539">
        <w:rPr>
          <w:color w:val="auto"/>
          <w:vertAlign w:val="superscript"/>
          <w:lang w:val="es-MX"/>
        </w:rPr>
        <w:t>1,2</w:t>
      </w:r>
      <w:r w:rsidRPr="00AB2539">
        <w:rPr>
          <w:color w:val="auto"/>
          <w:lang w:val="es-MX"/>
        </w:rPr>
        <w:t xml:space="preserve">, </w:t>
      </w:r>
      <w:r w:rsidRPr="00AB2539">
        <w:rPr>
          <w:bCs/>
          <w:color w:val="auto"/>
          <w:lang w:val="es-MX"/>
        </w:rPr>
        <w:t>Aixchell Camila Alonso-Flores</w:t>
      </w:r>
      <w:r w:rsidRPr="00AB2539">
        <w:rPr>
          <w:color w:val="auto"/>
          <w:vertAlign w:val="superscript"/>
          <w:lang w:val="es-MX"/>
        </w:rPr>
        <w:t>1</w:t>
      </w:r>
      <w:r w:rsidRPr="00AB2539">
        <w:rPr>
          <w:color w:val="auto"/>
          <w:lang w:val="es-MX"/>
        </w:rPr>
        <w:t>, Perla Leal-Galicia</w:t>
      </w:r>
      <w:r w:rsidRPr="00AB2539">
        <w:rPr>
          <w:color w:val="auto"/>
          <w:vertAlign w:val="superscript"/>
          <w:lang w:val="es-MX"/>
        </w:rPr>
        <w:t>1</w:t>
      </w:r>
      <w:r w:rsidR="00E518BE" w:rsidRPr="008348CD">
        <w:rPr>
          <w:color w:val="auto"/>
          <w:lang w:val="es-MX"/>
        </w:rPr>
        <w:t>*</w:t>
      </w:r>
    </w:p>
    <w:p w14:paraId="3EBD4D84" w14:textId="77777777" w:rsidR="004E07EF" w:rsidRPr="00AB2539" w:rsidRDefault="004E07EF" w:rsidP="00AB2539">
      <w:pPr>
        <w:widowControl/>
        <w:contextualSpacing/>
        <w:rPr>
          <w:color w:val="auto"/>
          <w:vertAlign w:val="superscript"/>
          <w:lang w:val="es-MX"/>
        </w:rPr>
      </w:pPr>
    </w:p>
    <w:p w14:paraId="7F539E16" w14:textId="77777777" w:rsidR="004E07EF" w:rsidRPr="00AB2539" w:rsidRDefault="004E07EF" w:rsidP="00AB2539">
      <w:pPr>
        <w:widowControl/>
        <w:contextualSpacing/>
        <w:rPr>
          <w:color w:val="auto"/>
          <w:lang w:val="es-MX"/>
        </w:rPr>
      </w:pPr>
      <w:r w:rsidRPr="00AB2539">
        <w:rPr>
          <w:color w:val="auto"/>
          <w:vertAlign w:val="superscript"/>
          <w:lang w:val="es-MX"/>
        </w:rPr>
        <w:t>1</w:t>
      </w:r>
      <w:r w:rsidRPr="00AB2539">
        <w:rPr>
          <w:color w:val="auto"/>
          <w:lang w:val="es-MX"/>
        </w:rPr>
        <w:t>Universidad Iberoamericana, Laboratorio de Neurociencias, Departamento de Psicología, México City, México</w:t>
      </w:r>
    </w:p>
    <w:p w14:paraId="45E4A9BA" w14:textId="77777777" w:rsidR="004E07EF" w:rsidRPr="00AB2539" w:rsidRDefault="004E07EF" w:rsidP="00AB2539">
      <w:pPr>
        <w:widowControl/>
        <w:contextualSpacing/>
        <w:rPr>
          <w:color w:val="auto"/>
          <w:lang w:val="es-MX"/>
        </w:rPr>
      </w:pPr>
      <w:r w:rsidRPr="00AB2539">
        <w:rPr>
          <w:color w:val="auto"/>
          <w:vertAlign w:val="superscript"/>
          <w:lang w:val="es-MX"/>
        </w:rPr>
        <w:t>2</w:t>
      </w:r>
      <w:r w:rsidRPr="00AB2539">
        <w:rPr>
          <w:color w:val="auto"/>
          <w:lang w:val="es-MX"/>
        </w:rPr>
        <w:t>Facultad de Ciencias, Universidad Autónoma del Estado de México, Toluca, México</w:t>
      </w:r>
    </w:p>
    <w:p w14:paraId="70502899" w14:textId="77777777" w:rsidR="004E07EF" w:rsidRPr="008348CD" w:rsidRDefault="004E07EF" w:rsidP="00AB2539">
      <w:pPr>
        <w:widowControl/>
        <w:contextualSpacing/>
        <w:rPr>
          <w:b/>
          <w:color w:val="auto"/>
          <w:lang w:val="es-MX"/>
        </w:rPr>
      </w:pPr>
    </w:p>
    <w:p w14:paraId="4E32623A" w14:textId="77777777" w:rsidR="004E07EF" w:rsidRPr="00AB2539" w:rsidRDefault="004E07EF" w:rsidP="00AB2539">
      <w:pPr>
        <w:widowControl/>
        <w:contextualSpacing/>
        <w:rPr>
          <w:bCs/>
          <w:color w:val="auto"/>
        </w:rPr>
      </w:pPr>
      <w:r w:rsidRPr="008348CD">
        <w:rPr>
          <w:b/>
          <w:color w:val="auto"/>
        </w:rPr>
        <w:t>Email addresses of co-authors:</w:t>
      </w:r>
    </w:p>
    <w:p w14:paraId="7DEF3398" w14:textId="36BE0348" w:rsidR="004E07EF" w:rsidRPr="00AB2539" w:rsidRDefault="004E07EF" w:rsidP="00AB2539">
      <w:pPr>
        <w:widowControl/>
        <w:contextualSpacing/>
        <w:rPr>
          <w:color w:val="auto"/>
          <w:vertAlign w:val="superscript"/>
          <w:lang w:val="es-MX"/>
        </w:rPr>
      </w:pPr>
      <w:r w:rsidRPr="00AB2539">
        <w:rPr>
          <w:color w:val="auto"/>
          <w:lang w:val="es-MX"/>
        </w:rPr>
        <w:t xml:space="preserve">Alejandro Tapia-de Jesús </w:t>
      </w:r>
      <w:r w:rsidR="00BB35FB" w:rsidRPr="00AB2539">
        <w:rPr>
          <w:color w:val="auto"/>
          <w:lang w:val="es-MX"/>
        </w:rPr>
        <w:tab/>
      </w:r>
      <w:r w:rsidR="00BB35FB" w:rsidRPr="00AB2539">
        <w:rPr>
          <w:color w:val="auto"/>
          <w:lang w:val="es-MX"/>
        </w:rPr>
        <w:tab/>
      </w:r>
      <w:r w:rsidRPr="00AB2539">
        <w:rPr>
          <w:color w:val="auto"/>
          <w:lang w:val="es-MX"/>
        </w:rPr>
        <w:t>(</w:t>
      </w:r>
      <w:hyperlink r:id="rId8" w:history="1">
        <w:r w:rsidRPr="00AB2539">
          <w:rPr>
            <w:rStyle w:val="Hyperlink"/>
            <w:lang w:val="es-MX"/>
          </w:rPr>
          <w:t>tapia.neuropsic@gmail.com</w:t>
        </w:r>
      </w:hyperlink>
      <w:r w:rsidRPr="00AB2539">
        <w:rPr>
          <w:color w:val="auto"/>
          <w:lang w:val="es-MX"/>
        </w:rPr>
        <w:t>)</w:t>
      </w:r>
    </w:p>
    <w:p w14:paraId="5C9B36F8" w14:textId="13329CF6" w:rsidR="004E07EF" w:rsidRPr="00AB2539" w:rsidRDefault="004E07EF" w:rsidP="00AB2539">
      <w:pPr>
        <w:widowControl/>
        <w:contextualSpacing/>
        <w:rPr>
          <w:color w:val="auto"/>
          <w:vertAlign w:val="superscript"/>
          <w:lang w:val="es-MX"/>
        </w:rPr>
      </w:pPr>
      <w:r w:rsidRPr="00AB2539">
        <w:rPr>
          <w:color w:val="auto"/>
          <w:lang w:val="es-MX"/>
        </w:rPr>
        <w:t xml:space="preserve">Jesus Mata </w:t>
      </w:r>
      <w:r w:rsidR="00BB35FB" w:rsidRPr="00AB2539">
        <w:rPr>
          <w:color w:val="auto"/>
          <w:lang w:val="es-MX"/>
        </w:rPr>
        <w:tab/>
      </w:r>
      <w:r w:rsidR="00BB35FB" w:rsidRPr="00AB2539">
        <w:rPr>
          <w:color w:val="auto"/>
          <w:lang w:val="es-MX"/>
        </w:rPr>
        <w:tab/>
      </w:r>
      <w:r w:rsidR="00BB35FB" w:rsidRPr="00AB2539">
        <w:rPr>
          <w:color w:val="auto"/>
          <w:lang w:val="es-MX"/>
        </w:rPr>
        <w:tab/>
      </w:r>
      <w:r w:rsidR="00BB35FB" w:rsidRPr="00AB2539">
        <w:rPr>
          <w:color w:val="auto"/>
          <w:lang w:val="es-MX"/>
        </w:rPr>
        <w:tab/>
      </w:r>
      <w:r w:rsidRPr="00AB2539">
        <w:rPr>
          <w:color w:val="auto"/>
          <w:lang w:val="es-MX"/>
        </w:rPr>
        <w:t>(</w:t>
      </w:r>
      <w:hyperlink r:id="rId9" w:history="1">
        <w:r w:rsidRPr="00AB2539">
          <w:rPr>
            <w:rStyle w:val="Hyperlink"/>
            <w:lang w:val="es-MX"/>
          </w:rPr>
          <w:t>jarmando.luevanos@gmail.com</w:t>
        </w:r>
      </w:hyperlink>
      <w:r w:rsidRPr="00AB2539">
        <w:rPr>
          <w:color w:val="auto"/>
          <w:lang w:val="es-MX"/>
        </w:rPr>
        <w:t xml:space="preserve">) </w:t>
      </w:r>
    </w:p>
    <w:p w14:paraId="49989F89" w14:textId="6E351106" w:rsidR="004E07EF" w:rsidRPr="00AB2539" w:rsidRDefault="004E07EF" w:rsidP="00AB2539">
      <w:pPr>
        <w:widowControl/>
        <w:contextualSpacing/>
        <w:rPr>
          <w:color w:val="auto"/>
          <w:vertAlign w:val="superscript"/>
          <w:lang w:val="es-MX"/>
        </w:rPr>
      </w:pPr>
      <w:r w:rsidRPr="00AB2539">
        <w:rPr>
          <w:color w:val="auto"/>
          <w:lang w:val="es-MX"/>
        </w:rPr>
        <w:t xml:space="preserve">Luis Rodríguez-Serrano </w:t>
      </w:r>
      <w:r w:rsidR="00BB35FB" w:rsidRPr="00AB2539">
        <w:rPr>
          <w:color w:val="auto"/>
          <w:lang w:val="es-MX"/>
        </w:rPr>
        <w:tab/>
      </w:r>
      <w:r w:rsidR="00BB35FB" w:rsidRPr="00AB2539">
        <w:rPr>
          <w:color w:val="auto"/>
          <w:lang w:val="es-MX"/>
        </w:rPr>
        <w:tab/>
      </w:r>
      <w:r w:rsidRPr="00AB2539">
        <w:rPr>
          <w:color w:val="auto"/>
          <w:lang w:val="es-MX"/>
        </w:rPr>
        <w:t>(</w:t>
      </w:r>
      <w:hyperlink r:id="rId10" w:history="1">
        <w:r w:rsidRPr="00AB2539">
          <w:rPr>
            <w:rStyle w:val="Hyperlink"/>
            <w:lang w:val="es-MX"/>
          </w:rPr>
          <w:t>cosmonauta84@yahoo.com.mx</w:t>
        </w:r>
      </w:hyperlink>
      <w:r w:rsidRPr="00AB2539">
        <w:rPr>
          <w:color w:val="auto"/>
          <w:lang w:val="es-MX"/>
        </w:rPr>
        <w:t>)</w:t>
      </w:r>
      <w:r w:rsidR="00EB0961">
        <w:rPr>
          <w:color w:val="auto"/>
          <w:lang w:val="es-MX"/>
        </w:rPr>
        <w:t xml:space="preserve"> </w:t>
      </w:r>
    </w:p>
    <w:p w14:paraId="7F2D23A2" w14:textId="3FF24A05" w:rsidR="004E07EF" w:rsidRPr="00AB2539" w:rsidRDefault="004E07EF" w:rsidP="00AB2539">
      <w:pPr>
        <w:widowControl/>
        <w:contextualSpacing/>
        <w:rPr>
          <w:color w:val="auto"/>
          <w:vertAlign w:val="superscript"/>
          <w:lang w:val="es-MX"/>
        </w:rPr>
      </w:pPr>
      <w:r w:rsidRPr="00AB2539">
        <w:rPr>
          <w:color w:val="auto"/>
          <w:lang w:val="es-MX"/>
        </w:rPr>
        <w:t xml:space="preserve">María Elena Chávez </w:t>
      </w:r>
      <w:r w:rsidR="00BB35FB" w:rsidRPr="00AB2539">
        <w:rPr>
          <w:color w:val="auto"/>
          <w:lang w:val="es-MX"/>
        </w:rPr>
        <w:tab/>
      </w:r>
      <w:r w:rsidR="00BB35FB" w:rsidRPr="00AB2539">
        <w:rPr>
          <w:color w:val="auto"/>
          <w:lang w:val="es-MX"/>
        </w:rPr>
        <w:tab/>
      </w:r>
      <w:r w:rsidR="00BB35FB" w:rsidRPr="00AB2539">
        <w:rPr>
          <w:color w:val="auto"/>
          <w:lang w:val="es-MX"/>
        </w:rPr>
        <w:tab/>
      </w:r>
      <w:r w:rsidRPr="00AB2539">
        <w:rPr>
          <w:color w:val="auto"/>
          <w:lang w:val="es-MX"/>
        </w:rPr>
        <w:t>(</w:t>
      </w:r>
      <w:hyperlink r:id="rId11" w:history="1">
        <w:r w:rsidRPr="00AB2539">
          <w:rPr>
            <w:rStyle w:val="Hyperlink"/>
            <w:lang w:val="es-MX"/>
          </w:rPr>
          <w:t>mariele_chavez@yahoo.com</w:t>
        </w:r>
      </w:hyperlink>
      <w:r w:rsidRPr="00AB2539">
        <w:rPr>
          <w:color w:val="auto"/>
          <w:lang w:val="es-MX"/>
        </w:rPr>
        <w:t xml:space="preserve">) </w:t>
      </w:r>
    </w:p>
    <w:p w14:paraId="01BCE807" w14:textId="04DB1389" w:rsidR="004E07EF" w:rsidRPr="00AB2539" w:rsidRDefault="004E07EF" w:rsidP="00AB2539">
      <w:pPr>
        <w:widowControl/>
        <w:contextualSpacing/>
        <w:rPr>
          <w:color w:val="auto"/>
          <w:vertAlign w:val="superscript"/>
          <w:lang w:val="es-MX"/>
        </w:rPr>
      </w:pPr>
      <w:r w:rsidRPr="00AB2539">
        <w:rPr>
          <w:color w:val="auto"/>
          <w:lang w:val="es-MX"/>
        </w:rPr>
        <w:t xml:space="preserve">Florencia Mata </w:t>
      </w:r>
      <w:r w:rsidR="00BB35FB" w:rsidRPr="00AB2539">
        <w:rPr>
          <w:color w:val="auto"/>
          <w:lang w:val="es-MX"/>
        </w:rPr>
        <w:tab/>
      </w:r>
      <w:r w:rsidR="00BB35FB" w:rsidRPr="00AB2539">
        <w:rPr>
          <w:color w:val="auto"/>
          <w:lang w:val="es-MX"/>
        </w:rPr>
        <w:tab/>
      </w:r>
      <w:r w:rsidR="00BB35FB" w:rsidRPr="00AB2539">
        <w:rPr>
          <w:color w:val="auto"/>
          <w:lang w:val="es-MX"/>
        </w:rPr>
        <w:tab/>
      </w:r>
      <w:r w:rsidRPr="00AB2539">
        <w:rPr>
          <w:color w:val="auto"/>
          <w:lang w:val="es-MX"/>
        </w:rPr>
        <w:t>(</w:t>
      </w:r>
      <w:hyperlink r:id="rId12" w:history="1">
        <w:r w:rsidRPr="00AB2539">
          <w:rPr>
            <w:rStyle w:val="Hyperlink"/>
            <w:lang w:val="es-MX"/>
          </w:rPr>
          <w:t>maria.florencia@ibero.mx</w:t>
        </w:r>
      </w:hyperlink>
      <w:r w:rsidRPr="00AB2539">
        <w:rPr>
          <w:color w:val="auto"/>
          <w:lang w:val="es-MX"/>
        </w:rPr>
        <w:t>)</w:t>
      </w:r>
      <w:r w:rsidR="00EB0961">
        <w:rPr>
          <w:color w:val="auto"/>
          <w:lang w:val="es-MX"/>
        </w:rPr>
        <w:t xml:space="preserve"> </w:t>
      </w:r>
    </w:p>
    <w:p w14:paraId="471E16DB" w14:textId="26C53F32" w:rsidR="004E07EF" w:rsidRPr="00AB2539" w:rsidRDefault="004E07EF" w:rsidP="00AB2539">
      <w:pPr>
        <w:widowControl/>
        <w:contextualSpacing/>
        <w:rPr>
          <w:bCs/>
          <w:color w:val="auto"/>
          <w:lang w:val="es-MX"/>
        </w:rPr>
      </w:pPr>
      <w:r w:rsidRPr="00AB2539">
        <w:rPr>
          <w:bCs/>
          <w:color w:val="auto"/>
          <w:lang w:val="es-MX"/>
        </w:rPr>
        <w:t>Aixchell Camila Alonso-Flores</w:t>
      </w:r>
      <w:r w:rsidR="00BB35FB" w:rsidRPr="00AB2539">
        <w:rPr>
          <w:bCs/>
          <w:color w:val="auto"/>
          <w:lang w:val="es-MX"/>
        </w:rPr>
        <w:t xml:space="preserve"> </w:t>
      </w:r>
      <w:r w:rsidR="00BB35FB" w:rsidRPr="00AB2539">
        <w:rPr>
          <w:bCs/>
          <w:color w:val="auto"/>
          <w:lang w:val="es-MX"/>
        </w:rPr>
        <w:tab/>
      </w:r>
      <w:r w:rsidRPr="00AB2539">
        <w:rPr>
          <w:bCs/>
          <w:color w:val="auto"/>
          <w:lang w:val="es-MX"/>
        </w:rPr>
        <w:t>(</w:t>
      </w:r>
      <w:hyperlink r:id="rId13" w:history="1">
        <w:r w:rsidRPr="00AB2539">
          <w:rPr>
            <w:rStyle w:val="Hyperlink"/>
            <w:bCs/>
            <w:lang w:val="es-MX"/>
          </w:rPr>
          <w:t>aixchell2001@gmail.com</w:t>
        </w:r>
      </w:hyperlink>
      <w:r w:rsidRPr="00AB2539">
        <w:rPr>
          <w:bCs/>
          <w:color w:val="auto"/>
          <w:lang w:val="es-MX"/>
        </w:rPr>
        <w:t xml:space="preserve">) </w:t>
      </w:r>
    </w:p>
    <w:p w14:paraId="685F9FE2" w14:textId="302F0515" w:rsidR="004E07EF" w:rsidRPr="00AB2539" w:rsidRDefault="004E07EF" w:rsidP="00AB2539">
      <w:pPr>
        <w:widowControl/>
        <w:contextualSpacing/>
        <w:rPr>
          <w:bCs/>
          <w:color w:val="auto"/>
          <w:lang w:val="es-MX"/>
        </w:rPr>
      </w:pPr>
      <w:r w:rsidRPr="00AB2539">
        <w:rPr>
          <w:color w:val="auto"/>
          <w:lang w:val="es-MX"/>
        </w:rPr>
        <w:t xml:space="preserve">Marco Monroy-Plasencia </w:t>
      </w:r>
      <w:r w:rsidR="00BB35FB" w:rsidRPr="00AB2539">
        <w:rPr>
          <w:color w:val="auto"/>
          <w:lang w:val="es-MX"/>
        </w:rPr>
        <w:tab/>
      </w:r>
      <w:r w:rsidR="00BB35FB" w:rsidRPr="00AB2539">
        <w:rPr>
          <w:color w:val="auto"/>
          <w:lang w:val="es-MX"/>
        </w:rPr>
        <w:tab/>
      </w:r>
      <w:r w:rsidRPr="00AB2539">
        <w:rPr>
          <w:color w:val="auto"/>
          <w:lang w:val="es-MX"/>
        </w:rPr>
        <w:t>(</w:t>
      </w:r>
      <w:hyperlink r:id="rId14" w:history="1">
        <w:r w:rsidRPr="00AB2539">
          <w:rPr>
            <w:rStyle w:val="Hyperlink"/>
            <w:lang w:val="es-MX"/>
          </w:rPr>
          <w:t>marcosmmp22@hotmail.com</w:t>
        </w:r>
      </w:hyperlink>
      <w:r w:rsidRPr="00AB2539">
        <w:rPr>
          <w:color w:val="auto"/>
          <w:lang w:val="es-MX"/>
        </w:rPr>
        <w:t>)</w:t>
      </w:r>
    </w:p>
    <w:p w14:paraId="37858728" w14:textId="09B1CA6C" w:rsidR="004E07EF" w:rsidRPr="00AB2539" w:rsidRDefault="004E07EF" w:rsidP="00AB2539">
      <w:pPr>
        <w:widowControl/>
        <w:contextualSpacing/>
        <w:rPr>
          <w:bCs/>
          <w:color w:val="auto"/>
          <w:lang w:val="es-MX"/>
        </w:rPr>
      </w:pPr>
    </w:p>
    <w:p w14:paraId="238ACA94" w14:textId="5C975B26" w:rsidR="00E518BE" w:rsidRPr="00AB2539" w:rsidRDefault="00E518BE" w:rsidP="00AB2539">
      <w:pPr>
        <w:widowControl/>
        <w:rPr>
          <w:bCs/>
          <w:color w:val="auto"/>
        </w:rPr>
      </w:pPr>
      <w:r w:rsidRPr="00AB2539">
        <w:rPr>
          <w:bCs/>
          <w:color w:val="auto"/>
        </w:rPr>
        <w:t>*Th</w:t>
      </w:r>
      <w:r w:rsidR="00FC339D" w:rsidRPr="00AB2539">
        <w:rPr>
          <w:bCs/>
          <w:color w:val="auto"/>
        </w:rPr>
        <w:t>ese</w:t>
      </w:r>
      <w:r w:rsidRPr="00AB2539">
        <w:rPr>
          <w:bCs/>
          <w:color w:val="auto"/>
        </w:rPr>
        <w:t xml:space="preserve"> authors contributed equally</w:t>
      </w:r>
    </w:p>
    <w:p w14:paraId="189ECC25" w14:textId="06F600A9" w:rsidR="004E07EF" w:rsidRPr="008348CD" w:rsidRDefault="004E07EF" w:rsidP="00AB2539">
      <w:pPr>
        <w:widowControl/>
        <w:contextualSpacing/>
        <w:rPr>
          <w:b/>
          <w:color w:val="auto"/>
        </w:rPr>
      </w:pPr>
    </w:p>
    <w:p w14:paraId="1F0A6D47" w14:textId="1F34E8E9" w:rsidR="004E07EF" w:rsidRPr="00AB2539" w:rsidRDefault="004E07EF" w:rsidP="00AB2539">
      <w:pPr>
        <w:widowControl/>
        <w:contextualSpacing/>
        <w:rPr>
          <w:bCs/>
          <w:color w:val="auto"/>
        </w:rPr>
      </w:pPr>
      <w:r w:rsidRPr="008348CD">
        <w:rPr>
          <w:b/>
          <w:color w:val="auto"/>
        </w:rPr>
        <w:t xml:space="preserve">Corresponding author: </w:t>
      </w:r>
    </w:p>
    <w:p w14:paraId="6E0EFB5B" w14:textId="244BD9BC" w:rsidR="004E07EF" w:rsidRPr="00AB2539" w:rsidRDefault="004E07EF" w:rsidP="00AB2539">
      <w:pPr>
        <w:widowControl/>
        <w:contextualSpacing/>
        <w:rPr>
          <w:color w:val="auto"/>
          <w:lang w:val="es-MX"/>
        </w:rPr>
      </w:pPr>
      <w:r w:rsidRPr="00AB2539">
        <w:rPr>
          <w:color w:val="auto"/>
          <w:lang w:val="es-MX"/>
        </w:rPr>
        <w:t xml:space="preserve">Mario Buenrostro-Jáuregui </w:t>
      </w:r>
      <w:r w:rsidR="00BB35FB" w:rsidRPr="00AB2539">
        <w:rPr>
          <w:color w:val="auto"/>
          <w:lang w:val="es-MX"/>
        </w:rPr>
        <w:tab/>
      </w:r>
      <w:r w:rsidR="00BB35FB" w:rsidRPr="00AB2539">
        <w:rPr>
          <w:color w:val="auto"/>
          <w:lang w:val="es-MX"/>
        </w:rPr>
        <w:tab/>
      </w:r>
      <w:r w:rsidRPr="00AB2539">
        <w:rPr>
          <w:color w:val="auto"/>
          <w:lang w:val="es-MX"/>
        </w:rPr>
        <w:t>(</w:t>
      </w:r>
      <w:hyperlink r:id="rId15" w:history="1">
        <w:r w:rsidRPr="00AB2539">
          <w:rPr>
            <w:rStyle w:val="Hyperlink"/>
            <w:lang w:val="es-MX"/>
          </w:rPr>
          <w:t>mario.buenrostro@ibero.mx</w:t>
        </w:r>
      </w:hyperlink>
      <w:r w:rsidRPr="00AB2539">
        <w:rPr>
          <w:color w:val="auto"/>
          <w:lang w:val="es-MX"/>
        </w:rPr>
        <w:t>)</w:t>
      </w:r>
    </w:p>
    <w:p w14:paraId="4FCDC599" w14:textId="33CF3349" w:rsidR="004E07EF" w:rsidRPr="00AB2539" w:rsidRDefault="004E07EF" w:rsidP="00AB2539">
      <w:pPr>
        <w:widowControl/>
        <w:contextualSpacing/>
        <w:rPr>
          <w:bCs/>
          <w:color w:val="auto"/>
          <w:lang w:val="es-MX"/>
        </w:rPr>
      </w:pPr>
      <w:r w:rsidRPr="00AB2539">
        <w:rPr>
          <w:color w:val="auto"/>
          <w:lang w:val="es-MX"/>
        </w:rPr>
        <w:t xml:space="preserve">Perla Leal-Galicia </w:t>
      </w:r>
      <w:r w:rsidR="00BB35FB" w:rsidRPr="00AB2539">
        <w:rPr>
          <w:color w:val="auto"/>
          <w:lang w:val="es-MX"/>
        </w:rPr>
        <w:tab/>
      </w:r>
      <w:r w:rsidR="00BB35FB" w:rsidRPr="00AB2539">
        <w:rPr>
          <w:color w:val="auto"/>
          <w:lang w:val="es-MX"/>
        </w:rPr>
        <w:tab/>
      </w:r>
      <w:r w:rsidR="00BB35FB" w:rsidRPr="00AB2539">
        <w:rPr>
          <w:color w:val="auto"/>
          <w:lang w:val="es-MX"/>
        </w:rPr>
        <w:tab/>
      </w:r>
      <w:r w:rsidRPr="00AB2539">
        <w:rPr>
          <w:color w:val="auto"/>
          <w:lang w:val="es-MX"/>
        </w:rPr>
        <w:t>(</w:t>
      </w:r>
      <w:hyperlink r:id="rId16" w:history="1">
        <w:r w:rsidRPr="00AB2539">
          <w:rPr>
            <w:rStyle w:val="Hyperlink"/>
            <w:lang w:val="es-MX"/>
          </w:rPr>
          <w:t>perlalealgalicia@hotmail.com</w:t>
        </w:r>
      </w:hyperlink>
      <w:r w:rsidRPr="00AB2539">
        <w:rPr>
          <w:color w:val="auto"/>
          <w:lang w:val="es-MX"/>
        </w:rPr>
        <w:t xml:space="preserve">) </w:t>
      </w:r>
    </w:p>
    <w:p w14:paraId="24225C05" w14:textId="77777777" w:rsidR="004E07EF" w:rsidRPr="00AB2539" w:rsidRDefault="004E07EF" w:rsidP="00AB2539">
      <w:pPr>
        <w:widowControl/>
        <w:contextualSpacing/>
        <w:rPr>
          <w:bCs/>
          <w:color w:val="808080" w:themeColor="background1" w:themeShade="80"/>
          <w:lang w:val="es-MX"/>
        </w:rPr>
      </w:pPr>
    </w:p>
    <w:p w14:paraId="5530F2B3" w14:textId="77777777" w:rsidR="004E07EF" w:rsidRPr="00AB2539" w:rsidRDefault="004E07EF" w:rsidP="00AB2539">
      <w:pPr>
        <w:pStyle w:val="NormalWeb"/>
        <w:widowControl/>
        <w:spacing w:before="0" w:beforeAutospacing="0" w:after="0" w:afterAutospacing="0"/>
        <w:contextualSpacing/>
      </w:pPr>
      <w:r w:rsidRPr="00AB2539">
        <w:rPr>
          <w:b/>
          <w:bCs/>
        </w:rPr>
        <w:t>KEYWORDS:</w:t>
      </w:r>
    </w:p>
    <w:p w14:paraId="51DB906C" w14:textId="684E24A4" w:rsidR="004E07EF" w:rsidRPr="00AB2539" w:rsidRDefault="004E07EF" w:rsidP="00AB2539">
      <w:pPr>
        <w:pStyle w:val="NormalWeb"/>
        <w:widowControl/>
        <w:spacing w:before="0" w:beforeAutospacing="0" w:after="0" w:afterAutospacing="0"/>
        <w:contextualSpacing/>
      </w:pPr>
      <w:proofErr w:type="spellStart"/>
      <w:r w:rsidRPr="00AB2539">
        <w:t>BrdU</w:t>
      </w:r>
      <w:proofErr w:type="spellEnd"/>
      <w:r w:rsidR="002004E4" w:rsidRPr="00AB2539">
        <w:t>,</w:t>
      </w:r>
      <w:r w:rsidRPr="00AB2539">
        <w:t xml:space="preserve"> </w:t>
      </w:r>
      <w:r w:rsidR="002004E4" w:rsidRPr="00AB2539">
        <w:t>h</w:t>
      </w:r>
      <w:r w:rsidRPr="00AB2539">
        <w:t>ippocampus</w:t>
      </w:r>
      <w:r w:rsidR="002004E4" w:rsidRPr="00AB2539">
        <w:t>,</w:t>
      </w:r>
      <w:r w:rsidRPr="00AB2539">
        <w:t xml:space="preserve"> </w:t>
      </w:r>
      <w:r w:rsidR="002004E4" w:rsidRPr="00AB2539">
        <w:t>d</w:t>
      </w:r>
      <w:r w:rsidRPr="00AB2539">
        <w:t>entate gyrus</w:t>
      </w:r>
      <w:r w:rsidR="002004E4" w:rsidRPr="00AB2539">
        <w:t>,</w:t>
      </w:r>
      <w:r w:rsidRPr="00AB2539">
        <w:t xml:space="preserve"> </w:t>
      </w:r>
      <w:r w:rsidR="002004E4" w:rsidRPr="00AB2539">
        <w:rPr>
          <w:color w:val="auto"/>
        </w:rPr>
        <w:t>n</w:t>
      </w:r>
      <w:r w:rsidRPr="00AB2539">
        <w:rPr>
          <w:color w:val="auto"/>
        </w:rPr>
        <w:t>eurogenesis</w:t>
      </w:r>
      <w:r w:rsidR="002004E4" w:rsidRPr="00AB2539">
        <w:rPr>
          <w:color w:val="auto"/>
        </w:rPr>
        <w:t>,</w:t>
      </w:r>
      <w:r w:rsidRPr="00AB2539">
        <w:rPr>
          <w:color w:val="auto"/>
        </w:rPr>
        <w:t xml:space="preserve"> </w:t>
      </w:r>
      <w:r w:rsidR="002004E4" w:rsidRPr="00AB2539">
        <w:rPr>
          <w:color w:val="auto"/>
        </w:rPr>
        <w:t>a</w:t>
      </w:r>
      <w:r w:rsidRPr="00AB2539">
        <w:rPr>
          <w:color w:val="auto"/>
        </w:rPr>
        <w:t>ntigen retrieval</w:t>
      </w:r>
      <w:r w:rsidR="002004E4" w:rsidRPr="00AB2539">
        <w:rPr>
          <w:color w:val="auto"/>
        </w:rPr>
        <w:t>,</w:t>
      </w:r>
      <w:r w:rsidRPr="00AB2539">
        <w:rPr>
          <w:color w:val="auto"/>
        </w:rPr>
        <w:t xml:space="preserve"> </w:t>
      </w:r>
      <w:r w:rsidR="002004E4" w:rsidRPr="00AB2539">
        <w:rPr>
          <w:color w:val="auto"/>
        </w:rPr>
        <w:t>d</w:t>
      </w:r>
      <w:r w:rsidRPr="00AB2539">
        <w:rPr>
          <w:color w:val="auto"/>
        </w:rPr>
        <w:t>etection methods</w:t>
      </w:r>
      <w:r w:rsidR="002004E4" w:rsidRPr="00AB2539">
        <w:rPr>
          <w:color w:val="auto"/>
        </w:rPr>
        <w:t>,</w:t>
      </w:r>
      <w:r w:rsidRPr="00AB2539">
        <w:rPr>
          <w:color w:val="auto"/>
        </w:rPr>
        <w:t xml:space="preserve"> </w:t>
      </w:r>
      <w:r w:rsidR="002004E4" w:rsidRPr="00AB2539">
        <w:rPr>
          <w:color w:val="auto"/>
        </w:rPr>
        <w:t>f</w:t>
      </w:r>
      <w:r w:rsidRPr="00AB2539">
        <w:rPr>
          <w:color w:val="auto"/>
        </w:rPr>
        <w:t>ixation</w:t>
      </w:r>
      <w:r w:rsidR="002004E4" w:rsidRPr="00AB2539">
        <w:rPr>
          <w:color w:val="auto"/>
        </w:rPr>
        <w:t>,</w:t>
      </w:r>
      <w:r w:rsidRPr="00AB2539">
        <w:rPr>
          <w:color w:val="auto"/>
        </w:rPr>
        <w:t xml:space="preserve"> </w:t>
      </w:r>
      <w:r w:rsidR="002004E4" w:rsidRPr="00AB2539">
        <w:rPr>
          <w:color w:val="auto"/>
        </w:rPr>
        <w:t>i</w:t>
      </w:r>
      <w:r w:rsidRPr="00AB2539">
        <w:rPr>
          <w:color w:val="auto"/>
        </w:rPr>
        <w:t>mmunohistochemistry</w:t>
      </w:r>
      <w:r w:rsidR="002004E4" w:rsidRPr="00AB2539">
        <w:rPr>
          <w:color w:val="auto"/>
        </w:rPr>
        <w:t>,</w:t>
      </w:r>
      <w:r w:rsidRPr="00AB2539">
        <w:rPr>
          <w:color w:val="auto"/>
        </w:rPr>
        <w:t xml:space="preserve"> </w:t>
      </w:r>
      <w:r w:rsidR="002004E4" w:rsidRPr="00AB2539">
        <w:rPr>
          <w:color w:val="auto"/>
        </w:rPr>
        <w:t>i</w:t>
      </w:r>
      <w:r w:rsidRPr="00AB2539">
        <w:rPr>
          <w:color w:val="auto"/>
        </w:rPr>
        <w:t>mmunofluorescence</w:t>
      </w:r>
      <w:r w:rsidR="002004E4" w:rsidRPr="00AB2539">
        <w:rPr>
          <w:color w:val="auto"/>
        </w:rPr>
        <w:t>,</w:t>
      </w:r>
      <w:r w:rsidRPr="00AB2539">
        <w:rPr>
          <w:color w:val="auto"/>
        </w:rPr>
        <w:t xml:space="preserve"> </w:t>
      </w:r>
      <w:r w:rsidR="002004E4" w:rsidRPr="00AB2539">
        <w:rPr>
          <w:color w:val="auto"/>
        </w:rPr>
        <w:t>s</w:t>
      </w:r>
      <w:r w:rsidRPr="00AB2539">
        <w:rPr>
          <w:color w:val="auto"/>
        </w:rPr>
        <w:t>tandardization</w:t>
      </w:r>
      <w:r w:rsidR="002004E4" w:rsidRPr="00AB2539">
        <w:rPr>
          <w:color w:val="auto"/>
        </w:rPr>
        <w:t>,</w:t>
      </w:r>
      <w:r w:rsidRPr="00AB2539">
        <w:rPr>
          <w:color w:val="auto"/>
        </w:rPr>
        <w:t xml:space="preserve"> </w:t>
      </w:r>
      <w:r w:rsidR="002004E4" w:rsidRPr="00AB2539">
        <w:rPr>
          <w:color w:val="auto"/>
        </w:rPr>
        <w:t>t</w:t>
      </w:r>
      <w:r w:rsidRPr="00AB2539">
        <w:rPr>
          <w:color w:val="auto"/>
        </w:rPr>
        <w:t>roubleshooting</w:t>
      </w:r>
      <w:r w:rsidR="002004E4" w:rsidRPr="00AB2539">
        <w:rPr>
          <w:color w:val="auto"/>
        </w:rPr>
        <w:t>,</w:t>
      </w:r>
      <w:r w:rsidRPr="00AB2539">
        <w:rPr>
          <w:color w:val="auto"/>
        </w:rPr>
        <w:t xml:space="preserve"> </w:t>
      </w:r>
      <w:r w:rsidR="002004E4" w:rsidRPr="00AB2539">
        <w:rPr>
          <w:color w:val="auto"/>
        </w:rPr>
        <w:t>i</w:t>
      </w:r>
      <w:r w:rsidRPr="00AB2539">
        <w:rPr>
          <w:color w:val="auto"/>
        </w:rPr>
        <w:t xml:space="preserve">mage </w:t>
      </w:r>
      <w:r w:rsidR="002004E4" w:rsidRPr="00AB2539">
        <w:rPr>
          <w:color w:val="auto"/>
        </w:rPr>
        <w:t>d</w:t>
      </w:r>
      <w:r w:rsidRPr="00AB2539">
        <w:rPr>
          <w:color w:val="auto"/>
        </w:rPr>
        <w:t xml:space="preserve">econvolution </w:t>
      </w:r>
    </w:p>
    <w:p w14:paraId="75BDE1AD" w14:textId="77777777" w:rsidR="004E07EF" w:rsidRPr="00AB2539" w:rsidRDefault="004E07EF" w:rsidP="00AB2539">
      <w:pPr>
        <w:pStyle w:val="NormalWeb"/>
        <w:widowControl/>
        <w:spacing w:before="0" w:beforeAutospacing="0" w:after="0" w:afterAutospacing="0"/>
        <w:contextualSpacing/>
      </w:pPr>
    </w:p>
    <w:p w14:paraId="628AC4B5" w14:textId="349DBAA5" w:rsidR="006305D7" w:rsidRPr="00AB2539" w:rsidRDefault="00086FF5" w:rsidP="00AB2539">
      <w:pPr>
        <w:widowControl/>
        <w:contextualSpacing/>
      </w:pPr>
      <w:r w:rsidRPr="00AB2539">
        <w:rPr>
          <w:b/>
          <w:bCs/>
        </w:rPr>
        <w:t>SUMMARY</w:t>
      </w:r>
      <w:r w:rsidR="006305D7" w:rsidRPr="00AB2539">
        <w:rPr>
          <w:b/>
          <w:bCs/>
        </w:rPr>
        <w:t>:</w:t>
      </w:r>
      <w:r w:rsidR="006305D7" w:rsidRPr="00AB2539">
        <w:t xml:space="preserve"> </w:t>
      </w:r>
    </w:p>
    <w:p w14:paraId="2E439C3D" w14:textId="483BEC3F" w:rsidR="00891435" w:rsidRPr="00AB2539" w:rsidRDefault="00140C11" w:rsidP="00AB2539">
      <w:pPr>
        <w:widowControl/>
        <w:contextualSpacing/>
      </w:pPr>
      <w:r w:rsidRPr="00AB2539">
        <w:t xml:space="preserve">This paper presents four of the most common techniques for visualizing </w:t>
      </w:r>
      <w:proofErr w:type="spellStart"/>
      <w:r w:rsidRPr="00AB2539">
        <w:t>BrdU</w:t>
      </w:r>
      <w:proofErr w:type="spellEnd"/>
      <w:r w:rsidRPr="00AB2539">
        <w:t xml:space="preserve"> positive cells to measure adult neurogenesis</w:t>
      </w:r>
      <w:r w:rsidR="00AB2539">
        <w:t xml:space="preserve"> in rats</w:t>
      </w:r>
      <w:r w:rsidRPr="00AB2539">
        <w:t xml:space="preserve">. </w:t>
      </w:r>
      <w:r w:rsidR="00864C4C" w:rsidRPr="00AB2539">
        <w:t xml:space="preserve">This work </w:t>
      </w:r>
      <w:r w:rsidR="009C496C" w:rsidRPr="00AB2539">
        <w:t xml:space="preserve">includes instructions for reagent preparation, thymidine analog administration, </w:t>
      </w:r>
      <w:proofErr w:type="spellStart"/>
      <w:r w:rsidR="009C496C" w:rsidRPr="00AB2539">
        <w:t>transcardial</w:t>
      </w:r>
      <w:proofErr w:type="spellEnd"/>
      <w:r w:rsidR="009C496C" w:rsidRPr="00AB2539">
        <w:t xml:space="preserve"> perfusion, tissue preparation, </w:t>
      </w:r>
      <w:r w:rsidR="001E79E6" w:rsidRPr="00AB2539">
        <w:t>peroxidase immunohistochemical reaction</w:t>
      </w:r>
      <w:r w:rsidR="009C496C" w:rsidRPr="00AB2539">
        <w:t xml:space="preserve">, immunofluorescence, </w:t>
      </w:r>
      <w:r w:rsidR="002A3FBF" w:rsidRPr="00AB2539">
        <w:t xml:space="preserve">signal amplification, </w:t>
      </w:r>
      <w:r w:rsidR="009C496C" w:rsidRPr="00AB2539">
        <w:t xml:space="preserve">counterstaining, microscopy imaging, and cell analysis. </w:t>
      </w:r>
    </w:p>
    <w:p w14:paraId="761028D6" w14:textId="77777777" w:rsidR="006305D7" w:rsidRPr="00AB2539" w:rsidRDefault="006305D7" w:rsidP="00AB2539">
      <w:pPr>
        <w:widowControl/>
        <w:contextualSpacing/>
      </w:pPr>
    </w:p>
    <w:p w14:paraId="64FB8590" w14:textId="01951944" w:rsidR="006305D7" w:rsidRPr="00AB2539" w:rsidRDefault="006305D7" w:rsidP="00AB2539">
      <w:pPr>
        <w:widowControl/>
        <w:contextualSpacing/>
        <w:rPr>
          <w:color w:val="808080"/>
        </w:rPr>
      </w:pPr>
      <w:r w:rsidRPr="00AB2539">
        <w:rPr>
          <w:b/>
          <w:bCs/>
        </w:rPr>
        <w:t>ABSTRACT:</w:t>
      </w:r>
    </w:p>
    <w:p w14:paraId="71E2E5FF" w14:textId="5D916EC4" w:rsidR="00956F7B" w:rsidRPr="00AB2539" w:rsidRDefault="00956F7B" w:rsidP="00AB2539">
      <w:pPr>
        <w:widowControl/>
        <w:contextualSpacing/>
      </w:pPr>
      <w:r w:rsidRPr="00AB2539">
        <w:t>One of the</w:t>
      </w:r>
      <w:r w:rsidR="00833D4A" w:rsidRPr="00AB2539">
        <w:t xml:space="preserve"> most</w:t>
      </w:r>
      <w:r w:rsidRPr="00AB2539">
        <w:t xml:space="preserve"> </w:t>
      </w:r>
      <w:r w:rsidR="00FC339D" w:rsidRPr="00AB2539">
        <w:t>important</w:t>
      </w:r>
      <w:r w:rsidRPr="00AB2539">
        <w:t xml:space="preserve"> </w:t>
      </w:r>
      <w:r w:rsidR="00FC339D" w:rsidRPr="00AB2539">
        <w:t xml:space="preserve">things </w:t>
      </w:r>
      <w:r w:rsidRPr="00AB2539">
        <w:t xml:space="preserve">in the field of </w:t>
      </w:r>
      <w:r w:rsidR="00AB2539" w:rsidRPr="00AB2539">
        <w:t>adult hippocampal neurogenesis</w:t>
      </w:r>
      <w:r w:rsidRPr="00AB2539">
        <w:t xml:space="preserve"> (AHN) is the identification of the newly generated cells. The immunodetection of thymidine analogs </w:t>
      </w:r>
      <w:r w:rsidR="00FC339D" w:rsidRPr="00AB2539">
        <w:t>(</w:t>
      </w:r>
      <w:r w:rsidRPr="00AB2539">
        <w:t>such as 5-Bromo-2'-deoxyuridine (</w:t>
      </w:r>
      <w:proofErr w:type="spellStart"/>
      <w:r w:rsidRPr="00AB2539">
        <w:t>BrdU</w:t>
      </w:r>
      <w:proofErr w:type="spellEnd"/>
      <w:r w:rsidRPr="00AB2539">
        <w:t>)</w:t>
      </w:r>
      <w:r w:rsidR="00FC339D" w:rsidRPr="00AB2539">
        <w:t>)</w:t>
      </w:r>
      <w:r w:rsidRPr="00AB2539">
        <w:t xml:space="preserve"> is a standard technique </w:t>
      </w:r>
      <w:r w:rsidR="008064B1" w:rsidRPr="00AB2539">
        <w:t xml:space="preserve">used </w:t>
      </w:r>
      <w:r w:rsidR="00FC339D" w:rsidRPr="00AB2539">
        <w:t>f</w:t>
      </w:r>
      <w:r w:rsidRPr="00AB2539">
        <w:t>o</w:t>
      </w:r>
      <w:r w:rsidR="00FC339D" w:rsidRPr="00AB2539">
        <w:t>r</w:t>
      </w:r>
      <w:r w:rsidRPr="00AB2539">
        <w:t xml:space="preserve"> visualiz</w:t>
      </w:r>
      <w:r w:rsidR="00FC339D" w:rsidRPr="00AB2539">
        <w:t xml:space="preserve">ing these newly </w:t>
      </w:r>
      <w:r w:rsidR="00FC339D" w:rsidRPr="00AB2539">
        <w:lastRenderedPageBreak/>
        <w:t>generated cells</w:t>
      </w:r>
      <w:r w:rsidRPr="00AB2539">
        <w:t xml:space="preserve">. </w:t>
      </w:r>
      <w:r w:rsidR="005D4762" w:rsidRPr="00AB2539">
        <w:t xml:space="preserve">Therefore, </w:t>
      </w:r>
      <w:proofErr w:type="spellStart"/>
      <w:r w:rsidR="00FC339D" w:rsidRPr="00AB2539">
        <w:t>BrdU</w:t>
      </w:r>
      <w:proofErr w:type="spellEnd"/>
      <w:r w:rsidR="00FC339D" w:rsidRPr="00AB2539">
        <w:t xml:space="preserve"> is usually injected</w:t>
      </w:r>
      <w:r w:rsidR="00AB2539">
        <w:t xml:space="preserve"> in small animals</w:t>
      </w:r>
      <w:r w:rsidR="00FC339D" w:rsidRPr="00AB2539">
        <w:t xml:space="preserve"> intraperitoneally</w:t>
      </w:r>
      <w:r w:rsidR="00AB2539">
        <w:t>, so the t</w:t>
      </w:r>
      <w:r w:rsidRPr="00AB2539">
        <w:t xml:space="preserve">hymidine analog </w:t>
      </w:r>
      <w:r w:rsidR="00FC339D" w:rsidRPr="00AB2539">
        <w:t xml:space="preserve">gets </w:t>
      </w:r>
      <w:r w:rsidRPr="00AB2539">
        <w:t>incorporate</w:t>
      </w:r>
      <w:r w:rsidR="00FC339D" w:rsidRPr="00AB2539">
        <w:t>d</w:t>
      </w:r>
      <w:r w:rsidRPr="00AB2539">
        <w:t xml:space="preserve"> into dividing cells during DNA synthesis. </w:t>
      </w:r>
      <w:r w:rsidR="00FC339D" w:rsidRPr="00AB2539">
        <w:t>D</w:t>
      </w:r>
      <w:r w:rsidRPr="00AB2539">
        <w:t>etect</w:t>
      </w:r>
      <w:r w:rsidR="00FC339D" w:rsidRPr="00AB2539">
        <w:t>ion</w:t>
      </w:r>
      <w:r w:rsidRPr="00AB2539">
        <w:t xml:space="preserve"> </w:t>
      </w:r>
      <w:r w:rsidR="00FC339D" w:rsidRPr="00AB2539">
        <w:t>is performed by</w:t>
      </w:r>
      <w:r w:rsidRPr="00AB2539">
        <w:t xml:space="preserve"> immunohistochemi</w:t>
      </w:r>
      <w:r w:rsidR="00AB2539">
        <w:t xml:space="preserve">cal analysis </w:t>
      </w:r>
      <w:r w:rsidR="00FC339D" w:rsidRPr="00AB2539">
        <w:t>of</w:t>
      </w:r>
      <w:r w:rsidRPr="00AB2539">
        <w:t xml:space="preserve"> brain slices. Every research group that has </w:t>
      </w:r>
      <w:r w:rsidR="005D4762" w:rsidRPr="00AB2539">
        <w:t>been using</w:t>
      </w:r>
      <w:r w:rsidRPr="00AB2539">
        <w:t xml:space="preserve"> this technique </w:t>
      </w:r>
      <w:r w:rsidR="00AB2539">
        <w:t>can appreciate</w:t>
      </w:r>
      <w:r w:rsidR="008A59F2" w:rsidRPr="00AB2539">
        <w:t xml:space="preserve"> </w:t>
      </w:r>
      <w:r w:rsidRPr="00AB2539">
        <w:t xml:space="preserve">that </w:t>
      </w:r>
      <w:r w:rsidR="00A51193" w:rsidRPr="00AB2539">
        <w:t>it</w:t>
      </w:r>
      <w:r w:rsidRPr="00AB2539">
        <w:t xml:space="preserve"> requires </w:t>
      </w:r>
      <w:r w:rsidR="008064B1" w:rsidRPr="00AB2539">
        <w:t xml:space="preserve">special </w:t>
      </w:r>
      <w:r w:rsidRPr="00AB2539">
        <w:t xml:space="preserve">attention to </w:t>
      </w:r>
      <w:r w:rsidR="00AB2539">
        <w:t>minute</w:t>
      </w:r>
      <w:r w:rsidRPr="00AB2539">
        <w:t xml:space="preserve"> details to achieve </w:t>
      </w:r>
      <w:r w:rsidR="008A59F2" w:rsidRPr="00AB2539">
        <w:t>a</w:t>
      </w:r>
      <w:r w:rsidR="006A441A" w:rsidRPr="00AB2539">
        <w:t xml:space="preserve"> </w:t>
      </w:r>
      <w:r w:rsidR="00AB2539">
        <w:t xml:space="preserve">successful </w:t>
      </w:r>
      <w:r w:rsidR="006A441A" w:rsidRPr="00AB2539">
        <w:t>stain</w:t>
      </w:r>
      <w:r w:rsidRPr="00AB2539">
        <w:t xml:space="preserve">. </w:t>
      </w:r>
      <w:r w:rsidR="00491C87" w:rsidRPr="00AB2539">
        <w:t>For instance, a</w:t>
      </w:r>
      <w:r w:rsidR="00C54429">
        <w:t>n</w:t>
      </w:r>
      <w:r w:rsidR="00491C87" w:rsidRPr="00AB2539">
        <w:t xml:space="preserve"> </w:t>
      </w:r>
      <w:r w:rsidR="006F4F72" w:rsidRPr="00AB2539">
        <w:t>important</w:t>
      </w:r>
      <w:r w:rsidR="00EB35C9" w:rsidRPr="00AB2539">
        <w:t xml:space="preserve"> </w:t>
      </w:r>
      <w:r w:rsidR="00491C87" w:rsidRPr="00AB2539">
        <w:t xml:space="preserve">step </w:t>
      </w:r>
      <w:r w:rsidR="00AB2539">
        <w:t xml:space="preserve">is </w:t>
      </w:r>
      <w:r w:rsidR="00491C87" w:rsidRPr="00AB2539">
        <w:t xml:space="preserve">to </w:t>
      </w:r>
      <w:r w:rsidR="006F4F72" w:rsidRPr="00AB2539">
        <w:t>denture</w:t>
      </w:r>
      <w:r w:rsidR="00491C87" w:rsidRPr="00AB2539">
        <w:t xml:space="preserve"> the DNA with HC</w:t>
      </w:r>
      <w:r w:rsidR="006F4F72" w:rsidRPr="00AB2539">
        <w:t>l</w:t>
      </w:r>
      <w:r w:rsidR="00491C87" w:rsidRPr="00AB2539">
        <w:t xml:space="preserve">. </w:t>
      </w:r>
      <w:r w:rsidRPr="00AB2539">
        <w:t xml:space="preserve">However, the </w:t>
      </w:r>
      <w:r w:rsidR="00AB2539">
        <w:t xml:space="preserve">existing </w:t>
      </w:r>
      <w:r w:rsidRPr="00AB2539">
        <w:t xml:space="preserve">scientific reports describe very few of </w:t>
      </w:r>
      <w:r w:rsidR="00AB2539">
        <w:t>such</w:t>
      </w:r>
      <w:r w:rsidR="00AB2539" w:rsidRPr="00AB2539">
        <w:t xml:space="preserve"> </w:t>
      </w:r>
      <w:r w:rsidRPr="00AB2539">
        <w:t>steps in detail.</w:t>
      </w:r>
      <w:r w:rsidR="006F4F72" w:rsidRPr="00AB2539">
        <w:t xml:space="preserve"> </w:t>
      </w:r>
      <w:r w:rsidRPr="00AB2539">
        <w:t xml:space="preserve">Therefore, </w:t>
      </w:r>
      <w:r w:rsidR="00F55AC6" w:rsidRPr="00AB2539">
        <w:t>standardizing</w:t>
      </w:r>
      <w:r w:rsidR="00F55AC6" w:rsidRPr="00AB2539" w:rsidDel="00F55AC6">
        <w:t xml:space="preserve"> </w:t>
      </w:r>
      <w:r w:rsidR="003039EF" w:rsidRPr="00AB2539">
        <w:t xml:space="preserve">the technique </w:t>
      </w:r>
      <w:r w:rsidR="00AB2539">
        <w:t>is challenging</w:t>
      </w:r>
      <w:r w:rsidR="003039EF" w:rsidRPr="00AB2539">
        <w:t xml:space="preserve"> for new laboratories </w:t>
      </w:r>
      <w:r w:rsidR="00AB2539">
        <w:t xml:space="preserve">as </w:t>
      </w:r>
      <w:r w:rsidR="003039EF" w:rsidRPr="00AB2539">
        <w:t xml:space="preserve">it </w:t>
      </w:r>
      <w:r w:rsidR="00AB2539">
        <w:t xml:space="preserve">can </w:t>
      </w:r>
      <w:r w:rsidR="003039EF" w:rsidRPr="00AB2539">
        <w:t>take several months to yield positive and successful outcomes</w:t>
      </w:r>
      <w:r w:rsidRPr="00AB2539">
        <w:t xml:space="preserve">. </w:t>
      </w:r>
      <w:r w:rsidR="003039EF" w:rsidRPr="00AB2539">
        <w:t xml:space="preserve">The purpose of this work is to describe and elaborate </w:t>
      </w:r>
      <w:r w:rsidR="005D4762" w:rsidRPr="00AB2539">
        <w:t>th</w:t>
      </w:r>
      <w:r w:rsidR="006F4F72" w:rsidRPr="00AB2539">
        <w:t>e</w:t>
      </w:r>
      <w:r w:rsidR="005D4762" w:rsidRPr="00AB2539">
        <w:t xml:space="preserve"> steps to obtain positive and successful outcomes of </w:t>
      </w:r>
      <w:r w:rsidR="00CB0D06" w:rsidRPr="00AB2539">
        <w:t xml:space="preserve">the </w:t>
      </w:r>
      <w:r w:rsidR="005D4762" w:rsidRPr="00AB2539">
        <w:t xml:space="preserve">immunostaining technique </w:t>
      </w:r>
      <w:r w:rsidR="006F4F72" w:rsidRPr="00AB2539">
        <w:t>in detail when working with</w:t>
      </w:r>
      <w:r w:rsidR="005D4762" w:rsidRPr="00AB2539">
        <w:t xml:space="preserve"> the thymidine analog </w:t>
      </w:r>
      <w:proofErr w:type="spellStart"/>
      <w:r w:rsidR="005D4762" w:rsidRPr="00AB2539">
        <w:t>Brd</w:t>
      </w:r>
      <w:r w:rsidR="009C5999" w:rsidRPr="00AB2539">
        <w:t>U</w:t>
      </w:r>
      <w:proofErr w:type="spellEnd"/>
      <w:r w:rsidR="005D4762" w:rsidRPr="00AB2539">
        <w:t>.</w:t>
      </w:r>
      <w:r w:rsidR="00754F51">
        <w:t xml:space="preserve"> </w:t>
      </w:r>
      <w:r w:rsidRPr="00AB2539">
        <w:t>The</w:t>
      </w:r>
      <w:r w:rsidR="00FC339D" w:rsidRPr="00AB2539">
        <w:t xml:space="preserve"> </w:t>
      </w:r>
      <w:r w:rsidRPr="00AB2539">
        <w:t>protocol include</w:t>
      </w:r>
      <w:r w:rsidR="00FC339D" w:rsidRPr="00AB2539">
        <w:t>s</w:t>
      </w:r>
      <w:r w:rsidRPr="00AB2539">
        <w:t xml:space="preserve"> the reagent preparation and setup, administration of thymidine analog</w:t>
      </w:r>
      <w:r w:rsidR="00AB2539">
        <w:t xml:space="preserve"> in a rodent</w:t>
      </w:r>
      <w:r w:rsidRPr="00AB2539">
        <w:t xml:space="preserve">, </w:t>
      </w:r>
      <w:proofErr w:type="spellStart"/>
      <w:r w:rsidRPr="00AB2539">
        <w:t>transcardial</w:t>
      </w:r>
      <w:proofErr w:type="spellEnd"/>
      <w:r w:rsidRPr="00AB2539">
        <w:t xml:space="preserve"> perfusion, tissue preparation, </w:t>
      </w:r>
      <w:r w:rsidR="008954D6" w:rsidRPr="00AB2539">
        <w:t>peroxidase immunohistochemical reaction</w:t>
      </w:r>
      <w:r w:rsidRPr="00AB2539">
        <w:t>, us</w:t>
      </w:r>
      <w:r w:rsidR="00A43C1B">
        <w:t>e of</w:t>
      </w:r>
      <w:r w:rsidRPr="00AB2539">
        <w:t xml:space="preserve"> avidin-biotin complex</w:t>
      </w:r>
      <w:r w:rsidR="00A43C1B">
        <w:t>,</w:t>
      </w:r>
      <w:r w:rsidRPr="00AB2539">
        <w:t xml:space="preserve"> immunofluorescence, counterstaining, microscopy imaging, and cell analysis.</w:t>
      </w:r>
    </w:p>
    <w:p w14:paraId="4C7D5FD5" w14:textId="77777777" w:rsidR="006305D7" w:rsidRPr="00AB2539" w:rsidRDefault="006305D7" w:rsidP="00AB2539">
      <w:pPr>
        <w:widowControl/>
        <w:contextualSpacing/>
      </w:pPr>
    </w:p>
    <w:p w14:paraId="00D25F73" w14:textId="2786FA17" w:rsidR="006305D7" w:rsidRPr="00AB2539" w:rsidRDefault="006305D7" w:rsidP="00AB2539">
      <w:pPr>
        <w:widowControl/>
        <w:contextualSpacing/>
        <w:rPr>
          <w:color w:val="808080"/>
        </w:rPr>
      </w:pPr>
      <w:r w:rsidRPr="00AB2539">
        <w:rPr>
          <w:b/>
        </w:rPr>
        <w:t>INTRODUCTION</w:t>
      </w:r>
      <w:r w:rsidRPr="00AB2539">
        <w:rPr>
          <w:b/>
          <w:bCs/>
        </w:rPr>
        <w:t>:</w:t>
      </w:r>
      <w:r w:rsidRPr="00AB2539">
        <w:rPr>
          <w:color w:val="808080"/>
        </w:rPr>
        <w:t xml:space="preserve"> </w:t>
      </w:r>
    </w:p>
    <w:p w14:paraId="1F0001EF" w14:textId="6AFEC427" w:rsidR="0010186D" w:rsidRPr="00AB2539" w:rsidRDefault="008A59F2" w:rsidP="00AB2539">
      <w:pPr>
        <w:widowControl/>
        <w:contextualSpacing/>
      </w:pPr>
      <w:r w:rsidRPr="00AB2539">
        <w:t xml:space="preserve">The </w:t>
      </w:r>
      <w:r w:rsidR="00EB35C9" w:rsidRPr="00AB2539">
        <w:t>idea</w:t>
      </w:r>
      <w:r w:rsidRPr="00AB2539">
        <w:t xml:space="preserve"> that new neurons are generated in the </w:t>
      </w:r>
      <w:r w:rsidR="00A43C1B" w:rsidRPr="00AB2539">
        <w:t>adult human brain</w:t>
      </w:r>
      <w:r w:rsidRPr="00AB2539">
        <w:t xml:space="preserve"> throughout the lifespan has</w:t>
      </w:r>
      <w:r w:rsidR="00D918A2" w:rsidRPr="00AB2539">
        <w:t xml:space="preserve"> </w:t>
      </w:r>
      <w:r w:rsidR="00EB35C9" w:rsidRPr="00AB2539">
        <w:t xml:space="preserve">fascinated </w:t>
      </w:r>
      <w:r w:rsidRPr="00AB2539">
        <w:t xml:space="preserve">the </w:t>
      </w:r>
      <w:r w:rsidR="006F4F72" w:rsidRPr="00AB2539">
        <w:t>s</w:t>
      </w:r>
      <w:r w:rsidRPr="00AB2539">
        <w:t xml:space="preserve">cientific </w:t>
      </w:r>
      <w:r w:rsidR="006F4F72" w:rsidRPr="00AB2539">
        <w:t>c</w:t>
      </w:r>
      <w:r w:rsidRPr="00AB2539">
        <w:t xml:space="preserve">ommunity </w:t>
      </w:r>
      <w:r w:rsidR="00D918A2" w:rsidRPr="00AB2539">
        <w:t>for decades</w:t>
      </w:r>
      <w:r w:rsidR="00DE402C" w:rsidRPr="00AB2539">
        <w:t>.</w:t>
      </w:r>
      <w:r w:rsidR="00D918A2" w:rsidRPr="00AB2539">
        <w:t xml:space="preserve"> </w:t>
      </w:r>
      <w:r w:rsidR="00E25AE0" w:rsidRPr="00AB2539">
        <w:t xml:space="preserve">The </w:t>
      </w:r>
      <w:r w:rsidR="00A43C1B">
        <w:t xml:space="preserve">knowledge that the </w:t>
      </w:r>
      <w:r w:rsidR="00E25AE0" w:rsidRPr="00AB2539">
        <w:t xml:space="preserve">brain generates new neurons </w:t>
      </w:r>
      <w:r w:rsidR="00DE402C" w:rsidRPr="00AB2539">
        <w:t xml:space="preserve">throughout </w:t>
      </w:r>
      <w:r w:rsidR="004B1D7F">
        <w:t>its</w:t>
      </w:r>
      <w:r w:rsidR="00E25AE0" w:rsidRPr="00AB2539">
        <w:t xml:space="preserve"> lifespan was </w:t>
      </w:r>
      <w:r w:rsidR="00A43C1B" w:rsidRPr="00AB2539">
        <w:t>a</w:t>
      </w:r>
      <w:r w:rsidR="00A43C1B">
        <w:t>ttained</w:t>
      </w:r>
      <w:r w:rsidR="00A43C1B" w:rsidRPr="00AB2539">
        <w:t xml:space="preserve"> </w:t>
      </w:r>
      <w:r w:rsidR="00A43C1B">
        <w:t>through</w:t>
      </w:r>
      <w:r w:rsidR="00A43C1B" w:rsidRPr="00AB2539">
        <w:t xml:space="preserve"> </w:t>
      </w:r>
      <w:r w:rsidR="00E25AE0" w:rsidRPr="00AB2539">
        <w:t>the detection of cells under division</w:t>
      </w:r>
      <w:r w:rsidR="00E25AE0" w:rsidRPr="00AB2539">
        <w:fldChar w:fldCharType="begin" w:fldLock="1"/>
      </w:r>
      <w:r w:rsidR="00671143" w:rsidRPr="00AB2539">
        <w:instrText>ADDIN CSL_CITATION {"citationItems":[{"id":"ITEM-1","itemData":{"DOI":"10.1126/science.135.3509.1127","ISSN":"00368075","PMID":"13860748","abstract":"In an autoradiographic investigation, the production of brain lesions in rats was combined with intracranial injection of thymidine-H3. Nuclei of numerous glia cells were found labeled in brain regions associated with the traumatized areas. In addition, some neurons and neuroblasts showed labeling, suggesting the possibility of proliferation of neurons in adult rats.","author":[{"dropping-particle":"","family":"Altman","given":"Joseph","non-dropping-particle":"","parse-names":false,"suffix":""}],"container-title":"Science","id":"ITEM-1","issue":"3509","issued":{"date-parts":[["1962"]]},"page":"1127-1128","title":"Are new neurons formed in the brains of adult mammals?","type":"article-journal","volume":"135"},"uris":["http://www.mendeley.com/documents/?uuid=efe87de9-ef53-4a39-8c29-7cbdbafd5fd8"]},{"id":"ITEM-2","itemData":{"DOI":"10.1002/cne.901240303","author":[{"dropping-particle":"","family":"Altman","given":"Joseph","non-dropping-particle":"","parse-names":false,"suffix":""},{"dropping-particle":"","family":"Das","given":"Godal D.","non-dropping-particle":"","parse-names":false,"suffix":""}],"container-title":"The Journal of Comparative Neurology","id":"ITEM-2","issue":"3","issued":{"date-parts":[["1965"]]},"page":"319-335","title":"Autoradiographic and histological evidence of postnatal hippocampal neurogenesis in rats","type":"article-journal","volume":"124"},"uris":["http://www.mendeley.com/documents/?uuid=bc2dadcc-52b4-46e3-a1c4-57b34bf0073f"]}],"mendeley":{"formattedCitation":"&lt;sup&gt;1, 2&lt;/sup&gt;","plainTextFormattedCitation":"1, 2","previouslyFormattedCitation":"&lt;sup&gt;1, 2&lt;/sup&gt;"},"properties":{"noteIndex":0},"schema":"https://github.com/citation-style-language/schema/raw/master/csl-citation.json"}</w:instrText>
      </w:r>
      <w:r w:rsidR="00E25AE0" w:rsidRPr="00AB2539">
        <w:fldChar w:fldCharType="separate"/>
      </w:r>
      <w:r w:rsidR="00F94AD5" w:rsidRPr="00AB2539">
        <w:rPr>
          <w:noProof/>
          <w:vertAlign w:val="superscript"/>
        </w:rPr>
        <w:t>1,2</w:t>
      </w:r>
      <w:r w:rsidR="00E25AE0" w:rsidRPr="00AB2539">
        <w:fldChar w:fldCharType="end"/>
      </w:r>
      <w:r w:rsidR="00E25AE0" w:rsidRPr="00AB2539">
        <w:t xml:space="preserve"> . </w:t>
      </w:r>
      <w:r w:rsidR="00872F38" w:rsidRPr="00AB2539">
        <w:t>D</w:t>
      </w:r>
      <w:r w:rsidR="00E25AE0" w:rsidRPr="00AB2539">
        <w:t>etect</w:t>
      </w:r>
      <w:r w:rsidR="00FC339D" w:rsidRPr="00AB2539">
        <w:t>ion</w:t>
      </w:r>
      <w:r w:rsidR="00E25AE0" w:rsidRPr="00AB2539">
        <w:t xml:space="preserve"> of newly generated neurons in the adult brain was </w:t>
      </w:r>
      <w:r w:rsidR="00FC339D" w:rsidRPr="00AB2539">
        <w:t xml:space="preserve">first identified </w:t>
      </w:r>
      <w:r w:rsidR="00872F38" w:rsidRPr="00AB2539">
        <w:t>by intracranially injecting</w:t>
      </w:r>
      <w:r w:rsidR="00E25AE0" w:rsidRPr="00AB2539">
        <w:t xml:space="preserve"> </w:t>
      </w:r>
      <w:r w:rsidR="00872F38" w:rsidRPr="00AB2539">
        <w:t>t</w:t>
      </w:r>
      <w:r w:rsidR="00FC339D" w:rsidRPr="00AB2539">
        <w:t>ritiated thymidine (thymidine-H3</w:t>
      </w:r>
      <w:r w:rsidR="00872F38" w:rsidRPr="00AB2539">
        <w:t>) in rats and detecting cells in the cell cycle by autoradiograms</w:t>
      </w:r>
      <w:r w:rsidR="00E25AE0" w:rsidRPr="00AB2539">
        <w:fldChar w:fldCharType="begin" w:fldLock="1"/>
      </w:r>
      <w:r w:rsidR="00F94AD5" w:rsidRPr="00AB2539">
        <w:instrText>ADDIN CSL_CITATION {"citationItems":[{"id":"ITEM-1","itemData":{"DOI":"10.1126/science.135.3509.1127","ISSN":"00368075","PMID":"13860748","abstract":"In an autoradiographic investigation, the production of brain lesions in rats was combined with intracranial injection of thymidine-H3. Nuclei of numerous glia cells were found labeled in brain regions associated with the traumatized areas. In addition, some neurons and neuroblasts showed labeling, suggesting the possibility of proliferation of neurons in adult rats.","author":[{"dropping-particle":"","family":"Altman","given":"Joseph","non-dropping-particle":"","parse-names":false,"suffix":""}],"container-title":"Science","id":"ITEM-1","issue":"3509","issued":{"date-parts":[["1962"]]},"page":"1127-1128","title":"Are new neurons formed in the brains of adult mammals?","type":"article-journal","volume":"135"},"uris":["http://www.mendeley.com/documents/?uuid=efe87de9-ef53-4a39-8c29-7cbdbafd5fd8"]},{"id":"ITEM-2","itemData":{"DOI":"10.1002/cne.901240303","author":[{"dropping-particle":"","family":"Altman","given":"Joseph","non-dropping-particle":"","parse-names":false,"suffix":""},{"dropping-particle":"","family":"Das","given":"Godal D.","non-dropping-particle":"","parse-names":false,"suffix":""}],"container-title":"The Journal of Comparative Neurology","id":"ITEM-2","issue":"3","issued":{"date-parts":[["1965"]]},"page":"319-335","title":"Autoradiographic and histological evidence of postnatal hippocampal neurogenesis in rats","type":"article-journal","volume":"124"},"uris":["http://www.mendeley.com/documents/?uuid=bc2dadcc-52b4-46e3-a1c4-57b34bf0073f"]}],"mendeley":{"formattedCitation":"&lt;sup&gt;1, 2&lt;/sup&gt;","manualFormatting":"1,2","plainTextFormattedCitation":"1, 2","previouslyFormattedCitation":"&lt;sup&gt;1, 2&lt;/sup&gt;"},"properties":{"noteIndex":0},"schema":"https://github.com/citation-style-language/schema/raw/master/csl-citation.json"}</w:instrText>
      </w:r>
      <w:r w:rsidR="00E25AE0" w:rsidRPr="00AB2539">
        <w:fldChar w:fldCharType="separate"/>
      </w:r>
      <w:r w:rsidR="00E25AE0" w:rsidRPr="00AB2539">
        <w:rPr>
          <w:noProof/>
          <w:vertAlign w:val="superscript"/>
        </w:rPr>
        <w:t>1,2</w:t>
      </w:r>
      <w:r w:rsidR="00E25AE0" w:rsidRPr="00AB2539">
        <w:fldChar w:fldCharType="end"/>
      </w:r>
      <w:r w:rsidR="00E25AE0" w:rsidRPr="00AB2539">
        <w:t>. Cell division of glia and the presence of neuroblasts was reported, which was the first promising data on the postnatal neurogenesis</w:t>
      </w:r>
      <w:r w:rsidR="00E25AE0" w:rsidRPr="00AB2539">
        <w:rPr>
          <w:noProof/>
          <w:vertAlign w:val="superscript"/>
        </w:rPr>
        <w:t>1</w:t>
      </w:r>
      <w:r w:rsidR="00E25AE0" w:rsidRPr="00AB2539">
        <w:t>. Nevertheless, the use and detection of thymidine-H3 impl</w:t>
      </w:r>
      <w:r w:rsidR="0010186D" w:rsidRPr="00AB2539">
        <w:t>ied</w:t>
      </w:r>
      <w:r w:rsidR="00E25AE0" w:rsidRPr="00AB2539">
        <w:t xml:space="preserve"> the use of radioactivity, which can be harmful to the people </w:t>
      </w:r>
      <w:r w:rsidR="008954D6" w:rsidRPr="00AB2539">
        <w:t>who</w:t>
      </w:r>
      <w:r w:rsidR="00DE402C" w:rsidRPr="00AB2539">
        <w:t xml:space="preserve"> manage</w:t>
      </w:r>
      <w:r w:rsidR="00872F38" w:rsidRPr="00AB2539">
        <w:t xml:space="preserve"> </w:t>
      </w:r>
      <w:r w:rsidR="008954D6" w:rsidRPr="00AB2539">
        <w:t>it</w:t>
      </w:r>
      <w:r w:rsidR="00E25AE0" w:rsidRPr="00AB2539">
        <w:t xml:space="preserve">. </w:t>
      </w:r>
      <w:r w:rsidR="00B742A5" w:rsidRPr="00AB2539">
        <w:t xml:space="preserve">The first effort examining the suitability of </w:t>
      </w:r>
      <w:proofErr w:type="spellStart"/>
      <w:r w:rsidR="00B742A5" w:rsidRPr="00AB2539">
        <w:t>BrdU</w:t>
      </w:r>
      <w:proofErr w:type="spellEnd"/>
      <w:r w:rsidR="00B742A5" w:rsidRPr="00AB2539">
        <w:t xml:space="preserve"> immunohistochemistry in the study of proliferation, migration, and origin of cells in the nervous systems appeared in 1988 by Miller and Nowakowski</w:t>
      </w:r>
      <w:r w:rsidR="00435A81" w:rsidRPr="00AB2539">
        <w:fldChar w:fldCharType="begin" w:fldLock="1"/>
      </w:r>
      <w:r w:rsidR="00435A81" w:rsidRPr="00AB2539">
        <w:instrText>ADDIN CSL_CITATION {"citationItems":[{"id":"ITEM-1","itemData":{"DOI":"10.1016/0006-8993(88)90055-8","ISSN":"00068993","abstract":"The use of an exogenously administered thymidine analog, 5-bromo-2′-deoxyuridine (BrdU), for studies of the proliferation, migration and time of origin of cells in the cerebral cortex was investigated and compared with [3H]thymidine ([3H]dT) autoradiography. Pregnant rats or mice were injected with BrdU and/or [3H]dT and processed by standard immunohistochemical techniques using a primary antibody directed against BrdU in single-stranded DNA, autoradiographic methods, or both. In animals that survived only 1 h the injection, BrdU-positive cells were distributed in the proliferative zones throughout the central nervous system (CNS). In animals killed 1-3 days after the BrdU injection, intensely immunoreactive cells were in the superficial cortical plate and less intensely labeled cells were scattered throughout the deep cortical plate, the intermediate zone, and the germinal zones. In adult animals, 60 days or more after an injection of BrdU on GD 19, BrdUU positive cells were located in layer II/III of neocortex, the hippocampal pyramidal layer, and the granule layer of the dentate gyrus. In the double-labeling studies, the distribution of BrdU-immunoreactive cells was identical to that of autoradiographically labeled cells, and all autoradiographically labeled neurons were BrdU positive. Thus, BrdU immunohistochemistry is suitable for developmental studies of the CNS; moreover, it provides several advantages over [3H]dT autoradiography. © 1988.","author":[{"dropping-particle":"","family":"Miller","given":"Michael W.","non-dropping-particle":"","parse-names":false,"suffix":""},{"dropping-particle":"","family":"Nowakowski","given":"R. S.","non-dropping-particle":"","parse-names":false,"suffix":""}],"container-title":"Brain Research","id":"ITEM-1","issue":"1","issued":{"date-parts":[["1988"]]},"page":"44-52","title":"Use of bromodeoxyuridine-immunohistochemistry to examine the proliferation, migration and time of origin of cells in the central nervous system","type":"article-journal","volume":"457"},"uris":["http://www.mendeley.com/documents/?uuid=778802da-1fb9-4e82-82ac-de50c17c8a76"]}],"mendeley":{"formattedCitation":"&lt;sup&gt;3&lt;/sup&gt;","plainTextFormattedCitation":"3","previouslyFormattedCitation":"&lt;sup&gt;3&lt;/sup&gt;"},"properties":{"noteIndex":0},"schema":"https://github.com/citation-style-language/schema/raw/master/csl-citation.json"}</w:instrText>
      </w:r>
      <w:r w:rsidR="00435A81" w:rsidRPr="00AB2539">
        <w:fldChar w:fldCharType="separate"/>
      </w:r>
      <w:r w:rsidR="00435A81" w:rsidRPr="00AB2539">
        <w:rPr>
          <w:noProof/>
          <w:vertAlign w:val="superscript"/>
        </w:rPr>
        <w:t>3</w:t>
      </w:r>
      <w:r w:rsidR="00435A81" w:rsidRPr="00AB2539">
        <w:fldChar w:fldCharType="end"/>
      </w:r>
      <w:r w:rsidR="00B742A5" w:rsidRPr="00AB2539">
        <w:t>.</w:t>
      </w:r>
      <w:r w:rsidR="00435A81" w:rsidRPr="00AB2539">
        <w:t xml:space="preserve"> </w:t>
      </w:r>
      <w:r w:rsidR="00E25AE0" w:rsidRPr="00AB2539">
        <w:t xml:space="preserve">In 1998, a paper </w:t>
      </w:r>
      <w:r w:rsidR="00872F38" w:rsidRPr="00AB2539">
        <w:t>published</w:t>
      </w:r>
      <w:r w:rsidR="008954D6" w:rsidRPr="00AB2539">
        <w:t xml:space="preserve"> </w:t>
      </w:r>
      <w:r w:rsidR="00E25AE0" w:rsidRPr="00AB2539">
        <w:t xml:space="preserve">by Eriksson and colleagues showed that new neurons were visualized </w:t>
      </w:r>
      <w:r w:rsidR="00E25AE0" w:rsidRPr="008348CD">
        <w:t>postmortem</w:t>
      </w:r>
      <w:r w:rsidR="00E25AE0" w:rsidRPr="00AB2539">
        <w:t xml:space="preserve"> in the human adult brain of patients injected with 5-Bromo-2′-deoxyuridine (</w:t>
      </w:r>
      <w:proofErr w:type="spellStart"/>
      <w:r w:rsidR="00E25AE0" w:rsidRPr="00AB2539">
        <w:t>BrdU</w:t>
      </w:r>
      <w:proofErr w:type="spellEnd"/>
      <w:r w:rsidR="00E25AE0" w:rsidRPr="00AB2539">
        <w:t>)</w:t>
      </w:r>
      <w:r w:rsidR="00E25AE0" w:rsidRPr="00AB2539">
        <w:fldChar w:fldCharType="begin" w:fldLock="1"/>
      </w:r>
      <w:r w:rsidR="00435A81" w:rsidRPr="00AB2539">
        <w:instrText>ADDIN CSL_CITATION {"citationItems":[{"id":"ITEM-1","itemData":{"DOI":"10.1038/3305","ISSN":"10788956","PMID":"9809557","abstract":"The genesis of new cells, including neurons, in the adult human brain has not yet been demonstrated. This study was undertaken to investigate whether neurogenesis occurs in the adult human brain, in regions previously identified as neurogenic in adult rodents and monkeys. Human brain tissue was obtained postmortem from patients who had been treated with the thymidine analog, bromodeoxyuridine (BrdU), that labels DNA during the S phase. Using immunofluorescent labeling for BrdU and for one of the neuronal markers, NeuN, calbindin or neuron specific enolase (NSE), we demonstrate that new neurons, as defined by these markers, are generated from dividing progenitor cells in the dentate gyrus of adult humans. Our results further indicate that the human hippocampus retains its ability to generate neurons throughout life.","author":[{"dropping-particle":"","family":"Eriksson","given":"Peter S.","non-dropping-particle":"","parse-names":false,"suffix":""},{"dropping-particle":"","family":"Perfilieva","given":"Ekaterina","non-dropping-particle":"","parse-names":false,"suffix":""},{"dropping-particle":"","family":"Björk-Eriksson","given":"Thomas","non-dropping-particle":"","parse-names":false,"suffix":""},{"dropping-particle":"","family":"Alborn","given":"Ann Marie","non-dropping-particle":"","parse-names":false,"suffix":""},{"dropping-particle":"","family":"Nordborg","given":"Claes","non-dropping-particle":"","parse-names":false,"suffix":""},{"dropping-particle":"","family":"Peterson","given":"Daniel A.","non-dropping-particle":"","parse-names":false,"suffix":""},{"dropping-particle":"","family":"Gage","given":"Fred H.","non-dropping-particle":"","parse-names":false,"suffix":""}],"container-title":"Nature Medicine","id":"ITEM-1","issue":"11","issued":{"date-parts":[["1998"]]},"page":"1313-1317","title":"Neurogenesis in the adult human hippocampus","type":"article-journal","volume":"4"},"uris":["http://www.mendeley.com/documents/?uuid=33e11981-b13d-4efc-9919-08c03229f5a3"]}],"mendeley":{"formattedCitation":"&lt;sup&gt;4&lt;/sup&gt;","plainTextFormattedCitation":"4","previouslyFormattedCitation":"&lt;sup&gt;4&lt;/sup&gt;"},"properties":{"noteIndex":0},"schema":"https://github.com/citation-style-language/schema/raw/master/csl-citation.json"}</w:instrText>
      </w:r>
      <w:r w:rsidR="00E25AE0" w:rsidRPr="00AB2539">
        <w:fldChar w:fldCharType="separate"/>
      </w:r>
      <w:r w:rsidR="00435A81" w:rsidRPr="00AB2539">
        <w:rPr>
          <w:noProof/>
          <w:vertAlign w:val="superscript"/>
        </w:rPr>
        <w:t>4</w:t>
      </w:r>
      <w:r w:rsidR="00E25AE0" w:rsidRPr="00AB2539">
        <w:fldChar w:fldCharType="end"/>
      </w:r>
      <w:r w:rsidR="00E25AE0" w:rsidRPr="00AB2539">
        <w:t>. The</w:t>
      </w:r>
      <w:r w:rsidR="006F4F72" w:rsidRPr="00AB2539">
        <w:t>se</w:t>
      </w:r>
      <w:r w:rsidR="00E25AE0" w:rsidRPr="00AB2539">
        <w:t xml:space="preserve"> patients received the </w:t>
      </w:r>
      <w:proofErr w:type="spellStart"/>
      <w:r w:rsidR="00842720" w:rsidRPr="00AB2539">
        <w:t>BrdU</w:t>
      </w:r>
      <w:proofErr w:type="spellEnd"/>
      <w:r w:rsidR="00842720" w:rsidRPr="00AB2539">
        <w:t xml:space="preserve"> </w:t>
      </w:r>
      <w:r w:rsidR="00E25AE0" w:rsidRPr="00AB2539">
        <w:t xml:space="preserve">injection </w:t>
      </w:r>
      <w:r w:rsidR="00693B2F" w:rsidRPr="00AB2539">
        <w:t xml:space="preserve">(250 mg intravenous) </w:t>
      </w:r>
      <w:r w:rsidR="00E25AE0" w:rsidRPr="00AB2539">
        <w:t>to label the growth of tumors</w:t>
      </w:r>
      <w:r w:rsidR="00E25AE0" w:rsidRPr="00AB2539">
        <w:fldChar w:fldCharType="begin" w:fldLock="1"/>
      </w:r>
      <w:r w:rsidR="00435A81" w:rsidRPr="00AB2539">
        <w:instrText>ADDIN CSL_CITATION {"citationItems":[{"id":"ITEM-1","itemData":{"DOI":"10.1038/3305","ISSN":"10788956","PMID":"9809557","abstract":"The genesis of new cells, including neurons, in the adult human brain has not yet been demonstrated. This study was undertaken to investigate whether neurogenesis occurs in the adult human brain, in regions previously identified as neurogenic in adult rodents and monkeys. Human brain tissue was obtained postmortem from patients who had been treated with the thymidine analog, bromodeoxyuridine (BrdU), that labels DNA during the S phase. Using immunofluorescent labeling for BrdU and for one of the neuronal markers, NeuN, calbindin or neuron specific enolase (NSE), we demonstrate that new neurons, as defined by these markers, are generated from dividing progenitor cells in the dentate gyrus of adult humans. Our results further indicate that the human hippocampus retains its ability to generate neurons throughout life.","author":[{"dropping-particle":"","family":"Eriksson","given":"Peter S.","non-dropping-particle":"","parse-names":false,"suffix":""},{"dropping-particle":"","family":"Perfilieva","given":"Ekaterina","non-dropping-particle":"","parse-names":false,"suffix":""},{"dropping-particle":"","family":"Björk-Eriksson","given":"Thomas","non-dropping-particle":"","parse-names":false,"suffix":""},{"dropping-particle":"","family":"Alborn","given":"Ann Marie","non-dropping-particle":"","parse-names":false,"suffix":""},{"dropping-particle":"","family":"Nordborg","given":"Claes","non-dropping-particle":"","parse-names":false,"suffix":""},{"dropping-particle":"","family":"Peterson","given":"Daniel A.","non-dropping-particle":"","parse-names":false,"suffix":""},{"dropping-particle":"","family":"Gage","given":"Fred H.","non-dropping-particle":"","parse-names":false,"suffix":""}],"container-title":"Nature Medicine","id":"ITEM-1","issue":"11","issued":{"date-parts":[["1998"]]},"page":"1313-1317","title":"Neurogenesis in the adult human hippocampus","type":"article-journal","volume":"4"},"uris":["http://www.mendeley.com/documents/?uuid=33e11981-b13d-4efc-9919-08c03229f5a3"]}],"mendeley":{"formattedCitation":"&lt;sup&gt;4&lt;/sup&gt;","plainTextFormattedCitation":"4","previouslyFormattedCitation":"&lt;sup&gt;4&lt;/sup&gt;"},"properties":{"noteIndex":0},"schema":"https://github.com/citation-style-language/schema/raw/master/csl-citation.json"}</w:instrText>
      </w:r>
      <w:r w:rsidR="00E25AE0" w:rsidRPr="00AB2539">
        <w:fldChar w:fldCharType="separate"/>
      </w:r>
      <w:r w:rsidR="00435A81" w:rsidRPr="00AB2539">
        <w:rPr>
          <w:noProof/>
          <w:vertAlign w:val="superscript"/>
        </w:rPr>
        <w:t>4</w:t>
      </w:r>
      <w:r w:rsidR="00E25AE0" w:rsidRPr="00AB2539">
        <w:fldChar w:fldCharType="end"/>
      </w:r>
      <w:r w:rsidR="00E25AE0" w:rsidRPr="00AB2539">
        <w:t>. This technique was adopted into animal models.</w:t>
      </w:r>
      <w:r w:rsidR="00E20297" w:rsidRPr="00AB2539">
        <w:t xml:space="preserve"> The introduction of these methods marked a milestone for </w:t>
      </w:r>
      <w:r w:rsidR="006505B1" w:rsidRPr="00AB2539">
        <w:t xml:space="preserve">the field </w:t>
      </w:r>
      <w:r w:rsidR="00E20297" w:rsidRPr="00AB2539">
        <w:t xml:space="preserve">since </w:t>
      </w:r>
      <w:r w:rsidR="006F4F72" w:rsidRPr="00AB2539">
        <w:t>this</w:t>
      </w:r>
      <w:r w:rsidR="00E20297" w:rsidRPr="00AB2539">
        <w:t xml:space="preserve"> allowed detect</w:t>
      </w:r>
      <w:r w:rsidR="006F4F72" w:rsidRPr="00AB2539">
        <w:t>ion of</w:t>
      </w:r>
      <w:r w:rsidR="00E20297" w:rsidRPr="00AB2539">
        <w:t xml:space="preserve"> newly generated cells without the use of radioactive compounds. </w:t>
      </w:r>
      <w:r w:rsidR="00B817DD" w:rsidRPr="00AB2539">
        <w:t xml:space="preserve">This procedure became the gold standard to measure cell proliferation in </w:t>
      </w:r>
      <w:r w:rsidR="006F4F72" w:rsidRPr="00AB2539">
        <w:t>a</w:t>
      </w:r>
      <w:r w:rsidR="00B817DD" w:rsidRPr="00AB2539">
        <w:t xml:space="preserve">dult </w:t>
      </w:r>
      <w:r w:rsidR="006F4F72" w:rsidRPr="00AB2539">
        <w:t>b</w:t>
      </w:r>
      <w:r w:rsidR="00B817DD" w:rsidRPr="00AB2539">
        <w:t>rain niches to promot</w:t>
      </w:r>
      <w:r w:rsidR="006F4F72" w:rsidRPr="00AB2539">
        <w:t>e</w:t>
      </w:r>
      <w:r w:rsidR="00B817DD" w:rsidRPr="00AB2539">
        <w:t xml:space="preserve"> </w:t>
      </w:r>
      <w:r w:rsidR="006F4F72" w:rsidRPr="00AB2539">
        <w:t>further</w:t>
      </w:r>
      <w:r w:rsidR="006505B1" w:rsidRPr="00AB2539">
        <w:t xml:space="preserve"> </w:t>
      </w:r>
      <w:r w:rsidR="00B817DD" w:rsidRPr="00AB2539">
        <w:t xml:space="preserve">research in the field. </w:t>
      </w:r>
    </w:p>
    <w:p w14:paraId="7E01CD82" w14:textId="77777777" w:rsidR="0010186D" w:rsidRPr="00AB2539" w:rsidRDefault="0010186D" w:rsidP="00AB2539">
      <w:pPr>
        <w:widowControl/>
        <w:contextualSpacing/>
      </w:pPr>
    </w:p>
    <w:p w14:paraId="67ED39DE" w14:textId="28456BAC" w:rsidR="00E25AE0" w:rsidRPr="00AB2539" w:rsidRDefault="00E25AE0" w:rsidP="00AB2539">
      <w:pPr>
        <w:widowControl/>
        <w:contextualSpacing/>
      </w:pPr>
      <w:r w:rsidRPr="00AB2539">
        <w:t xml:space="preserve">The limitation of the thymidine analog technique is </w:t>
      </w:r>
      <w:r w:rsidR="00B817DD" w:rsidRPr="00AB2539">
        <w:t>that it</w:t>
      </w:r>
      <w:r w:rsidRPr="00AB2539">
        <w:t xml:space="preserve"> does not allow the</w:t>
      </w:r>
      <w:r w:rsidR="00EA257C" w:rsidRPr="00AB2539">
        <w:t xml:space="preserve"> determination of</w:t>
      </w:r>
      <w:r w:rsidRPr="00AB2539">
        <w:t xml:space="preserve"> cellular identity </w:t>
      </w:r>
      <w:r w:rsidR="00EA257C" w:rsidRPr="00AB2539">
        <w:t>for</w:t>
      </w:r>
      <w:r w:rsidRPr="00AB2539">
        <w:t xml:space="preserve"> the newly generated cells. </w:t>
      </w:r>
      <w:r w:rsidR="00C9065C" w:rsidRPr="00AB2539">
        <w:t>However, i</w:t>
      </w:r>
      <w:r w:rsidRPr="00AB2539">
        <w:t>mmunohistochemistry allows us to carry out double</w:t>
      </w:r>
      <w:r w:rsidR="00086780" w:rsidRPr="00AB2539">
        <w:t>-</w:t>
      </w:r>
      <w:r w:rsidRPr="00AB2539">
        <w:t xml:space="preserve"> or triple</w:t>
      </w:r>
      <w:r w:rsidR="00086780" w:rsidRPr="00AB2539">
        <w:t>-</w:t>
      </w:r>
      <w:r w:rsidRPr="00AB2539">
        <w:t xml:space="preserve"> labeling</w:t>
      </w:r>
      <w:r w:rsidR="00086780" w:rsidRPr="00AB2539">
        <w:t xml:space="preserve"> technique</w:t>
      </w:r>
      <w:r w:rsidRPr="00AB2539">
        <w:t xml:space="preserve"> of the same cell, which </w:t>
      </w:r>
      <w:r w:rsidR="00EA257C" w:rsidRPr="00AB2539">
        <w:t>validates</w:t>
      </w:r>
      <w:r w:rsidR="00C9065C" w:rsidRPr="00AB2539">
        <w:t xml:space="preserve"> </w:t>
      </w:r>
      <w:r w:rsidRPr="00AB2539">
        <w:t>the c</w:t>
      </w:r>
      <w:r w:rsidR="001840EA" w:rsidRPr="00AB2539">
        <w:t>ellular</w:t>
      </w:r>
      <w:r w:rsidRPr="00AB2539">
        <w:t xml:space="preserve"> fate of the new</w:t>
      </w:r>
      <w:r w:rsidR="001840EA" w:rsidRPr="00AB2539">
        <w:t>ly generated</w:t>
      </w:r>
      <w:r w:rsidRPr="00AB2539">
        <w:t xml:space="preserve"> cells and even </w:t>
      </w:r>
      <w:r w:rsidR="004B1D7F">
        <w:t xml:space="preserve">their </w:t>
      </w:r>
      <w:r w:rsidRPr="00AB2539">
        <w:t>stage</w:t>
      </w:r>
      <w:r w:rsidR="004B1D7F">
        <w:t>s</w:t>
      </w:r>
      <w:r w:rsidRPr="00AB2539">
        <w:t xml:space="preserve"> of maturation</w:t>
      </w:r>
      <w:r w:rsidR="004B1D7F">
        <w:t xml:space="preserve">, </w:t>
      </w:r>
      <w:r w:rsidR="00C9065C" w:rsidRPr="00AB2539">
        <w:t>lead</w:t>
      </w:r>
      <w:r w:rsidR="004B1D7F">
        <w:t>ing</w:t>
      </w:r>
      <w:r w:rsidR="00C9065C" w:rsidRPr="00AB2539">
        <w:t xml:space="preserve"> to </w:t>
      </w:r>
      <w:r w:rsidR="004B1D7F">
        <w:t xml:space="preserve">further </w:t>
      </w:r>
      <w:r w:rsidRPr="00AB2539">
        <w:t xml:space="preserve">evolution </w:t>
      </w:r>
      <w:r w:rsidR="004B1D7F">
        <w:t>of</w:t>
      </w:r>
      <w:r w:rsidR="004B1D7F" w:rsidRPr="00AB2539">
        <w:t xml:space="preserve"> </w:t>
      </w:r>
      <w:r w:rsidRPr="00AB2539">
        <w:t>the field.</w:t>
      </w:r>
      <w:r w:rsidR="00EA257C" w:rsidRPr="00AB2539">
        <w:t xml:space="preserve"> </w:t>
      </w:r>
      <w:r w:rsidR="00872F38" w:rsidRPr="00AB2539">
        <w:t>T</w:t>
      </w:r>
      <w:r w:rsidR="00A8080B" w:rsidRPr="00AB2539">
        <w:t xml:space="preserve">his method </w:t>
      </w:r>
      <w:r w:rsidRPr="00AB2539">
        <w:t xml:space="preserve">was characterized </w:t>
      </w:r>
      <w:r w:rsidR="00A8080B" w:rsidRPr="00AB2539">
        <w:t>to differentiate</w:t>
      </w:r>
      <w:r w:rsidRPr="00AB2539">
        <w:t xml:space="preserve"> newly generated cells into glia, undifferentiated neuron</w:t>
      </w:r>
      <w:r w:rsidR="00FE28F6" w:rsidRPr="00AB2539">
        <w:t>s</w:t>
      </w:r>
      <w:r w:rsidR="00086780" w:rsidRPr="00AB2539">
        <w:t>,</w:t>
      </w:r>
      <w:r w:rsidRPr="00AB2539">
        <w:t xml:space="preserve"> or a fully mature granular cell, and even </w:t>
      </w:r>
      <w:r w:rsidR="00A8080B" w:rsidRPr="00AB2539">
        <w:t xml:space="preserve">to </w:t>
      </w:r>
      <w:r w:rsidRPr="00AB2539">
        <w:t xml:space="preserve">determine if they are participating </w:t>
      </w:r>
      <w:r w:rsidR="00A8080B" w:rsidRPr="00AB2539">
        <w:t xml:space="preserve">actively </w:t>
      </w:r>
      <w:r w:rsidRPr="00AB2539">
        <w:t xml:space="preserve">in the circuitry. Another breakthrough </w:t>
      </w:r>
      <w:r w:rsidR="00A8080B" w:rsidRPr="00AB2539">
        <w:t>in</w:t>
      </w:r>
      <w:r w:rsidRPr="00AB2539">
        <w:t xml:space="preserve"> the field was the </w:t>
      </w:r>
      <w:r w:rsidR="00A8080B" w:rsidRPr="00AB2539">
        <w:t xml:space="preserve">use </w:t>
      </w:r>
      <w:r w:rsidRPr="00AB2539">
        <w:t xml:space="preserve">of transgenic models to identify undifferentiated cells under the domain of </w:t>
      </w:r>
      <w:proofErr w:type="spellStart"/>
      <w:r w:rsidRPr="00AB2539">
        <w:t>nestin</w:t>
      </w:r>
      <w:proofErr w:type="spellEnd"/>
      <w:r w:rsidRPr="00AB2539">
        <w:t xml:space="preserve">. </w:t>
      </w:r>
      <w:r w:rsidR="00435A81" w:rsidRPr="00AB2539">
        <w:t xml:space="preserve">The </w:t>
      </w:r>
      <w:proofErr w:type="spellStart"/>
      <w:r w:rsidR="00435A81" w:rsidRPr="00AB2539">
        <w:t>nestin</w:t>
      </w:r>
      <w:proofErr w:type="spellEnd"/>
      <w:r w:rsidR="00435A81" w:rsidRPr="00AB2539">
        <w:t xml:space="preserve">-GFP transgenic mice express </w:t>
      </w:r>
      <w:r w:rsidR="00A8080B" w:rsidRPr="00AB2539">
        <w:t xml:space="preserve">an enhanced </w:t>
      </w:r>
      <w:r w:rsidR="00435A81" w:rsidRPr="00AB2539">
        <w:t xml:space="preserve">green fluorescent protein (GFP), which is </w:t>
      </w:r>
      <w:r w:rsidR="0010186D" w:rsidRPr="00AB2539">
        <w:t xml:space="preserve">under the control of </w:t>
      </w:r>
      <w:r w:rsidR="008F7DEE" w:rsidRPr="00AB2539">
        <w:t xml:space="preserve">the </w:t>
      </w:r>
      <w:proofErr w:type="spellStart"/>
      <w:r w:rsidR="008F7DEE" w:rsidRPr="00AB2539">
        <w:t>nestin</w:t>
      </w:r>
      <w:proofErr w:type="spellEnd"/>
      <w:r w:rsidR="008F7DEE" w:rsidRPr="00AB2539">
        <w:t xml:space="preserve"> promoter</w:t>
      </w:r>
      <w:r w:rsidR="00435A81" w:rsidRPr="00AB2539">
        <w:t xml:space="preserve">. </w:t>
      </w:r>
      <w:proofErr w:type="spellStart"/>
      <w:r w:rsidR="00435A81" w:rsidRPr="00AB2539">
        <w:t>Nestin</w:t>
      </w:r>
      <w:proofErr w:type="spellEnd"/>
      <w:r w:rsidR="00435A81" w:rsidRPr="00AB2539">
        <w:t xml:space="preserve"> is an intermediate filament </w:t>
      </w:r>
      <w:r w:rsidR="00086780" w:rsidRPr="00AB2539">
        <w:t>characterized by</w:t>
      </w:r>
      <w:r w:rsidR="00435A81" w:rsidRPr="00AB2539">
        <w:t xml:space="preserve"> progenitor cells</w:t>
      </w:r>
      <w:r w:rsidRPr="00AB2539">
        <w:fldChar w:fldCharType="begin" w:fldLock="1"/>
      </w:r>
      <w:r w:rsidR="00435A81" w:rsidRPr="00AB2539">
        <w:instrText>ADDIN CSL_CITATION {"citationItems":[{"id":"ITEM-1","itemData":{"DOI":"10.1016/S1044-7431(03)00060-5","ISSN":"10447431","abstract":"Based on the expression of glial fibrillary acidic protein (GFAP), a recent hypothesis considered stem or progenitor cells in the adult hippocampus to be a type of astrocyte. In a complementary approach, we used transgenic mice expressing green fluorescent protein (GFP) under the promoter for nestin, an intermediate filament present in progenitor cells, to demonstrate astrocytic features in nestin-GFP-positive cells. Morphologically, two subpopulations of nestin-GFP-positive cells were distinguishable; one had an elaborate tree of processes in the granule cell layer and expression of GFAP (but not of S100β, another astrocytic marker). Electron microscopy revealed vascular end feet of nestin-positive cells, further supporting astrocytic differentiation. Electrophysiological examination of nestin-GFP-positive cells on acutely isolated hippocampal slices showed passive current characteristics of astrocytes in one subset of cells. Among the nestin-GFP-expressing cells with lacking astrocytic features, two cell types could be identified electrophysiologically: cells with delayed-rectifying potassium currents and a very small number of cells with sodium currents, potentially representing signs of the earliest steps of neuronal differentiation. © 2003 Elsevier Science (USA). All rights reserved.","author":[{"dropping-particle":"","family":"Filippov","given":"Vitali","non-dropping-particle":"","parse-names":false,"suffix":""},{"dropping-particle":"","family":"Kronenberg","given":"Golo","non-dropping-particle":"","parse-names":false,"suffix":""},{"dropping-particle":"","family":"Pivneva","given":"Tatjyana","non-dropping-particle":"","parse-names":false,"suffix":""},{"dropping-particle":"","family":"Reuter","given":"Katja","non-dropping-particle":"","parse-names":false,"suffix":""},{"dropping-particle":"","family":"Steiner","given":"Barbara","non-dropping-particle":"","parse-names":false,"suffix":""},{"dropping-particle":"","family":"Wang","given":"Li Ping","non-dropping-particle":"","parse-names":false,"suffix":""},{"dropping-particle":"","family":"Yamaguchi","given":"Masahiro","non-dropping-particle":"","parse-names":false,"suffix":""},{"dropping-particle":"","family":"Kettenmann","given":"Helmut","non-dropping-particle":"","parse-names":false,"suffix":""},{"dropping-particle":"","family":"Kempermann","given":"Gerd","non-dropping-particle":"","parse-names":false,"suffix":""}],"container-title":"Molecular and Cellular Neuroscience","id":"ITEM-1","issue":"3","issued":{"date-parts":[["2003"]]},"page":"373-382","title":"Subpopulation of nestin-expressing progenitor cells in the adult murine hippocampus shows electrophysiological and morphological characteristics of astrocytes","type":"article-journal","volume":"23"},"uris":["http://www.mendeley.com/documents/?uuid=b9424efb-3be9-4bec-9f0d-50673d369fd1"]}],"mendeley":{"formattedCitation":"&lt;sup&gt;5&lt;/sup&gt;","plainTextFormattedCitation":"5","previouslyFormattedCitation":"&lt;sup&gt;5&lt;/sup&gt;"},"properties":{"noteIndex":0},"schema":"https://github.com/citation-style-language/schema/raw/master/csl-citation.json"}</w:instrText>
      </w:r>
      <w:r w:rsidRPr="00AB2539">
        <w:fldChar w:fldCharType="separate"/>
      </w:r>
      <w:r w:rsidR="00435A81" w:rsidRPr="00AB2539">
        <w:rPr>
          <w:noProof/>
          <w:vertAlign w:val="superscript"/>
        </w:rPr>
        <w:t>5</w:t>
      </w:r>
      <w:r w:rsidRPr="00AB2539">
        <w:fldChar w:fldCharType="end"/>
      </w:r>
      <w:r w:rsidRPr="00AB2539">
        <w:t xml:space="preserve">. The </w:t>
      </w:r>
      <w:proofErr w:type="spellStart"/>
      <w:r w:rsidRPr="00AB2539">
        <w:t>nestin</w:t>
      </w:r>
      <w:proofErr w:type="spellEnd"/>
      <w:r w:rsidRPr="00AB2539">
        <w:t xml:space="preserve">-GFP transgenic mice allowed to </w:t>
      </w:r>
      <w:r w:rsidR="00EA257C" w:rsidRPr="00AB2539">
        <w:t>establish</w:t>
      </w:r>
      <w:r w:rsidRPr="00AB2539">
        <w:t xml:space="preserve"> </w:t>
      </w:r>
      <w:r w:rsidR="00ED5E82" w:rsidRPr="00AB2539">
        <w:t xml:space="preserve">early </w:t>
      </w:r>
      <w:r w:rsidRPr="00AB2539">
        <w:t xml:space="preserve">developmental steps involved in </w:t>
      </w:r>
      <w:r w:rsidRPr="00AB2539">
        <w:lastRenderedPageBreak/>
        <w:t>neurogenesis</w:t>
      </w:r>
      <w:r w:rsidR="00782E97" w:rsidRPr="00AB2539">
        <w:fldChar w:fldCharType="begin" w:fldLock="1"/>
      </w:r>
      <w:r w:rsidR="00435A81" w:rsidRPr="00AB2539">
        <w:instrText>ADDIN CSL_CITATION {"citationItems":[{"id":"ITEM-1","itemData":{"DOI":"10.1016/j.tins.2004.05.013","ISSN":"01662236","abstract":"Adult hippocampal neurogenesis originates from precursor cells in the adult dentate gyrus and results in new granule cell neurons. We propose a model of the development that takes place between these two fixed points and identify several developmental milestones. From a presumably bipotent radial-glia-like stem cell (type-1 cell) with astrocytic properties, development progresses over at least two stages of amplifying lineage-determined progenitor cells (type-2 and type-3 cells) to early postmitotic and to mature neurons. The selection process, during which new neurons are recruited into function, and other regulatory influences differentially affect the different stages of development.","author":[{"dropping-particle":"","family":"Kempermann","given":"Gerd","non-dropping-particle":"","parse-names":false,"suffix":""},{"dropping-particle":"","family":"Jessberger","given":"Sebastian","non-dropping-particle":"","parse-names":false,"suffix":""},{"dropping-particle":"","family":"Steiner","given":"Barbara","non-dropping-particle":"","parse-names":false,"suffix":""},{"dropping-particle":"","family":"Kronenberg","given":"Golo","non-dropping-particle":"","parse-names":false,"suffix":""}],"container-title":"Trends in Neurosciences","id":"ITEM-1","issue":"8","issued":{"date-parts":[["2004"]]},"page":"447-452","title":"Milestones of neuronal development in the adult hippocampus","type":"article-journal","volume":"27"},"uris":["http://www.mendeley.com/documents/?uuid=169ee425-0865-4e5d-8952-b31bc54a635f"]}],"mendeley":{"formattedCitation":"&lt;sup&gt;6&lt;/sup&gt;","plainTextFormattedCitation":"6","previouslyFormattedCitation":"&lt;sup&gt;6&lt;/sup&gt;"},"properties":{"noteIndex":0},"schema":"https://github.com/citation-style-language/schema/raw/master/csl-citation.json"}</w:instrText>
      </w:r>
      <w:r w:rsidR="00782E97" w:rsidRPr="00AB2539">
        <w:fldChar w:fldCharType="separate"/>
      </w:r>
      <w:r w:rsidR="00435A81" w:rsidRPr="00AB2539">
        <w:rPr>
          <w:noProof/>
          <w:vertAlign w:val="superscript"/>
        </w:rPr>
        <w:t>6</w:t>
      </w:r>
      <w:r w:rsidR="00782E97" w:rsidRPr="00AB2539">
        <w:fldChar w:fldCharType="end"/>
      </w:r>
      <w:r w:rsidRPr="00AB2539">
        <w:t xml:space="preserve">. </w:t>
      </w:r>
      <w:r w:rsidR="00086780" w:rsidRPr="00AB2539">
        <w:t xml:space="preserve">However, a significant limitation </w:t>
      </w:r>
      <w:r w:rsidR="00C47D0F" w:rsidRPr="00AB2539">
        <w:t>is to be able to maintain</w:t>
      </w:r>
      <w:r w:rsidR="00086780" w:rsidRPr="00AB2539">
        <w:t xml:space="preserve"> </w:t>
      </w:r>
      <w:r w:rsidR="00037DB1" w:rsidRPr="00AB2539">
        <w:t>a</w:t>
      </w:r>
      <w:r w:rsidR="0014191C" w:rsidRPr="00AB2539">
        <w:t xml:space="preserve"> </w:t>
      </w:r>
      <w:proofErr w:type="spellStart"/>
      <w:r w:rsidR="0014191C" w:rsidRPr="00AB2539">
        <w:t>nestin</w:t>
      </w:r>
      <w:proofErr w:type="spellEnd"/>
      <w:r w:rsidR="0014191C" w:rsidRPr="00AB2539">
        <w:t xml:space="preserve">-GFP transgenic mice </w:t>
      </w:r>
      <w:r w:rsidR="00C47D0F" w:rsidRPr="00AB2539">
        <w:t xml:space="preserve">colony under special conditions </w:t>
      </w:r>
      <w:r w:rsidR="00037DB1" w:rsidRPr="00AB2539">
        <w:t>in a laboratory facility that becomes</w:t>
      </w:r>
      <w:r w:rsidR="005E3DCE" w:rsidRPr="00AB2539">
        <w:t xml:space="preserve"> cost-effective for some </w:t>
      </w:r>
      <w:r w:rsidR="00037DB1" w:rsidRPr="00AB2539">
        <w:t xml:space="preserve">scientific </w:t>
      </w:r>
      <w:r w:rsidR="005E3DCE" w:rsidRPr="00AB2539">
        <w:t>groups, especially th</w:t>
      </w:r>
      <w:r w:rsidR="00037DB1" w:rsidRPr="00AB2539">
        <w:t>ose from</w:t>
      </w:r>
      <w:r w:rsidR="005E3DCE" w:rsidRPr="00AB2539">
        <w:t xml:space="preserve"> developing countries.</w:t>
      </w:r>
      <w:r w:rsidR="00EB0961">
        <w:t xml:space="preserve"> </w:t>
      </w:r>
    </w:p>
    <w:p w14:paraId="4E935D71" w14:textId="77777777" w:rsidR="00BD6CF4" w:rsidRPr="00AB2539" w:rsidRDefault="00BD6CF4" w:rsidP="00AB2539">
      <w:pPr>
        <w:widowControl/>
        <w:contextualSpacing/>
      </w:pPr>
    </w:p>
    <w:p w14:paraId="0A713FAF" w14:textId="10CEB7C4" w:rsidR="004D002B" w:rsidRPr="00AB2539" w:rsidRDefault="00E25AE0" w:rsidP="00AB2539">
      <w:pPr>
        <w:widowControl/>
        <w:contextualSpacing/>
      </w:pPr>
      <w:r w:rsidRPr="00AB2539">
        <w:t xml:space="preserve">The </w:t>
      </w:r>
      <w:r w:rsidR="00E84B58" w:rsidRPr="00AB2539">
        <w:t>techniques mentioned above</w:t>
      </w:r>
      <w:r w:rsidR="0034283C" w:rsidRPr="00AB2539">
        <w:t xml:space="preserve"> </w:t>
      </w:r>
      <w:r w:rsidRPr="00AB2539">
        <w:t>have advantages and disadvantages. However, identification of proliferating cells by immunohistochemistry</w:t>
      </w:r>
      <w:r w:rsidR="00435A81" w:rsidRPr="00AB2539">
        <w:t xml:space="preserve"> (IHC)</w:t>
      </w:r>
      <w:r w:rsidRPr="00AB2539">
        <w:t xml:space="preserve"> and the possibility to carry out double</w:t>
      </w:r>
      <w:r w:rsidR="00037DB1" w:rsidRPr="00AB2539">
        <w:t>-</w:t>
      </w:r>
      <w:r w:rsidRPr="00AB2539">
        <w:t xml:space="preserve"> or triple</w:t>
      </w:r>
      <w:r w:rsidR="00037DB1" w:rsidRPr="00AB2539">
        <w:t>-</w:t>
      </w:r>
      <w:r w:rsidRPr="00AB2539">
        <w:t xml:space="preserve"> labeling </w:t>
      </w:r>
      <w:r w:rsidR="00037DB1" w:rsidRPr="00AB2539">
        <w:t xml:space="preserve">technique </w:t>
      </w:r>
      <w:r w:rsidRPr="00AB2539">
        <w:t>by immunofluorescence to identif</w:t>
      </w:r>
      <w:r w:rsidR="00754F51">
        <w:t>y</w:t>
      </w:r>
      <w:r w:rsidRPr="00AB2539">
        <w:t xml:space="preserve"> cell maturation stage or cell fate represents the most </w:t>
      </w:r>
      <w:r w:rsidR="00E84B58" w:rsidRPr="00AB2539">
        <w:t xml:space="preserve">feasible </w:t>
      </w:r>
      <w:r w:rsidRPr="00AB2539">
        <w:t>way to measur</w:t>
      </w:r>
      <w:r w:rsidR="00872F38" w:rsidRPr="00AB2539">
        <w:t>e</w:t>
      </w:r>
      <w:r w:rsidRPr="00AB2539">
        <w:t xml:space="preserve"> adult neurogenesis</w:t>
      </w:r>
      <w:r w:rsidR="00037DB1" w:rsidRPr="00AB2539">
        <w:t>,</w:t>
      </w:r>
      <w:r w:rsidRPr="00AB2539">
        <w:t xml:space="preserve"> so far.</w:t>
      </w:r>
      <w:r w:rsidR="009E77E3" w:rsidRPr="00AB2539">
        <w:t xml:space="preserve"> </w:t>
      </w:r>
      <w:r w:rsidR="00D22177" w:rsidRPr="00AB2539">
        <w:t>The</w:t>
      </w:r>
      <w:r w:rsidR="00037DB1" w:rsidRPr="00AB2539">
        <w:t xml:space="preserve"> identification </w:t>
      </w:r>
      <w:r w:rsidR="00D22177" w:rsidRPr="00AB2539">
        <w:t xml:space="preserve">process using </w:t>
      </w:r>
      <w:r w:rsidR="00037DB1" w:rsidRPr="00AB2539">
        <w:t>immunohistochemistry</w:t>
      </w:r>
      <w:r w:rsidR="00D22177" w:rsidRPr="00AB2539">
        <w:t xml:space="preserve"> </w:t>
      </w:r>
      <w:r w:rsidR="00037DB1" w:rsidRPr="00AB2539">
        <w:t xml:space="preserve">consists of labeling proteins, protein </w:t>
      </w:r>
      <w:r w:rsidR="00754F51" w:rsidRPr="00AB2539">
        <w:t>dom</w:t>
      </w:r>
      <w:r w:rsidR="00754F51">
        <w:t>ai</w:t>
      </w:r>
      <w:r w:rsidR="00754F51" w:rsidRPr="00AB2539">
        <w:t>n</w:t>
      </w:r>
      <w:r w:rsidR="004B1D7F" w:rsidRPr="00AB2539">
        <w:t>, or nucleotides with a specific antibody that allows their recognition known as primary antibody</w:t>
      </w:r>
      <w:r w:rsidR="00030360" w:rsidRPr="00AB2539">
        <w:t>.</w:t>
      </w:r>
      <w:r w:rsidR="00037DB1" w:rsidRPr="00AB2539">
        <w:t xml:space="preserve"> </w:t>
      </w:r>
      <w:r w:rsidR="00EC6885" w:rsidRPr="00AB2539">
        <w:t>Th</w:t>
      </w:r>
      <w:r w:rsidR="004B1D7F">
        <w:t>e</w:t>
      </w:r>
      <w:r w:rsidR="00EC6885" w:rsidRPr="00AB2539">
        <w:t xml:space="preserve"> </w:t>
      </w:r>
      <w:r w:rsidR="00030360" w:rsidRPr="00AB2539">
        <w:t xml:space="preserve">latter </w:t>
      </w:r>
      <w:r w:rsidR="00EC6885" w:rsidRPr="00AB2539">
        <w:t>is recognized by the secondary antibody, which is marked with a chromogen (e.g., horseradish peroxidase) or a fluorochrome (e.g., FITC) coupled with the secondary antibody</w:t>
      </w:r>
      <w:r w:rsidR="00E84B58" w:rsidRPr="00AB2539">
        <w:t>.</w:t>
      </w:r>
      <w:r w:rsidRPr="00AB2539">
        <w:t xml:space="preserve"> </w:t>
      </w:r>
      <w:r w:rsidR="00EC6885" w:rsidRPr="00AB2539">
        <w:t xml:space="preserve">Microscopes </w:t>
      </w:r>
      <w:r w:rsidR="004B1D7F">
        <w:t>can</w:t>
      </w:r>
      <w:r w:rsidR="004B1D7F" w:rsidRPr="00AB2539">
        <w:t xml:space="preserve"> </w:t>
      </w:r>
      <w:r w:rsidR="00EC6885" w:rsidRPr="00AB2539">
        <w:t xml:space="preserve">detect both chromogens and fluorochromes signals. </w:t>
      </w:r>
      <w:r w:rsidR="008F7DEE" w:rsidRPr="00AB2539">
        <w:t xml:space="preserve">Using </w:t>
      </w:r>
      <w:r w:rsidR="000A6E6F" w:rsidRPr="00AB2539">
        <w:t>IHC</w:t>
      </w:r>
      <w:r w:rsidRPr="00AB2539">
        <w:t>, it is possible to identify membrane proteins, cytoskeleton proteins, or nuclear components</w:t>
      </w:r>
      <w:r w:rsidR="004B1D7F">
        <w:t xml:space="preserve"> such</w:t>
      </w:r>
      <w:r w:rsidRPr="00AB2539">
        <w:t xml:space="preserve"> as </w:t>
      </w:r>
      <w:proofErr w:type="spellStart"/>
      <w:r w:rsidRPr="00AB2539">
        <w:t>BrdU</w:t>
      </w:r>
      <w:proofErr w:type="spellEnd"/>
      <w:r w:rsidRPr="00AB2539">
        <w:t xml:space="preserve">. </w:t>
      </w:r>
      <w:r w:rsidR="00030360" w:rsidRPr="00AB2539">
        <w:t xml:space="preserve">On the other hand, </w:t>
      </w:r>
      <w:proofErr w:type="spellStart"/>
      <w:r w:rsidRPr="00AB2539">
        <w:t>BrdU</w:t>
      </w:r>
      <w:proofErr w:type="spellEnd"/>
      <w:r w:rsidRPr="00AB2539">
        <w:t xml:space="preserve"> can be found in the cellular nucleus since it is incorporated into the DNA during S-phase by competition</w:t>
      </w:r>
      <w:r w:rsidR="00D43390" w:rsidRPr="00AB2539">
        <w:t>. Therefore, a crucial step is the DNA denaturation with HC</w:t>
      </w:r>
      <w:r w:rsidR="004B1D7F">
        <w:t>l</w:t>
      </w:r>
      <w:r w:rsidR="00D43390" w:rsidRPr="00AB2539">
        <w:t xml:space="preserve">, which opens DNA bonds to allow the </w:t>
      </w:r>
      <w:proofErr w:type="spellStart"/>
      <w:r w:rsidR="00D43390" w:rsidRPr="00AB2539">
        <w:t>BrdU</w:t>
      </w:r>
      <w:proofErr w:type="spellEnd"/>
      <w:r w:rsidR="00D43390" w:rsidRPr="00AB2539">
        <w:t xml:space="preserve"> antibody access to </w:t>
      </w:r>
      <w:proofErr w:type="spellStart"/>
      <w:r w:rsidR="00D43390" w:rsidRPr="00AB2539">
        <w:t>BrdU</w:t>
      </w:r>
      <w:proofErr w:type="spellEnd"/>
      <w:r w:rsidR="00D43390" w:rsidRPr="00AB2539">
        <w:t xml:space="preserve"> within the DNA.</w:t>
      </w:r>
      <w:r w:rsidR="004D002B" w:rsidRPr="00AB2539">
        <w:t xml:space="preserve"> It is essential to know that </w:t>
      </w:r>
      <w:proofErr w:type="spellStart"/>
      <w:r w:rsidR="004D002B" w:rsidRPr="00AB2539">
        <w:t>BrdU</w:t>
      </w:r>
      <w:proofErr w:type="spellEnd"/>
      <w:r w:rsidR="004D002B" w:rsidRPr="00AB2539">
        <w:t xml:space="preserve"> is present in </w:t>
      </w:r>
      <w:r w:rsidR="000A6E6F" w:rsidRPr="00AB2539">
        <w:t xml:space="preserve">a </w:t>
      </w:r>
      <w:r w:rsidR="004D002B" w:rsidRPr="00AB2539">
        <w:t>saturated concentration in mice and rat serum for 15 and 60 min respectively, after</w:t>
      </w:r>
      <w:r w:rsidR="00E94314" w:rsidRPr="00AB2539">
        <w:t xml:space="preserve"> intraperitoneal</w:t>
      </w:r>
      <w:r w:rsidR="004D002B" w:rsidRPr="00AB2539">
        <w:t xml:space="preserve"> administration, then drops rapidly </w:t>
      </w:r>
      <w:r w:rsidR="00B900F1">
        <w:t>to</w:t>
      </w:r>
      <w:r w:rsidR="00B900F1" w:rsidRPr="00AB2539">
        <w:t xml:space="preserve"> </w:t>
      </w:r>
      <w:r w:rsidR="004D002B" w:rsidRPr="00AB2539">
        <w:t>undetectable levels at 60 and 120 min respectively</w:t>
      </w:r>
      <w:r w:rsidR="00557272" w:rsidRPr="00AB2539">
        <w:fldChar w:fldCharType="begin" w:fldLock="1"/>
      </w:r>
      <w:r w:rsidR="00383526" w:rsidRPr="00AB2539">
        <w:instrText>ADDIN CSL_CITATION {"citationItems":[{"id":"ITEM-1","itemData":{"DOI":"10.1007/s00418-014-1253-7","ISSN":"1432119X","abstract":"5-Bromo-2ʹ-deoxyuridine (BrdU) is a marker that is widely used to label S-phase cells in neurobiological research in most common doses 50 or 100 mg/kg per single intraperitoneal (i.p.) injection. However, the important data regarding its pharmacokinetics in rodents are still missing. The aim of our study was to investigate the BrdU level in serum after a single i.p. injection to adult rats (doses: 50 or 100 mg/kg) and adult mice (50 mg/kg). The animals were killed at selected time-points after the BrdU injection, and proliferating tumour cells (cell lines HCT-116 and HL-60) were co-cultivated with isolated blood sera. BrdU incorporated in the DNA of the S-phase tumour cells was stained with an anti-BrdU antibody and analysed using flow cytometry. In rats, the efficacies of BrdU labelling of S-phase cells in both in vitro and in vivo conditions were compared in the 50 and 100 mg/kg groups. According to our results, BrdU was in saturated concentration to label almost all S-phase cells for 60 min in both doses and was detectable in blood serum until 120 min after the single i.p. injection. However, the 100 mg/kg dose of BrdU did not provide a prolonged staining period to offset the potentially higher toxicity in comparison with the 50 mg/kg dose. In mice, due to their faster metabolism, the concentration of BrdU in blood serum was sufficient to label the whole population of S-phase cells for only 15 min after the i.p. injection, then dropped rapidly.","author":[{"dropping-particle":"","family":"Matiašová","given":"Anna","non-dropping-particle":"","parse-names":false,"suffix":""},{"dropping-particle":"","family":"Ševc","given":"Juraj","non-dropping-particle":"","parse-names":false,"suffix":""},{"dropping-particle":"","family":"Mikeš","given":"Jaromír","non-dropping-particle":"","parse-names":false,"suffix":""},{"dropping-particle":"","family":"Jendželovský","given":"Rastislav","non-dropping-particle":"","parse-names":false,"suffix":""},{"dropping-particle":"","family":"Daxnerová","given":"Zuzana","non-dropping-particle":"","parse-names":false,"suffix":""},{"dropping-particle":"","family":"Fedoročko","given":"Peter","non-dropping-particle":"","parse-names":false,"suffix":""}],"container-title":"Histochemistry and Cell Biology","id":"ITEM-1","issue":"6","issued":{"date-parts":[["2014"]]},"page":"703-712","title":"Flow cytometric determination of 5-bromo-2ʹ-deoxyuridine pharmacokinetics in blood serum after intraperitoneal administration to rats and mice","type":"article-journal","volume":"142"},"uris":["http://www.mendeley.com/documents/?uuid=c0a6e5fe-4ccb-425c-a57b-b390ad762ead"]}],"mendeley":{"formattedCitation":"&lt;sup&gt;7&lt;/sup&gt;","plainTextFormattedCitation":"7","previouslyFormattedCitation":"&lt;sup&gt;7&lt;/sup&gt;"},"properties":{"noteIndex":0},"schema":"https://github.com/citation-style-language/schema/raw/master/csl-citation.json"}</w:instrText>
      </w:r>
      <w:r w:rsidR="00557272" w:rsidRPr="00AB2539">
        <w:fldChar w:fldCharType="separate"/>
      </w:r>
      <w:r w:rsidR="00557272" w:rsidRPr="00AB2539">
        <w:rPr>
          <w:noProof/>
          <w:vertAlign w:val="superscript"/>
        </w:rPr>
        <w:t>7</w:t>
      </w:r>
      <w:r w:rsidR="00557272" w:rsidRPr="00AB2539">
        <w:fldChar w:fldCharType="end"/>
      </w:r>
      <w:r w:rsidR="004D002B" w:rsidRPr="00AB2539">
        <w:t>.</w:t>
      </w:r>
    </w:p>
    <w:p w14:paraId="4730D08E" w14:textId="77777777" w:rsidR="00872F38" w:rsidRPr="00AB2539" w:rsidRDefault="00872F38" w:rsidP="00AB2539">
      <w:pPr>
        <w:widowControl/>
        <w:contextualSpacing/>
      </w:pPr>
    </w:p>
    <w:p w14:paraId="45950F69" w14:textId="38DC9DD7" w:rsidR="00BB41DF" w:rsidRPr="00AB2539" w:rsidRDefault="00E84B58" w:rsidP="00AB2539">
      <w:pPr>
        <w:widowControl/>
        <w:contextualSpacing/>
      </w:pPr>
      <w:r w:rsidRPr="00AB2539">
        <w:t>Here, w</w:t>
      </w:r>
      <w:r w:rsidR="00BB41DF" w:rsidRPr="00AB2539">
        <w:t xml:space="preserve">e describe four different but closely related IHC techniques: </w:t>
      </w:r>
      <w:r w:rsidR="00B900F1" w:rsidRPr="00AB2539">
        <w:t>chromogenic indirect detectio</w:t>
      </w:r>
      <w:r w:rsidR="00BB41DF" w:rsidRPr="00AB2539">
        <w:t xml:space="preserve">n using </w:t>
      </w:r>
      <w:r w:rsidR="000C10F9" w:rsidRPr="00AB2539">
        <w:t>horseradish peroxidase</w:t>
      </w:r>
      <w:r w:rsidR="000C10F9" w:rsidRPr="00AB2539" w:rsidDel="000C10F9">
        <w:t xml:space="preserve"> </w:t>
      </w:r>
      <w:r w:rsidR="00BB41DF" w:rsidRPr="00AB2539">
        <w:t xml:space="preserve">(HRP) reaction with DAB </w:t>
      </w:r>
      <w:r w:rsidR="004F40D6" w:rsidRPr="00AB2539">
        <w:t xml:space="preserve">(3,3'-diaminobenzidine) </w:t>
      </w:r>
      <w:r w:rsidR="00BB41DF" w:rsidRPr="00AB2539">
        <w:t>sans signal amplification (</w:t>
      </w:r>
      <w:r w:rsidR="00B900F1">
        <w:t>s</w:t>
      </w:r>
      <w:r w:rsidR="00BB41DF" w:rsidRPr="00AB2539">
        <w:t>tep 4.1)</w:t>
      </w:r>
      <w:r w:rsidR="001840EA" w:rsidRPr="00AB2539">
        <w:t>,</w:t>
      </w:r>
      <w:r w:rsidR="00BB41DF" w:rsidRPr="00AB2539">
        <w:t xml:space="preserve"> </w:t>
      </w:r>
      <w:r w:rsidR="00B900F1" w:rsidRPr="00AB2539">
        <w:t>avidin-biotin complex</w:t>
      </w:r>
      <w:r w:rsidR="00BB41DF" w:rsidRPr="00AB2539">
        <w:t xml:space="preserve"> (ABC) amplification (</w:t>
      </w:r>
      <w:r w:rsidR="00B900F1">
        <w:t>s</w:t>
      </w:r>
      <w:r w:rsidR="00BB41DF" w:rsidRPr="00AB2539">
        <w:t>tep 4.1)</w:t>
      </w:r>
      <w:r w:rsidR="001840EA" w:rsidRPr="00AB2539">
        <w:t xml:space="preserve">, </w:t>
      </w:r>
      <w:r w:rsidR="00B900F1" w:rsidRPr="00AB2539">
        <w:t>indirect immunofluorescence detection without signal amplification (s</w:t>
      </w:r>
      <w:r w:rsidR="00BB41DF" w:rsidRPr="00AB2539">
        <w:t xml:space="preserve">tep 4.4) and labeled </w:t>
      </w:r>
      <w:r w:rsidR="00B900F1" w:rsidRPr="00AB2539">
        <w:t>streptavidin-bio</w:t>
      </w:r>
      <w:r w:rsidR="00BB41DF" w:rsidRPr="00AB2539">
        <w:t xml:space="preserve">tin (LSAB) amplification (step 4.3). Each method has </w:t>
      </w:r>
      <w:r w:rsidR="008F7DEE" w:rsidRPr="00AB2539">
        <w:t>advantages</w:t>
      </w:r>
      <w:r w:rsidR="00B900F1">
        <w:t xml:space="preserve"> and </w:t>
      </w:r>
      <w:r w:rsidR="008F7DEE" w:rsidRPr="00AB2539">
        <w:t>disadvantages</w:t>
      </w:r>
      <w:r w:rsidR="00146CA2">
        <w:t xml:space="preserve"> </w:t>
      </w:r>
      <w:r w:rsidR="00BB41DF" w:rsidRPr="00AB2539">
        <w:t>and could be useful for</w:t>
      </w:r>
      <w:r w:rsidR="009C5531" w:rsidRPr="00AB2539">
        <w:t xml:space="preserve"> specific tissue</w:t>
      </w:r>
      <w:r w:rsidR="00BB41DF" w:rsidRPr="00AB2539">
        <w:t xml:space="preserve"> requirements (see </w:t>
      </w:r>
      <w:r w:rsidR="00BB41DF" w:rsidRPr="00AB2539">
        <w:rPr>
          <w:b/>
          <w:bCs/>
        </w:rPr>
        <w:t>Table 1</w:t>
      </w:r>
      <w:r w:rsidR="00BB41DF" w:rsidRPr="00AB2539">
        <w:t>).</w:t>
      </w:r>
      <w:r w:rsidR="00EB0961">
        <w:t xml:space="preserve"> </w:t>
      </w:r>
      <w:r w:rsidR="009C5531" w:rsidRPr="00AB2539">
        <w:t xml:space="preserve">We decided to follow </w:t>
      </w:r>
      <w:r w:rsidR="00B900F1">
        <w:t>i</w:t>
      </w:r>
      <w:r w:rsidR="00B900F1" w:rsidRPr="00AB2539">
        <w:t xml:space="preserve">ndirect </w:t>
      </w:r>
      <w:r w:rsidR="009C5531" w:rsidRPr="00AB2539">
        <w:t>ICH methods due to their affordability and simplicity to make changes from chromogenic to fluorescent detection methods when using unconjugated primary antibodies</w:t>
      </w:r>
      <w:r w:rsidR="00B357CB" w:rsidRPr="00AB2539">
        <w:t>. The HRP</w:t>
      </w:r>
      <w:r w:rsidR="00B900F1">
        <w:t xml:space="preserve"> approach</w:t>
      </w:r>
      <w:r w:rsidR="00B357CB" w:rsidRPr="00AB2539">
        <w:t xml:space="preserve"> is </w:t>
      </w:r>
      <w:r w:rsidR="00B900F1">
        <w:t>a</w:t>
      </w:r>
      <w:r w:rsidR="00B900F1" w:rsidRPr="00AB2539">
        <w:t xml:space="preserve"> </w:t>
      </w:r>
      <w:r w:rsidR="00B357CB" w:rsidRPr="00AB2539">
        <w:t xml:space="preserve">commonly used IHC method due to its affordability, high stability, high turnover rate, and </w:t>
      </w:r>
      <w:r w:rsidR="00A62A70" w:rsidRPr="00AB2539">
        <w:t xml:space="preserve">substrates' </w:t>
      </w:r>
      <w:r w:rsidR="00B357CB" w:rsidRPr="00AB2539">
        <w:t xml:space="preserve">full availability. Nevertheless, we recommend </w:t>
      </w:r>
      <w:r w:rsidR="00A62A70" w:rsidRPr="00AB2539">
        <w:t>using</w:t>
      </w:r>
      <w:r w:rsidR="00A62A70" w:rsidRPr="00AB2539" w:rsidDel="00A62A70">
        <w:t xml:space="preserve"> </w:t>
      </w:r>
      <w:r w:rsidR="007A1BA0">
        <w:t xml:space="preserve">a </w:t>
      </w:r>
      <w:r w:rsidR="00B357CB" w:rsidRPr="00AB2539">
        <w:t xml:space="preserve">positive control to confirm that the staining method works accurately and </w:t>
      </w:r>
      <w:r w:rsidR="00D6690A">
        <w:t xml:space="preserve">the </w:t>
      </w:r>
      <w:r w:rsidR="00B357CB" w:rsidRPr="00AB2539">
        <w:t xml:space="preserve">use of negative control to test the antibody function effectively. </w:t>
      </w:r>
      <w:r w:rsidR="00174832" w:rsidRPr="00AB2539">
        <w:t>M</w:t>
      </w:r>
      <w:r w:rsidR="00004F54" w:rsidRPr="00AB2539">
        <w:t xml:space="preserve">ultiple immunostainings or multiplex IHC methods (see </w:t>
      </w:r>
      <w:r w:rsidR="007A1BA0">
        <w:t>s</w:t>
      </w:r>
      <w:r w:rsidR="00004F54" w:rsidRPr="00AB2539">
        <w:t>tep 6) are potent tools to acquire large amounts of data from the tissue section in a single experiment. This technique is particularly important when the availability of samples is limited</w:t>
      </w:r>
      <w:r w:rsidR="00BB41DF" w:rsidRPr="00AB2539">
        <w:t xml:space="preserve">. Another advantage is the possibility to simultaneously identify specific proteins co-expressed in the same cellular space </w:t>
      </w:r>
      <w:r w:rsidR="007A1BA0">
        <w:t xml:space="preserve">while </w:t>
      </w:r>
      <w:r w:rsidR="00BB41DF" w:rsidRPr="00AB2539">
        <w:t>preserving tissue integrity</w:t>
      </w:r>
      <w:r w:rsidR="00CE4217" w:rsidRPr="00AB2539">
        <w:t xml:space="preserve">. Multiplex allows </w:t>
      </w:r>
      <w:r w:rsidR="009C7C1B" w:rsidRPr="00AB2539">
        <w:t>to stain</w:t>
      </w:r>
      <w:r w:rsidR="00CE4217" w:rsidRPr="00AB2539">
        <w:t xml:space="preserve"> different markers expressed during specific proliferative stages</w:t>
      </w:r>
      <w:r w:rsidR="00EB0961">
        <w:t xml:space="preserve"> </w:t>
      </w:r>
      <w:r w:rsidR="00CE4217" w:rsidRPr="00AB2539">
        <w:t xml:space="preserve">(e.g., </w:t>
      </w:r>
      <w:proofErr w:type="spellStart"/>
      <w:r w:rsidR="00CE4217" w:rsidRPr="00AB2539">
        <w:t>nestin</w:t>
      </w:r>
      <w:proofErr w:type="spellEnd"/>
      <w:r w:rsidR="00CE4217" w:rsidRPr="00AB2539">
        <w:t xml:space="preserve">, GFAP, DCX, Ki-67), </w:t>
      </w:r>
      <w:r w:rsidR="00014107" w:rsidRPr="00AB2539">
        <w:t>enabling</w:t>
      </w:r>
      <w:r w:rsidR="00014107" w:rsidRPr="00AB2539" w:rsidDel="00014107">
        <w:t xml:space="preserve"> </w:t>
      </w:r>
      <w:r w:rsidR="00CE4217" w:rsidRPr="00AB2539">
        <w:t>us to reach a more detailed proliferation and differentiation research</w:t>
      </w:r>
      <w:r w:rsidR="00D51F3C" w:rsidRPr="00AB2539">
        <w:fldChar w:fldCharType="begin" w:fldLock="1"/>
      </w:r>
      <w:r w:rsidR="00383526" w:rsidRPr="00AB2539">
        <w:instrText>ADDIN CSL_CITATION {"citationItems":[{"id":"ITEM-1","itemData":{"DOI":"10.1007/s00441-011-1196-4","ISSN":"0302766X","abstract":"Biologists long believed that, once development is completed, no new neurons are produced in the forebrain. However, as is now firmly established, new neurons can be produced at least in two specific forebrain areas: the subventricular zone (SVZ) and the dentate gyrus (DG) of the hippocampal formation. Neurogenesis within the adult DG occurs constitutively throughout postnatal life, and the rate of neurogenesis within the DG can be altered under various physiological and pathophysiological conditions. The process of adult neurogenesis within the DG is a multi-step process (proliferation, differentiation, migration, targeting, and synaptic integration) that ends with the formation of a post-mitotic functionally integrated new neuron. Various markers are expressed during specific stages of adult neurogenesis. The availability of such markers allows the time-course and fate of newly born cells to be followed within the DG in a detailed and precise fashion. Several of the available markers (e.g., PCNA, Ki-67, PH3, MCM2) are markers for proliferative events, whereas others are more specific for early phases of neurogenesis and gliogenesis within the adult DG (e.g., nestin, GFAP, Sox2, Pax6). In addition, markers are available allowing events to be distinguished that are related to later steps of gliogenesis (e.g., vimentin, BLBP, S100beta) or neurogenesis (e.g., NeuroD, PSA-NCAM, DCX). © 2011 Springer-Verlag.","author":[{"dropping-particle":"","family":"Bohlen Und Halbach","given":"Oliver","non-dropping-particle":"Von","parse-names":false,"suffix":""}],"container-title":"Cell and Tissue Research","id":"ITEM-1","issue":"1","issued":{"date-parts":[["2011"]]},"page":"1-19","title":"Immunohistological markers for proliferative events, gliogenesis, and neurogenesis within the adult hippocampus","type":"article-journal","volume":"345"},"uris":["http://www.mendeley.com/documents/?uuid=775da364-5ed4-41cd-80de-2c53213bca54"]}],"mendeley":{"formattedCitation":"&lt;sup&gt;8&lt;/sup&gt;","plainTextFormattedCitation":"8","previouslyFormattedCitation":"&lt;sup&gt;8&lt;/sup&gt;"},"properties":{"noteIndex":0},"schema":"https://github.com/citation-style-language/schema/raw/master/csl-citation.json"}</w:instrText>
      </w:r>
      <w:r w:rsidR="00D51F3C" w:rsidRPr="00AB2539">
        <w:fldChar w:fldCharType="separate"/>
      </w:r>
      <w:r w:rsidR="00557272" w:rsidRPr="00AB2539">
        <w:rPr>
          <w:noProof/>
          <w:vertAlign w:val="superscript"/>
        </w:rPr>
        <w:t>8</w:t>
      </w:r>
      <w:r w:rsidR="00D51F3C" w:rsidRPr="00AB2539">
        <w:fldChar w:fldCharType="end"/>
      </w:r>
      <w:r w:rsidR="00CE4217" w:rsidRPr="00AB2539">
        <w:t xml:space="preserve">. </w:t>
      </w:r>
      <w:r w:rsidR="00BB41DF" w:rsidRPr="00AB2539">
        <w:t xml:space="preserve">It is crucial to choose antibodies compatible with the fixation technique used to avoid </w:t>
      </w:r>
      <w:r w:rsidR="00E61651" w:rsidRPr="00AB2539">
        <w:t xml:space="preserve">cross-reactivity. We recommend testing each new antibody (including </w:t>
      </w:r>
      <w:proofErr w:type="spellStart"/>
      <w:r w:rsidR="00E61651" w:rsidRPr="00AB2539">
        <w:t>BrdU</w:t>
      </w:r>
      <w:proofErr w:type="spellEnd"/>
      <w:r w:rsidR="00E61651" w:rsidRPr="00AB2539">
        <w:t>) individually</w:t>
      </w:r>
      <w:r w:rsidR="007A1BA0">
        <w:t xml:space="preserve"> to</w:t>
      </w:r>
      <w:r w:rsidR="00E61651" w:rsidRPr="00AB2539">
        <w:t xml:space="preserve"> adjust and refine the method. Then, introduce the double sequential staining and</w:t>
      </w:r>
      <w:r w:rsidR="00014107" w:rsidRPr="00AB2539">
        <w:t>,</w:t>
      </w:r>
      <w:r w:rsidR="00E61651" w:rsidRPr="00AB2539">
        <w:t xml:space="preserve"> finally, start the simultaneous immunostaining process when the sequential method is entirely dominated. It is crucial to choose appropriate secondary antibodies for this method. </w:t>
      </w:r>
    </w:p>
    <w:p w14:paraId="34A48C0B" w14:textId="29873CF2" w:rsidR="008E43FA" w:rsidRPr="00AB2539" w:rsidRDefault="008E43FA" w:rsidP="00AB2539">
      <w:pPr>
        <w:widowControl/>
        <w:contextualSpacing/>
      </w:pPr>
    </w:p>
    <w:p w14:paraId="7F7A12EF" w14:textId="6526D3EF" w:rsidR="008E43FA" w:rsidRPr="00AB2539" w:rsidRDefault="008E43FA" w:rsidP="00AB2539">
      <w:pPr>
        <w:pStyle w:val="NormalWeb"/>
        <w:widowControl/>
        <w:spacing w:before="0" w:beforeAutospacing="0" w:after="0" w:afterAutospacing="0"/>
        <w:contextualSpacing/>
        <w:rPr>
          <w:color w:val="auto"/>
        </w:rPr>
      </w:pPr>
      <w:r w:rsidRPr="00AB2539">
        <w:rPr>
          <w:color w:val="auto"/>
        </w:rPr>
        <w:t xml:space="preserve">[Place </w:t>
      </w:r>
      <w:r w:rsidRPr="00AB2539">
        <w:rPr>
          <w:b/>
          <w:bCs/>
          <w:color w:val="auto"/>
        </w:rPr>
        <w:t>Table 1</w:t>
      </w:r>
      <w:r w:rsidRPr="00AB2539">
        <w:rPr>
          <w:color w:val="auto"/>
        </w:rPr>
        <w:t xml:space="preserve"> here]</w:t>
      </w:r>
    </w:p>
    <w:p w14:paraId="027D1042" w14:textId="77777777" w:rsidR="00BB41DF" w:rsidRPr="00AB2539" w:rsidRDefault="00BB41DF" w:rsidP="00AB2539">
      <w:pPr>
        <w:widowControl/>
        <w:contextualSpacing/>
      </w:pPr>
    </w:p>
    <w:p w14:paraId="05C73E6E" w14:textId="399C8E66" w:rsidR="00BB41DF" w:rsidRPr="00AB2539" w:rsidRDefault="00E61651" w:rsidP="00AB2539">
      <w:pPr>
        <w:pStyle w:val="NormalWeb"/>
        <w:widowControl/>
        <w:spacing w:before="0" w:beforeAutospacing="0" w:after="0" w:afterAutospacing="0"/>
        <w:contextualSpacing/>
        <w:rPr>
          <w:color w:val="auto"/>
        </w:rPr>
      </w:pPr>
      <w:r w:rsidRPr="00AB2539">
        <w:t>A high-resolution image is fundamental to</w:t>
      </w:r>
      <w:r w:rsidR="00E87BDD" w:rsidRPr="00AB2539">
        <w:t xml:space="preserve"> perform</w:t>
      </w:r>
      <w:r w:rsidRPr="00AB2539">
        <w:t xml:space="preserve"> proper analysis and </w:t>
      </w:r>
      <w:r w:rsidR="00E87BDD" w:rsidRPr="00AB2539">
        <w:t>present</w:t>
      </w:r>
      <w:r w:rsidRPr="00AB2539">
        <w:t xml:space="preserve"> </w:t>
      </w:r>
      <w:r w:rsidR="00174832" w:rsidRPr="00AB2539">
        <w:t>the</w:t>
      </w:r>
      <w:r w:rsidRPr="00AB2539">
        <w:t xml:space="preserve"> outcomes</w:t>
      </w:r>
      <w:r w:rsidR="00BB41DF" w:rsidRPr="00AB2539">
        <w:t>. There are two approaches to improve the resolution</w:t>
      </w:r>
      <w:r w:rsidR="00D6690A">
        <w:t>:</w:t>
      </w:r>
      <w:r w:rsidR="00BB41DF" w:rsidRPr="00AB2539">
        <w:t xml:space="preserve"> </w:t>
      </w:r>
      <w:r w:rsidR="00D6690A">
        <w:t xml:space="preserve">1) </w:t>
      </w:r>
      <w:r w:rsidR="00D6690A" w:rsidRPr="00AB2539">
        <w:t>us</w:t>
      </w:r>
      <w:r w:rsidR="00D6690A">
        <w:t>e of</w:t>
      </w:r>
      <w:r w:rsidR="00D6690A" w:rsidRPr="00AB2539">
        <w:t xml:space="preserve"> </w:t>
      </w:r>
      <w:r w:rsidR="00BB41DF" w:rsidRPr="00AB2539">
        <w:t xml:space="preserve">a better microscope design (e.g., confocal, multiphoton) or </w:t>
      </w:r>
      <w:r w:rsidR="00D6690A">
        <w:t xml:space="preserve">2) </w:t>
      </w:r>
      <w:r w:rsidR="00BB41DF" w:rsidRPr="00AB2539">
        <w:t>numerically inverting</w:t>
      </w:r>
      <w:r w:rsidR="00D6690A">
        <w:t xml:space="preserve"> </w:t>
      </w:r>
      <w:r w:rsidR="00BB41DF" w:rsidRPr="00AB2539">
        <w:t>the blurring process to enhance images using deconvolution</w:t>
      </w:r>
      <w:r w:rsidR="00BB41DF" w:rsidRPr="00AB2539">
        <w:fldChar w:fldCharType="begin" w:fldLock="1"/>
      </w:r>
      <w:r w:rsidR="00383526" w:rsidRPr="00AB2539">
        <w:instrText>ADDIN CSL_CITATION {"citationItems":[{"id":"ITEM-1","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1","issued":{"date-parts":[["2017"]]},"page":"28-41","publisher":"Elsevier Inc.","title":"DeconvolutionLab2: An open-source software for deconvolution microscopy","type":"article-journal","volume":"115"},"uris":["http://www.mendeley.com/documents/?uuid=a6252c04-929c-43a3-8513-0b5b55403971"]}],"mendeley":{"formattedCitation":"&lt;sup&gt;9&lt;/sup&gt;","plainTextFormattedCitation":"9","previouslyFormattedCitation":"&lt;sup&gt;9&lt;/sup&gt;"},"properties":{"noteIndex":0},"schema":"https://github.com/citation-style-language/schema/raw/master/csl-citation.json"}</w:instrText>
      </w:r>
      <w:r w:rsidR="00BB41DF" w:rsidRPr="00AB2539">
        <w:fldChar w:fldCharType="separate"/>
      </w:r>
      <w:r w:rsidR="00557272" w:rsidRPr="00AB2539">
        <w:rPr>
          <w:noProof/>
          <w:vertAlign w:val="superscript"/>
        </w:rPr>
        <w:t>9</w:t>
      </w:r>
      <w:r w:rsidR="00BB41DF" w:rsidRPr="00AB2539">
        <w:fldChar w:fldCharType="end"/>
      </w:r>
      <w:r w:rsidR="00BB41DF" w:rsidRPr="00AB2539">
        <w:t>. Unfortunately, confocal microscopy is not</w:t>
      </w:r>
      <w:r w:rsidR="000E4E87" w:rsidRPr="00AB2539">
        <w:t xml:space="preserve"> </w:t>
      </w:r>
      <w:r w:rsidR="00BB41DF" w:rsidRPr="00AB2539">
        <w:t xml:space="preserve">affordable due to the high costs </w:t>
      </w:r>
      <w:r w:rsidR="000E4E87" w:rsidRPr="00AB2539">
        <w:t xml:space="preserve">of </w:t>
      </w:r>
      <w:r w:rsidR="007A1BA0" w:rsidRPr="00AB2539">
        <w:t xml:space="preserve">equipment </w:t>
      </w:r>
      <w:r w:rsidR="007A1BA0">
        <w:t>and</w:t>
      </w:r>
      <w:r w:rsidR="00BB41DF" w:rsidRPr="00AB2539">
        <w:t xml:space="preserve"> </w:t>
      </w:r>
      <w:r w:rsidR="007A1BA0">
        <w:t xml:space="preserve">its </w:t>
      </w:r>
      <w:r w:rsidR="00BB41DF" w:rsidRPr="00AB2539">
        <w:t>servic</w:t>
      </w:r>
      <w:r w:rsidR="007A1BA0">
        <w:t>ing</w:t>
      </w:r>
      <w:r w:rsidR="00BB41DF" w:rsidRPr="00AB2539">
        <w:fldChar w:fldCharType="begin" w:fldLock="1"/>
      </w:r>
      <w:r w:rsidR="00383526" w:rsidRPr="00AB2539">
        <w:instrText>ADDIN CSL_CITATION {"citationItems":[{"id":"ITEM-1","itemData":{"DOI":"10.1016/S0167-7012(99)00103-7","ISSN":"01677012","abstract":"Widefield deconvolution epifluorescence microscopy (WDEM) combined with fluorescence in situ hybridization (FISH) was performed to identify and characterize single bacterial cells within sections of the mediterranean sponge Chondrosia reniformis. Sponges were embedded in paraffin wax or plastic prior to the preparation of thin sections, in situ hybridization and microscopy. Serial digital images generated by widefield epifluorescence microscopy were visualized using an exhaustive photon reassignment deconvolution algorithm and three-dimensional rendering software. Computer processing of series of images taken at different focal planes with the deconvolution technique provided deblurred three-dimensional images with high optical resolution on a submicron scale. Results from the deconvolution enhanced widefield microscopy were compared with conventional epifluorescent microscopical images. By the application of the deconvolution algorithm on digital image data obtained with widefield epifluorescence microscopy after FISH, the occurrence and spatial arrangement of Desulfovibrionaceae closely associated with micropores of Chondrosia reniformis could be visualized. Copyright (C) 2000 Elsevier Science B.V.","author":[{"dropping-particle":"","family":"Manz","given":"Werner","non-dropping-particle":"","parse-names":false,"suffix":""},{"dropping-particle":"","family":"Arp","given":"Gernot","non-dropping-particle":"","parse-names":false,"suffix":""},{"dropping-particle":"","family":"Schumann-Kindel","given":"Gabriela","non-dropping-particle":"","parse-names":false,"suffix":""},{"dropping-particle":"","family":"Szewzyk","given":"Ulrich","non-dropping-particle":"","parse-names":false,"suffix":""},{"dropping-particle":"","family":"Reitner","given":"Joachim","non-dropping-particle":"","parse-names":false,"suffix":""}],"container-title":"Journal of Microbiological Methods","id":"ITEM-1","issue":"2","issued":{"date-parts":[["2000"]]},"page":"125-134","publisher":"Elsevier Science B.V.","title":"Widefield deconvolution epifluorescence microscopy combined with fluorescence in situ hybridization reveals the spatial arrangement of bacteria in sponge tissue","type":"article-journal","volume":"40"},"uris":["http://www.mendeley.com/documents/?uuid=ca5fab84-53ea-41f7-aa70-cb7633d83fc4"]}],"mendeley":{"formattedCitation":"&lt;sup&gt;10&lt;/sup&gt;","plainTextFormattedCitation":"10","previouslyFormattedCitation":"&lt;sup&gt;10&lt;/sup&gt;"},"properties":{"noteIndex":0},"schema":"https://github.com/citation-style-language/schema/raw/master/csl-citation.json"}</w:instrText>
      </w:r>
      <w:r w:rsidR="00BB41DF" w:rsidRPr="00AB2539">
        <w:fldChar w:fldCharType="separate"/>
      </w:r>
      <w:r w:rsidR="00557272" w:rsidRPr="00AB2539">
        <w:rPr>
          <w:noProof/>
          <w:vertAlign w:val="superscript"/>
        </w:rPr>
        <w:t>10</w:t>
      </w:r>
      <w:r w:rsidR="00BB41DF" w:rsidRPr="00AB2539">
        <w:fldChar w:fldCharType="end"/>
      </w:r>
      <w:r w:rsidR="00BB41DF" w:rsidRPr="00AB2539">
        <w:t>. A wide</w:t>
      </w:r>
      <w:r w:rsidR="00E87BDD" w:rsidRPr="00AB2539">
        <w:t>-</w:t>
      </w:r>
      <w:r w:rsidR="00BB41DF" w:rsidRPr="00AB2539">
        <w:t xml:space="preserve">field epifluorescence microscope and the subsequent deconvolution of the </w:t>
      </w:r>
      <w:r w:rsidR="007A1BA0">
        <w:t>z</w:t>
      </w:r>
      <w:r w:rsidR="00BB41DF" w:rsidRPr="00AB2539">
        <w:t>-stack images provide a suitable, low-cost alternative to confocal microscopy</w:t>
      </w:r>
      <w:r w:rsidR="00BB41DF" w:rsidRPr="00AB2539">
        <w:fldChar w:fldCharType="begin" w:fldLock="1"/>
      </w:r>
      <w:r w:rsidR="00383526" w:rsidRPr="00AB2539">
        <w:instrText>ADDIN CSL_CITATION {"citationItems":[{"id":"ITEM-1","itemData":{"DOI":"10.1016/S0167-7012(99)00103-7","ISSN":"01677012","abstract":"Widefield deconvolution epifluorescence microscopy (WDEM) combined with fluorescence in situ hybridization (FISH) was performed to identify and characterize single bacterial cells within sections of the mediterranean sponge Chondrosia reniformis. Sponges were embedded in paraffin wax or plastic prior to the preparation of thin sections, in situ hybridization and microscopy. Serial digital images generated by widefield epifluorescence microscopy were visualized using an exhaustive photon reassignment deconvolution algorithm and three-dimensional rendering software. Computer processing of series of images taken at different focal planes with the deconvolution technique provided deblurred three-dimensional images with high optical resolution on a submicron scale. Results from the deconvolution enhanced widefield microscopy were compared with conventional epifluorescent microscopical images. By the application of the deconvolution algorithm on digital image data obtained with widefield epifluorescence microscopy after FISH, the occurrence and spatial arrangement of Desulfovibrionaceae closely associated with micropores of Chondrosia reniformis could be visualized. Copyright (C) 2000 Elsevier Science B.V.","author":[{"dropping-particle":"","family":"Manz","given":"Werner","non-dropping-particle":"","parse-names":false,"suffix":""},{"dropping-particle":"","family":"Arp","given":"Gernot","non-dropping-particle":"","parse-names":false,"suffix":""},{"dropping-particle":"","family":"Schumann-Kindel","given":"Gabriela","non-dropping-particle":"","parse-names":false,"suffix":""},{"dropping-particle":"","family":"Szewzyk","given":"Ulrich","non-dropping-particle":"","parse-names":false,"suffix":""},{"dropping-particle":"","family":"Reitner","given":"Joachim","non-dropping-particle":"","parse-names":false,"suffix":""}],"container-title":"Journal of Microbiological Methods","id":"ITEM-1","issue":"2","issued":{"date-parts":[["2000"]]},"page":"125-134","publisher":"Elsevier Science B.V.","title":"Widefield deconvolution epifluorescence microscopy combined with fluorescence in situ hybridization reveals the spatial arrangement of bacteria in sponge tissue","type":"article-journal","volume":"40"},"uris":["http://www.mendeley.com/documents/?uuid=ca5fab84-53ea-41f7-aa70-cb7633d83fc4"]},{"id":"ITEM-2","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2","issued":{"date-parts":[["2017"]]},"page":"28-41","publisher":"Elsevier Inc.","title":"DeconvolutionLab2: An open-source software for deconvolution microscopy","type":"article-journal","volume":"115"},"uris":["http://www.mendeley.com/documents/?uuid=a6252c04-929c-43a3-8513-0b5b55403971"]}],"mendeley":{"formattedCitation":"&lt;sup&gt;9, 10&lt;/sup&gt;","manualFormatting":"8,9","plainTextFormattedCitation":"9, 10","previouslyFormattedCitation":"&lt;sup&gt;9, 10&lt;/sup&gt;"},"properties":{"noteIndex":0},"schema":"https://github.com/citation-style-language/schema/raw/master/csl-citation.json"}</w:instrText>
      </w:r>
      <w:r w:rsidR="00BB41DF" w:rsidRPr="00AB2539">
        <w:fldChar w:fldCharType="separate"/>
      </w:r>
      <w:r w:rsidR="00D51F3C" w:rsidRPr="00AB2539">
        <w:rPr>
          <w:noProof/>
          <w:vertAlign w:val="superscript"/>
        </w:rPr>
        <w:t>8,9</w:t>
      </w:r>
      <w:r w:rsidR="00BB41DF" w:rsidRPr="00AB2539">
        <w:fldChar w:fldCharType="end"/>
      </w:r>
      <w:r w:rsidR="00BB41DF" w:rsidRPr="00AB2539">
        <w:t>. As</w:t>
      </w:r>
      <w:r w:rsidR="00DE2A18" w:rsidRPr="00AB2539">
        <w:t xml:space="preserve"> noted above</w:t>
      </w:r>
      <w:r w:rsidR="00BB41DF" w:rsidRPr="00AB2539">
        <w:t>, deconvolution goal is to restore the original signal that was degraded by the acquisition system</w:t>
      </w:r>
      <w:r w:rsidR="00BB41DF" w:rsidRPr="00AB2539">
        <w:fldChar w:fldCharType="begin" w:fldLock="1"/>
      </w:r>
      <w:r w:rsidR="00383526" w:rsidRPr="00AB2539">
        <w:instrText>ADDIN CSL_CITATION {"citationItems":[{"id":"ITEM-1","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1","issued":{"date-parts":[["2017"]]},"page":"28-41","publisher":"Elsevier Inc.","title":"DeconvolutionLab2: An open-source software for deconvolution microscopy","type":"article-journal","volume":"115"},"uris":["http://www.mendeley.com/documents/?uuid=a6252c04-929c-43a3-8513-0b5b55403971"]}],"mendeley":{"formattedCitation":"&lt;sup&gt;9&lt;/sup&gt;","plainTextFormattedCitation":"9","previouslyFormattedCitation":"&lt;sup&gt;9&lt;/sup&gt;"},"properties":{"noteIndex":0},"schema":"https://github.com/citation-style-language/schema/raw/master/csl-citation.json"}</w:instrText>
      </w:r>
      <w:r w:rsidR="00BB41DF" w:rsidRPr="00AB2539">
        <w:fldChar w:fldCharType="separate"/>
      </w:r>
      <w:r w:rsidR="00557272" w:rsidRPr="00AB2539">
        <w:rPr>
          <w:noProof/>
          <w:vertAlign w:val="superscript"/>
        </w:rPr>
        <w:t>9</w:t>
      </w:r>
      <w:r w:rsidR="00BB41DF" w:rsidRPr="00AB2539">
        <w:fldChar w:fldCharType="end"/>
      </w:r>
      <w:r w:rsidR="00BB41DF" w:rsidRPr="00AB2539">
        <w:t>,</w:t>
      </w:r>
      <w:r w:rsidR="00E87BDD" w:rsidRPr="00AB2539">
        <w:t xml:space="preserve"> by</w:t>
      </w:r>
      <w:r w:rsidR="00BB41DF" w:rsidRPr="00AB2539">
        <w:t xml:space="preserve"> reducing blur, out-of-focus haze and distortion </w:t>
      </w:r>
      <w:r w:rsidR="00E87BDD" w:rsidRPr="00AB2539">
        <w:t>shown in the</w:t>
      </w:r>
      <w:r w:rsidR="00BB41DF" w:rsidRPr="00AB2539">
        <w:t xml:space="preserve"> image obtained </w:t>
      </w:r>
      <w:r w:rsidR="000E4E87" w:rsidRPr="00AB2539">
        <w:t xml:space="preserve">by </w:t>
      </w:r>
      <w:r w:rsidR="00BB41DF" w:rsidRPr="00AB2539">
        <w:t>an epifluorescence or confocal microscope using mathematical removal algorithms</w:t>
      </w:r>
      <w:r w:rsidR="00BB41DF" w:rsidRPr="00AB2539">
        <w:fldChar w:fldCharType="begin" w:fldLock="1"/>
      </w:r>
      <w:r w:rsidR="00383526" w:rsidRPr="00AB2539">
        <w:instrText>ADDIN CSL_CITATION {"citationItems":[{"id":"ITEM-1","itemData":{"DOI":"10.1016/S0167-7012(99)00103-7","ISSN":"01677012","abstract":"Widefield deconvolution epifluorescence microscopy (WDEM) combined with fluorescence in situ hybridization (FISH) was performed to identify and characterize single bacterial cells within sections of the mediterranean sponge Chondrosia reniformis. Sponges were embedded in paraffin wax or plastic prior to the preparation of thin sections, in situ hybridization and microscopy. Serial digital images generated by widefield epifluorescence microscopy were visualized using an exhaustive photon reassignment deconvolution algorithm and three-dimensional rendering software. Computer processing of series of images taken at different focal planes with the deconvolution technique provided deblurred three-dimensional images with high optical resolution on a submicron scale. Results from the deconvolution enhanced widefield microscopy were compared with conventional epifluorescent microscopical images. By the application of the deconvolution algorithm on digital image data obtained with widefield epifluorescence microscopy after FISH, the occurrence and spatial arrangement of Desulfovibrionaceae closely associated with micropores of Chondrosia reniformis could be visualized. Copyright (C) 2000 Elsevier Science B.V.","author":[{"dropping-particle":"","family":"Manz","given":"Werner","non-dropping-particle":"","parse-names":false,"suffix":""},{"dropping-particle":"","family":"Arp","given":"Gernot","non-dropping-particle":"","parse-names":false,"suffix":""},{"dropping-particle":"","family":"Schumann-Kindel","given":"Gabriela","non-dropping-particle":"","parse-names":false,"suffix":""},{"dropping-particle":"","family":"Szewzyk","given":"Ulrich","non-dropping-particle":"","parse-names":false,"suffix":""},{"dropping-particle":"","family":"Reitner","given":"Joachim","non-dropping-particle":"","parse-names":false,"suffix":""}],"container-title":"Journal of Microbiological Methods","id":"ITEM-1","issue":"2","issued":{"date-parts":[["2000"]]},"page":"125-134","publisher":"Elsevier Science B.V.","title":"Widefield deconvolution epifluorescence microscopy combined with fluorescence in situ hybridization reveals the spatial arrangement of bacteria in sponge tissue","type":"article-journal","volume":"40"},"uris":["http://www.mendeley.com/documents/?uuid=ca5fab84-53ea-41f7-aa70-cb7633d83fc4"]}],"mendeley":{"formattedCitation":"&lt;sup&gt;10&lt;/sup&gt;","plainTextFormattedCitation":"10","previouslyFormattedCitation":"&lt;sup&gt;10&lt;/sup&gt;"},"properties":{"noteIndex":0},"schema":"https://github.com/citation-style-language/schema/raw/master/csl-citation.json"}</w:instrText>
      </w:r>
      <w:r w:rsidR="00BB41DF" w:rsidRPr="00AB2539">
        <w:fldChar w:fldCharType="separate"/>
      </w:r>
      <w:r w:rsidR="00557272" w:rsidRPr="00AB2539">
        <w:rPr>
          <w:noProof/>
          <w:vertAlign w:val="superscript"/>
        </w:rPr>
        <w:t>10</w:t>
      </w:r>
      <w:r w:rsidR="00BB41DF" w:rsidRPr="00AB2539">
        <w:fldChar w:fldCharType="end"/>
      </w:r>
      <w:r w:rsidR="00BB41DF" w:rsidRPr="00AB2539">
        <w:t>. The acquired blurred image can be mathematically modeled as the result of convolving the observed objects with a 3D point-spread function (PSF). PSF</w:t>
      </w:r>
      <w:r w:rsidR="0034283C" w:rsidRPr="00AB2539">
        <w:t xml:space="preserve"> is</w:t>
      </w:r>
      <w:r w:rsidR="00BB41DF" w:rsidRPr="00AB2539">
        <w:t xml:space="preserve"> a theoretical diffraction pattern of the points of light emitted by the tissue sample and collected by the microscope. PSF file is created with the </w:t>
      </w:r>
      <w:r w:rsidR="007A1BA0">
        <w:t>specific</w:t>
      </w:r>
      <w:r w:rsidR="007A1BA0" w:rsidRPr="00AB2539">
        <w:t xml:space="preserve"> </w:t>
      </w:r>
      <w:r w:rsidR="00BB41DF" w:rsidRPr="00AB2539">
        <w:t xml:space="preserve">conditions of </w:t>
      </w:r>
      <w:r w:rsidR="00334CD6" w:rsidRPr="00AB2539">
        <w:t xml:space="preserve">each </w:t>
      </w:r>
      <w:r w:rsidR="00BB41DF" w:rsidRPr="00AB2539">
        <w:t>image, such as the CCD cell spacing of the camera</w:t>
      </w:r>
      <w:r w:rsidR="007A1BA0" w:rsidRPr="00AB2539">
        <w:t xml:space="preserve">, refractive index </w:t>
      </w:r>
      <w:r w:rsidR="00BB41DF" w:rsidRPr="00AB2539">
        <w:t xml:space="preserve">of the media used, </w:t>
      </w:r>
      <w:r w:rsidR="000B3623" w:rsidRPr="00AB2539">
        <w:t xml:space="preserve">the </w:t>
      </w:r>
      <w:r w:rsidR="00BB41DF" w:rsidRPr="00AB2539">
        <w:t xml:space="preserve">numerical aperture of </w:t>
      </w:r>
      <w:r w:rsidR="000B3623" w:rsidRPr="00AB2539">
        <w:t xml:space="preserve">the </w:t>
      </w:r>
      <w:r w:rsidR="00BB41DF" w:rsidRPr="00AB2539">
        <w:t xml:space="preserve">objective lens, </w:t>
      </w:r>
      <w:r w:rsidR="000B3623" w:rsidRPr="00AB2539">
        <w:t xml:space="preserve">the </w:t>
      </w:r>
      <w:r w:rsidR="00BB41DF" w:rsidRPr="00AB2539">
        <w:t>emission wavelength of the fluorophore,</w:t>
      </w:r>
      <w:r w:rsidR="00EB0961">
        <w:t xml:space="preserve"> </w:t>
      </w:r>
      <w:r w:rsidR="000E4E87" w:rsidRPr="00AB2539">
        <w:t>image sizes</w:t>
      </w:r>
      <w:r w:rsidR="00BB41DF" w:rsidRPr="00AB2539">
        <w:t xml:space="preserve">, number of images in the z-stack </w:t>
      </w:r>
      <w:r w:rsidR="004572A8" w:rsidRPr="00AB2539">
        <w:t xml:space="preserve">processing method </w:t>
      </w:r>
      <w:r w:rsidR="00BB41DF" w:rsidRPr="00AB2539">
        <w:t xml:space="preserve">and the space between them (see </w:t>
      </w:r>
      <w:r w:rsidR="007A1BA0" w:rsidRPr="00AB2539">
        <w:t xml:space="preserve">technical specification </w:t>
      </w:r>
      <w:r w:rsidR="00BB41DF" w:rsidRPr="00AB2539">
        <w:t xml:space="preserve">in </w:t>
      </w:r>
      <w:r w:rsidR="00BB41DF" w:rsidRPr="00AB2539">
        <w:rPr>
          <w:b/>
          <w:bCs/>
        </w:rPr>
        <w:t>Table 2</w:t>
      </w:r>
      <w:r w:rsidR="00BB41DF" w:rsidRPr="00AB2539">
        <w:t>). In other words, the PSF file summarize</w:t>
      </w:r>
      <w:r w:rsidR="00334CD6" w:rsidRPr="00AB2539">
        <w:t>s</w:t>
      </w:r>
      <w:r w:rsidR="00BB41DF" w:rsidRPr="00AB2539" w:rsidDel="00984B53">
        <w:t xml:space="preserve"> </w:t>
      </w:r>
      <w:r w:rsidR="00BB41DF" w:rsidRPr="00AB2539">
        <w:t>the effects of the imaging setup on the microscope observations</w:t>
      </w:r>
      <w:r w:rsidR="00BB41DF" w:rsidRPr="00AB2539">
        <w:fldChar w:fldCharType="begin" w:fldLock="1"/>
      </w:r>
      <w:r w:rsidR="00383526" w:rsidRPr="00AB2539">
        <w:instrText>ADDIN CSL_CITATION {"citationItems":[{"id":"ITEM-1","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1","issued":{"date-parts":[["2017"]]},"page":"28-41","publisher":"Elsevier Inc.","title":"DeconvolutionLab2: An open-source software for deconvolution microscopy","type":"article-journal","volume":"115"},"uris":["http://www.mendeley.com/documents/?uuid=a6252c04-929c-43a3-8513-0b5b55403971"]}],"mendeley":{"formattedCitation":"&lt;sup&gt;9&lt;/sup&gt;","plainTextFormattedCitation":"9","previouslyFormattedCitation":"&lt;sup&gt;9&lt;/sup&gt;"},"properties":{"noteIndex":0},"schema":"https://github.com/citation-style-language/schema/raw/master/csl-citation.json"}</w:instrText>
      </w:r>
      <w:r w:rsidR="00BB41DF" w:rsidRPr="00AB2539">
        <w:fldChar w:fldCharType="separate"/>
      </w:r>
      <w:r w:rsidR="00557272" w:rsidRPr="00AB2539">
        <w:rPr>
          <w:noProof/>
          <w:vertAlign w:val="superscript"/>
        </w:rPr>
        <w:t>9</w:t>
      </w:r>
      <w:r w:rsidR="00BB41DF" w:rsidRPr="00AB2539">
        <w:fldChar w:fldCharType="end"/>
      </w:r>
      <w:r w:rsidR="00BB41DF" w:rsidRPr="00AB2539">
        <w:t xml:space="preserve">. </w:t>
      </w:r>
      <w:r w:rsidR="004572A8" w:rsidRPr="00AB2539">
        <w:t>However, we</w:t>
      </w:r>
      <w:r w:rsidR="00BB41DF" w:rsidRPr="00AB2539">
        <w:t xml:space="preserve"> use the </w:t>
      </w:r>
      <w:r w:rsidR="007A1BA0" w:rsidRPr="00AB2539">
        <w:t>diffraction</w:t>
      </w:r>
      <w:r w:rsidR="00BB41DF" w:rsidRPr="00AB2539">
        <w:t xml:space="preserve"> PSF 3D</w:t>
      </w:r>
      <w:r w:rsidR="00FC4583" w:rsidRPr="00AB2539">
        <w:t xml:space="preserve"> Plugin</w:t>
      </w:r>
      <w:r w:rsidR="00BB41DF" w:rsidRPr="00AB2539">
        <w:t xml:space="preserve"> (https://imagej.net/Diffraction_PSF_3D) to create our own specific PSF file for each </w:t>
      </w:r>
      <w:r w:rsidR="007A1BA0">
        <w:t>z</w:t>
      </w:r>
      <w:r w:rsidR="00BB41DF" w:rsidRPr="00AB2539">
        <w:t>-stack image.</w:t>
      </w:r>
      <w:r w:rsidR="00BB41DF" w:rsidRPr="00AB2539">
        <w:rPr>
          <w:color w:val="auto"/>
        </w:rPr>
        <w:t xml:space="preserve"> </w:t>
      </w:r>
      <w:r w:rsidR="00BB41DF" w:rsidRPr="00AB2539">
        <w:t xml:space="preserve">Z-stack images </w:t>
      </w:r>
      <w:r w:rsidR="00334CD6" w:rsidRPr="00AB2539">
        <w:t>are</w:t>
      </w:r>
      <w:r w:rsidR="00BB41DF" w:rsidRPr="00AB2539">
        <w:t xml:space="preserve"> a series of digit</w:t>
      </w:r>
      <w:r w:rsidR="007A1BA0">
        <w:t>ized</w:t>
      </w:r>
      <w:r w:rsidR="00BB41DF" w:rsidRPr="00AB2539">
        <w:t xml:space="preserve"> optical sections from defined depths (</w:t>
      </w:r>
      <w:r w:rsidR="007A1BA0">
        <w:t>z</w:t>
      </w:r>
      <w:r w:rsidR="00334CD6" w:rsidRPr="00AB2539">
        <w:t>-</w:t>
      </w:r>
      <w:r w:rsidR="00BB41DF" w:rsidRPr="00AB2539">
        <w:t>axis) at the same XY location of the slide. A computer compiles the information</w:t>
      </w:r>
      <w:r w:rsidR="004572A8" w:rsidRPr="00AB2539">
        <w:t xml:space="preserve"> obtained from</w:t>
      </w:r>
      <w:r w:rsidR="00BB41DF" w:rsidRPr="00AB2539">
        <w:t xml:space="preserve"> the focus plane by reassigning signals which </w:t>
      </w:r>
      <w:r w:rsidR="007A1BA0">
        <w:t>have</w:t>
      </w:r>
      <w:r w:rsidR="007A1BA0" w:rsidRPr="00AB2539">
        <w:t xml:space="preserve"> </w:t>
      </w:r>
      <w:r w:rsidR="00BB41DF" w:rsidRPr="00AB2539">
        <w:t xml:space="preserve">originated from objects located in other focal planes. </w:t>
      </w:r>
      <w:r w:rsidR="00BB41DF" w:rsidRPr="00AB2539">
        <w:rPr>
          <w:color w:val="auto"/>
        </w:rPr>
        <w:t xml:space="preserve">To create </w:t>
      </w:r>
      <w:r w:rsidR="00721934">
        <w:rPr>
          <w:color w:val="auto"/>
        </w:rPr>
        <w:t>z-stack</w:t>
      </w:r>
      <w:r w:rsidR="00BB41DF" w:rsidRPr="00AB2539">
        <w:rPr>
          <w:color w:val="auto"/>
        </w:rPr>
        <w:t xml:space="preserve"> images</w:t>
      </w:r>
      <w:r w:rsidR="00705235">
        <w:rPr>
          <w:color w:val="auto"/>
        </w:rPr>
        <w:t xml:space="preserve">, it </w:t>
      </w:r>
      <w:r w:rsidR="00BB41DF" w:rsidRPr="00AB2539">
        <w:rPr>
          <w:color w:val="auto"/>
        </w:rPr>
        <w:t xml:space="preserve">is necessary to take images from different focused layers of </w:t>
      </w:r>
      <w:r w:rsidR="0034283C" w:rsidRPr="00AB2539">
        <w:rPr>
          <w:color w:val="auto"/>
        </w:rPr>
        <w:t>the</w:t>
      </w:r>
      <w:r w:rsidR="00BB41DF" w:rsidRPr="00AB2539">
        <w:rPr>
          <w:color w:val="auto"/>
        </w:rPr>
        <w:t xml:space="preserve"> slides</w:t>
      </w:r>
      <w:r w:rsidR="006B39D6" w:rsidRPr="00AB2539">
        <w:rPr>
          <w:color w:val="auto"/>
        </w:rPr>
        <w:t xml:space="preserve"> </w:t>
      </w:r>
      <w:r w:rsidR="00BB41DF" w:rsidRPr="00AB2539">
        <w:rPr>
          <w:color w:val="auto"/>
        </w:rPr>
        <w:t xml:space="preserve">(e.g., </w:t>
      </w:r>
      <w:r w:rsidR="0034283C" w:rsidRPr="00AB2539">
        <w:rPr>
          <w:color w:val="auto"/>
        </w:rPr>
        <w:t>ten</w:t>
      </w:r>
      <w:r w:rsidR="00BB41DF" w:rsidRPr="00AB2539">
        <w:rPr>
          <w:color w:val="auto"/>
        </w:rPr>
        <w:t xml:space="preserve"> different images of the same XY area every 1 </w:t>
      </w:r>
      <w:proofErr w:type="spellStart"/>
      <w:r w:rsidR="00BB41DF" w:rsidRPr="00AB2539">
        <w:rPr>
          <w:color w:val="auto"/>
        </w:rPr>
        <w:t>μm</w:t>
      </w:r>
      <w:proofErr w:type="spellEnd"/>
      <w:r w:rsidR="00BB41DF" w:rsidRPr="00AB2539">
        <w:rPr>
          <w:color w:val="auto"/>
        </w:rPr>
        <w:t xml:space="preserve"> </w:t>
      </w:r>
      <w:r w:rsidR="00C16859" w:rsidRPr="00AB2539">
        <w:rPr>
          <w:color w:val="auto"/>
        </w:rPr>
        <w:t>depth</w:t>
      </w:r>
      <w:r w:rsidR="00BB41DF" w:rsidRPr="00AB2539">
        <w:rPr>
          <w:color w:val="auto"/>
        </w:rPr>
        <w:t>).</w:t>
      </w:r>
      <w:r w:rsidR="00EB0961">
        <w:rPr>
          <w:color w:val="auto"/>
        </w:rPr>
        <w:t xml:space="preserve"> </w:t>
      </w:r>
      <w:r w:rsidR="00BB41DF" w:rsidRPr="00AB2539">
        <w:rPr>
          <w:color w:val="auto"/>
        </w:rPr>
        <w:t>Then</w:t>
      </w:r>
      <w:r w:rsidR="00C16859" w:rsidRPr="00AB2539">
        <w:rPr>
          <w:color w:val="auto"/>
        </w:rPr>
        <w:t>,</w:t>
      </w:r>
      <w:r w:rsidR="00BB41DF" w:rsidRPr="00AB2539">
        <w:rPr>
          <w:color w:val="auto"/>
        </w:rPr>
        <w:t xml:space="preserve"> </w:t>
      </w:r>
      <w:r w:rsidR="004572A8" w:rsidRPr="00AB2539">
        <w:rPr>
          <w:color w:val="auto"/>
        </w:rPr>
        <w:t>we use</w:t>
      </w:r>
      <w:r w:rsidR="00BB41DF" w:rsidRPr="00AB2539">
        <w:rPr>
          <w:color w:val="auto"/>
        </w:rPr>
        <w:t xml:space="preserve"> microscopy software </w:t>
      </w:r>
      <w:r w:rsidR="005203D4" w:rsidRPr="00AB2539">
        <w:rPr>
          <w:color w:val="auto"/>
        </w:rPr>
        <w:t xml:space="preserve">provided by the manufacturer </w:t>
      </w:r>
      <w:r w:rsidR="00BB41DF" w:rsidRPr="00AB2539">
        <w:rPr>
          <w:color w:val="auto"/>
        </w:rPr>
        <w:t xml:space="preserve">or </w:t>
      </w:r>
      <w:r w:rsidR="00BB41DF" w:rsidRPr="00AB2539">
        <w:t>Fiji to create a</w:t>
      </w:r>
      <w:r w:rsidR="00BB41DF" w:rsidRPr="00AB2539">
        <w:rPr>
          <w:color w:val="auto"/>
        </w:rPr>
        <w:t xml:space="preserve"> </w:t>
      </w:r>
      <w:r w:rsidR="00721934">
        <w:rPr>
          <w:color w:val="auto"/>
        </w:rPr>
        <w:t>z-stack</w:t>
      </w:r>
      <w:r w:rsidR="00BB41DF" w:rsidRPr="00AB2539">
        <w:rPr>
          <w:color w:val="auto"/>
        </w:rPr>
        <w:t xml:space="preserve"> or 3D image. The result will be a single stack image file (e.g., </w:t>
      </w:r>
      <w:r w:rsidR="0034283C" w:rsidRPr="00AB2539">
        <w:rPr>
          <w:color w:val="auto"/>
        </w:rPr>
        <w:t>ten</w:t>
      </w:r>
      <w:r w:rsidR="00BB41DF" w:rsidRPr="00AB2539">
        <w:rPr>
          <w:color w:val="auto"/>
        </w:rPr>
        <w:t xml:space="preserve"> images with different focus</w:t>
      </w:r>
      <w:r w:rsidR="00721934">
        <w:rPr>
          <w:color w:val="auto"/>
        </w:rPr>
        <w:t>es</w:t>
      </w:r>
      <w:r w:rsidR="00BB41DF" w:rsidRPr="00AB2539">
        <w:rPr>
          <w:color w:val="auto"/>
        </w:rPr>
        <w:t xml:space="preserve">). </w:t>
      </w:r>
      <w:r w:rsidR="004572A8" w:rsidRPr="00AB2539">
        <w:t xml:space="preserve">There are several </w:t>
      </w:r>
      <w:r w:rsidR="00FC4583" w:rsidRPr="00AB2539">
        <w:t>customer-specific tools and software solutions</w:t>
      </w:r>
      <w:r w:rsidR="000B3623" w:rsidRPr="00AB2539">
        <w:t>,</w:t>
      </w:r>
      <w:r w:rsidR="00FC4583" w:rsidRPr="00AB2539">
        <w:t xml:space="preserve"> such as open-source software for deconvolution microscopy. </w:t>
      </w:r>
      <w:r w:rsidR="00BB41DF" w:rsidRPr="00AB2539">
        <w:t xml:space="preserve">We will show the </w:t>
      </w:r>
      <w:r w:rsidR="00721934">
        <w:t xml:space="preserve">outputs of the </w:t>
      </w:r>
      <w:r w:rsidR="000B3623" w:rsidRPr="00AB2539">
        <w:t xml:space="preserve">deconvolution process </w:t>
      </w:r>
      <w:r w:rsidR="00BB41DF" w:rsidRPr="00AB2539">
        <w:t xml:space="preserve">using </w:t>
      </w:r>
      <w:r w:rsidR="00BB41DF" w:rsidRPr="00AB2539">
        <w:rPr>
          <w:color w:val="auto"/>
        </w:rPr>
        <w:t>DeconvolutionLab2</w:t>
      </w:r>
      <w:r w:rsidR="00BB41DF" w:rsidRPr="00AB2539">
        <w:rPr>
          <w:color w:val="auto"/>
        </w:rPr>
        <w:fldChar w:fldCharType="begin" w:fldLock="1"/>
      </w:r>
      <w:r w:rsidR="00383526" w:rsidRPr="00AB2539">
        <w:rPr>
          <w:color w:val="auto"/>
        </w:rPr>
        <w:instrText>ADDIN CSL_CITATION {"citationItems":[{"id":"ITEM-1","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1","issued":{"date-parts":[["2017"]]},"page":"28-41","publisher":"Elsevier Inc.","title":"DeconvolutionLab2: An open-source software for deconvolution microscopy","type":"article-journal","volume":"115"},"uris":["http://www.mendeley.com/documents/?uuid=a6252c04-929c-43a3-8513-0b5b55403971"]}],"mendeley":{"formattedCitation":"&lt;sup&gt;9&lt;/sup&gt;","plainTextFormattedCitation":"9","previouslyFormattedCitation":"&lt;sup&gt;9&lt;/sup&gt;"},"properties":{"noteIndex":0},"schema":"https://github.com/citation-style-language/schema/raw/master/csl-citation.json"}</w:instrText>
      </w:r>
      <w:r w:rsidR="00BB41DF" w:rsidRPr="00AB2539">
        <w:rPr>
          <w:color w:val="auto"/>
        </w:rPr>
        <w:fldChar w:fldCharType="separate"/>
      </w:r>
      <w:r w:rsidR="00557272" w:rsidRPr="00AB2539">
        <w:rPr>
          <w:noProof/>
          <w:color w:val="auto"/>
          <w:vertAlign w:val="superscript"/>
        </w:rPr>
        <w:t>9</w:t>
      </w:r>
      <w:r w:rsidR="00BB41DF" w:rsidRPr="00AB2539">
        <w:rPr>
          <w:color w:val="auto"/>
        </w:rPr>
        <w:fldChar w:fldCharType="end"/>
      </w:r>
      <w:r w:rsidR="00721934">
        <w:rPr>
          <w:color w:val="auto"/>
        </w:rPr>
        <w:t xml:space="preserve"> which is</w:t>
      </w:r>
      <w:r w:rsidR="00721934" w:rsidRPr="00AB2539">
        <w:rPr>
          <w:color w:val="auto"/>
        </w:rPr>
        <w:t xml:space="preserve"> </w:t>
      </w:r>
      <w:r w:rsidR="00BB41DF" w:rsidRPr="00AB2539">
        <w:t>a Fiji</w:t>
      </w:r>
      <w:r w:rsidR="00BB41DF" w:rsidRPr="00AB2539">
        <w:fldChar w:fldCharType="begin" w:fldLock="1"/>
      </w:r>
      <w:r w:rsidR="00383526" w:rsidRPr="00AB2539">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81294ec4-b67c-4f3b-9308-ac0156652363"]}],"mendeley":{"formattedCitation":"&lt;sup&gt;11&lt;/sup&gt;","plainTextFormattedCitation":"11","previouslyFormattedCitation":"&lt;sup&gt;11&lt;/sup&gt;"},"properties":{"noteIndex":0},"schema":"https://github.com/citation-style-language/schema/raw/master/csl-citation.json"}</w:instrText>
      </w:r>
      <w:r w:rsidR="00BB41DF" w:rsidRPr="00AB2539">
        <w:fldChar w:fldCharType="separate"/>
      </w:r>
      <w:r w:rsidR="00557272" w:rsidRPr="00AB2539">
        <w:rPr>
          <w:noProof/>
          <w:vertAlign w:val="superscript"/>
        </w:rPr>
        <w:t>11</w:t>
      </w:r>
      <w:r w:rsidR="00BB41DF" w:rsidRPr="00AB2539">
        <w:fldChar w:fldCharType="end"/>
      </w:r>
      <w:r w:rsidR="00BB41DF" w:rsidRPr="00AB2539">
        <w:t xml:space="preserve"> </w:t>
      </w:r>
      <w:r w:rsidR="00FC4583" w:rsidRPr="00AB2539">
        <w:t xml:space="preserve">plugin </w:t>
      </w:r>
      <w:r w:rsidR="00BB41DF" w:rsidRPr="00AB2539">
        <w:t>(distribution of ImageJ</w:t>
      </w:r>
      <w:r w:rsidR="00BB41DF" w:rsidRPr="00AB2539">
        <w:fldChar w:fldCharType="begin" w:fldLock="1"/>
      </w:r>
      <w:r w:rsidR="00383526" w:rsidRPr="00AB2539">
        <w:instrText>ADDIN CSL_CITATION {"citationItems":[{"id":"ITEM-1","itemData":{"DOI":"10.1201/9781420005615.ax4","ISSN":"10818693","author":[{"dropping-particle":"","family":"Abràmoff","given":"Michael D.","non-dropping-particle":"","parse-names":false,"suffix":""},{"dropping-particle":"","family":"Magalhães","given":"Paulo J.","non-dropping-particle":"","parse-names":false,"suffix":""},{"dropping-particle":"","family":"Ram","given":"Sunanda J.","non-dropping-particle":"","parse-names":false,"suffix":""}],"container-title":"Biophotonics International","id":"ITEM-1","issue":"7","issued":{"date-parts":[["2004"]]},"page":"36-41","title":"Image processing with imageJ","type":"article-journal","volume":"11"},"uris":["http://www.mendeley.com/documents/?uuid=ddab81d3-60ff-490e-91c6-3d394cda3ff5"]}],"mendeley":{"formattedCitation":"&lt;sup&gt;12&lt;/sup&gt;","plainTextFormattedCitation":"12","previouslyFormattedCitation":"&lt;sup&gt;12&lt;/sup&gt;"},"properties":{"noteIndex":0},"schema":"https://github.com/citation-style-language/schema/raw/master/csl-citation.json"}</w:instrText>
      </w:r>
      <w:r w:rsidR="00BB41DF" w:rsidRPr="00AB2539">
        <w:fldChar w:fldCharType="separate"/>
      </w:r>
      <w:r w:rsidR="00557272" w:rsidRPr="00AB2539">
        <w:rPr>
          <w:noProof/>
          <w:vertAlign w:val="superscript"/>
        </w:rPr>
        <w:t>12</w:t>
      </w:r>
      <w:r w:rsidR="00BB41DF" w:rsidRPr="00AB2539">
        <w:fldChar w:fldCharType="end"/>
      </w:r>
      <w:r w:rsidR="00BB41DF" w:rsidRPr="00AB2539">
        <w:t xml:space="preserve">). </w:t>
      </w:r>
      <w:r w:rsidR="00FC4583" w:rsidRPr="00AB2539">
        <w:t xml:space="preserve">Deconvolution will help </w:t>
      </w:r>
      <w:r w:rsidR="009C5999" w:rsidRPr="00AB2539">
        <w:t>improve the resolution of final</w:t>
      </w:r>
      <w:r w:rsidR="00FC4583" w:rsidRPr="00AB2539">
        <w:t xml:space="preserve"> micrographs</w:t>
      </w:r>
      <w:r w:rsidR="009C5999" w:rsidRPr="00AB2539">
        <w:t xml:space="preserve"> (see </w:t>
      </w:r>
      <w:r w:rsidR="009C5999" w:rsidRPr="008348CD">
        <w:rPr>
          <w:b/>
          <w:bCs/>
        </w:rPr>
        <w:t>Figure 1</w:t>
      </w:r>
      <w:proofErr w:type="gramStart"/>
      <w:r w:rsidR="00955D98">
        <w:rPr>
          <w:b/>
          <w:bCs/>
        </w:rPr>
        <w:t>B</w:t>
      </w:r>
      <w:r w:rsidR="00146CA2">
        <w:rPr>
          <w:b/>
          <w:bCs/>
        </w:rPr>
        <w:t>,</w:t>
      </w:r>
      <w:r w:rsidR="00955D98">
        <w:rPr>
          <w:b/>
          <w:bCs/>
        </w:rPr>
        <w:t>C</w:t>
      </w:r>
      <w:proofErr w:type="gramEnd"/>
      <w:r w:rsidR="00955D98">
        <w:rPr>
          <w:b/>
          <w:bCs/>
        </w:rPr>
        <w:t xml:space="preserve"> </w:t>
      </w:r>
      <w:r w:rsidR="009C5999" w:rsidRPr="00AB2539">
        <w:t>).</w:t>
      </w:r>
      <w:r w:rsidR="00FC4583" w:rsidRPr="00AB2539">
        <w:t xml:space="preserve"> </w:t>
      </w:r>
      <w:r w:rsidR="00BB41DF" w:rsidRPr="00AB2539">
        <w:rPr>
          <w:color w:val="auto"/>
        </w:rPr>
        <w:t xml:space="preserve">For </w:t>
      </w:r>
      <w:r w:rsidR="00C16859" w:rsidRPr="00AB2539">
        <w:rPr>
          <w:color w:val="auto"/>
        </w:rPr>
        <w:t>further</w:t>
      </w:r>
      <w:r w:rsidR="00BB41DF" w:rsidRPr="00AB2539">
        <w:rPr>
          <w:color w:val="auto"/>
        </w:rPr>
        <w:t xml:space="preserve"> information and instruction, we strongly recommend</w:t>
      </w:r>
      <w:r w:rsidR="00721934">
        <w:rPr>
          <w:color w:val="auto"/>
        </w:rPr>
        <w:t xml:space="preserve"> </w:t>
      </w:r>
      <w:r w:rsidR="009C5999" w:rsidRPr="00AB2539">
        <w:rPr>
          <w:color w:val="auto"/>
        </w:rPr>
        <w:t>read</w:t>
      </w:r>
      <w:r w:rsidR="00721934">
        <w:rPr>
          <w:color w:val="auto"/>
        </w:rPr>
        <w:t xml:space="preserve">ing </w:t>
      </w:r>
      <w:r w:rsidR="00EA257C" w:rsidRPr="00AB2539">
        <w:rPr>
          <w:color w:val="auto"/>
        </w:rPr>
        <w:t>ref</w:t>
      </w:r>
      <w:r w:rsidR="00721934">
        <w:rPr>
          <w:color w:val="auto"/>
        </w:rPr>
        <w:t>erence</w:t>
      </w:r>
      <w:r w:rsidR="00BB41DF" w:rsidRPr="00AB2539">
        <w:rPr>
          <w:color w:val="auto"/>
        </w:rPr>
        <w:fldChar w:fldCharType="begin" w:fldLock="1"/>
      </w:r>
      <w:r w:rsidR="00383526" w:rsidRPr="00AB2539">
        <w:rPr>
          <w:color w:val="auto"/>
        </w:rPr>
        <w:instrText>ADDIN CSL_CITATION {"citationItems":[{"id":"ITEM-1","itemData":{"author":[{"dropping-particle":"","family":"Giannini A., &amp; Giannini","given":"J.","non-dropping-particle":"","parse-names":false,"suffix":""}],"id":"ITEM-1","issued":{"date-parts":[["2016"]]},"title":"2D and 3D Fluorescence Deconvolution Manual","type":"report"},"uris":["http://www.mendeley.com/documents/?uuid=c2ff69b3-b002-4625-b591-f97b21cd456c"]}],"mendeley":{"formattedCitation":"&lt;sup&gt;13&lt;/sup&gt;","plainTextFormattedCitation":"13","previouslyFormattedCitation":"&lt;sup&gt;13&lt;/sup&gt;"},"properties":{"noteIndex":0},"schema":"https://github.com/citation-style-language/schema/raw/master/csl-citation.json"}</w:instrText>
      </w:r>
      <w:r w:rsidR="00BB41DF" w:rsidRPr="00AB2539">
        <w:rPr>
          <w:color w:val="auto"/>
        </w:rPr>
        <w:fldChar w:fldCharType="separate"/>
      </w:r>
      <w:r w:rsidR="00557272" w:rsidRPr="00AB2539">
        <w:rPr>
          <w:noProof/>
          <w:color w:val="auto"/>
          <w:vertAlign w:val="superscript"/>
        </w:rPr>
        <w:t>13</w:t>
      </w:r>
      <w:r w:rsidR="00BB41DF" w:rsidRPr="00AB2539">
        <w:rPr>
          <w:color w:val="auto"/>
        </w:rPr>
        <w:fldChar w:fldCharType="end"/>
      </w:r>
      <w:r w:rsidR="00BB41DF" w:rsidRPr="00AB2539">
        <w:rPr>
          <w:color w:val="auto"/>
        </w:rPr>
        <w:t>.</w:t>
      </w:r>
    </w:p>
    <w:p w14:paraId="7FB42B03" w14:textId="0C2D5509" w:rsidR="008E43FA" w:rsidRPr="00AB2539" w:rsidRDefault="008E43FA" w:rsidP="00AB2539">
      <w:pPr>
        <w:pStyle w:val="NormalWeb"/>
        <w:widowControl/>
        <w:spacing w:before="0" w:beforeAutospacing="0" w:after="0" w:afterAutospacing="0"/>
        <w:contextualSpacing/>
        <w:rPr>
          <w:color w:val="auto"/>
        </w:rPr>
      </w:pPr>
    </w:p>
    <w:p w14:paraId="4223E6B4" w14:textId="6FF5FE43" w:rsidR="008E43FA" w:rsidRPr="00AB2539" w:rsidRDefault="008E43FA" w:rsidP="00AB2539">
      <w:pPr>
        <w:pStyle w:val="NormalWeb"/>
        <w:widowControl/>
        <w:spacing w:before="0" w:beforeAutospacing="0" w:after="0" w:afterAutospacing="0"/>
        <w:contextualSpacing/>
        <w:rPr>
          <w:color w:val="auto"/>
        </w:rPr>
      </w:pPr>
      <w:r w:rsidRPr="00AB2539">
        <w:rPr>
          <w:color w:val="auto"/>
        </w:rPr>
        <w:t xml:space="preserve">[Place </w:t>
      </w:r>
      <w:r w:rsidRPr="00AB2539">
        <w:rPr>
          <w:b/>
          <w:bCs/>
          <w:color w:val="auto"/>
        </w:rPr>
        <w:t>Figure 1</w:t>
      </w:r>
      <w:r w:rsidRPr="00AB2539">
        <w:rPr>
          <w:color w:val="auto"/>
        </w:rPr>
        <w:t xml:space="preserve"> here]</w:t>
      </w:r>
    </w:p>
    <w:p w14:paraId="160A2257" w14:textId="77777777" w:rsidR="00BD6CF4" w:rsidRPr="00AB2539" w:rsidRDefault="00BD6CF4" w:rsidP="00AB2539">
      <w:pPr>
        <w:widowControl/>
        <w:contextualSpacing/>
      </w:pPr>
    </w:p>
    <w:p w14:paraId="5FC2845D" w14:textId="5EB1B8C9" w:rsidR="00D70A16" w:rsidRPr="00AB2539" w:rsidRDefault="009C5999" w:rsidP="00AB2539">
      <w:pPr>
        <w:widowControl/>
        <w:contextualSpacing/>
      </w:pPr>
      <w:r w:rsidRPr="00AB2539">
        <w:t>The purpose of this work is</w:t>
      </w:r>
      <w:r w:rsidR="00D6690A">
        <w:t xml:space="preserve"> to</w:t>
      </w:r>
      <w:r w:rsidRPr="00AB2539">
        <w:t xml:space="preserve"> </w:t>
      </w:r>
      <w:r w:rsidR="00721934">
        <w:t xml:space="preserve">provide a detailed description of the </w:t>
      </w:r>
      <w:r w:rsidRPr="00AB2539">
        <w:t xml:space="preserve">steps to obtain positive and successful outcomes </w:t>
      </w:r>
      <w:r w:rsidR="00721934">
        <w:t xml:space="preserve">with </w:t>
      </w:r>
      <w:r w:rsidRPr="00AB2539">
        <w:t xml:space="preserve">immunostaining and to </w:t>
      </w:r>
      <w:r w:rsidR="00146CA2">
        <w:t>list</w:t>
      </w:r>
      <w:r w:rsidR="00721934">
        <w:t xml:space="preserve"> commonly used steps in</w:t>
      </w:r>
      <w:r w:rsidR="00721934" w:rsidRPr="00AB2539">
        <w:t xml:space="preserve"> </w:t>
      </w:r>
      <w:proofErr w:type="spellStart"/>
      <w:r w:rsidRPr="00AB2539">
        <w:t>BrdU</w:t>
      </w:r>
      <w:proofErr w:type="spellEnd"/>
      <w:r w:rsidR="00721934">
        <w:t>-based studies</w:t>
      </w:r>
      <w:r w:rsidR="004119EA" w:rsidRPr="00AB2539">
        <w:t xml:space="preserve">, without </w:t>
      </w:r>
      <w:r w:rsidR="00721934">
        <w:t>the use of a</w:t>
      </w:r>
      <w:r w:rsidR="004119EA" w:rsidRPr="00AB2539">
        <w:t xml:space="preserve"> confocal microscope</w:t>
      </w:r>
      <w:r w:rsidR="001A073F" w:rsidRPr="00AB2539">
        <w:t xml:space="preserve">. </w:t>
      </w:r>
      <w:proofErr w:type="spellStart"/>
      <w:r w:rsidR="00E25AE0" w:rsidRPr="00AB2539">
        <w:t>BrdU</w:t>
      </w:r>
      <w:proofErr w:type="spellEnd"/>
      <w:r w:rsidR="00E25AE0" w:rsidRPr="00AB2539">
        <w:t xml:space="preserve"> staining is a technique that </w:t>
      </w:r>
      <w:r w:rsidR="00C16859" w:rsidRPr="00AB2539">
        <w:t>requires</w:t>
      </w:r>
      <w:r w:rsidR="00722988" w:rsidRPr="00AB2539">
        <w:t xml:space="preserve"> </w:t>
      </w:r>
      <w:r w:rsidR="00E25AE0" w:rsidRPr="00AB2539">
        <w:t xml:space="preserve">several steps that </w:t>
      </w:r>
      <w:r w:rsidR="00C16859" w:rsidRPr="00AB2539">
        <w:t>must</w:t>
      </w:r>
      <w:r w:rsidR="00E25AE0" w:rsidRPr="00AB2539">
        <w:t xml:space="preserve"> be carefully followed to achieve </w:t>
      </w:r>
      <w:r w:rsidR="00C16859" w:rsidRPr="00AB2539">
        <w:t xml:space="preserve">a </w:t>
      </w:r>
      <w:r w:rsidR="00721934">
        <w:t xml:space="preserve">successful </w:t>
      </w:r>
      <w:r w:rsidR="00E25AE0" w:rsidRPr="00AB2539">
        <w:t xml:space="preserve">stain. </w:t>
      </w:r>
      <w:r w:rsidR="00721934">
        <w:t>Standardizing</w:t>
      </w:r>
      <w:r w:rsidR="00E25AE0" w:rsidRPr="00AB2539">
        <w:t xml:space="preserve"> these staining techniques</w:t>
      </w:r>
      <w:r w:rsidR="00A66920" w:rsidRPr="00AB2539">
        <w:t xml:space="preserve"> </w:t>
      </w:r>
      <w:r w:rsidR="00693FB8" w:rsidRPr="00AB2539">
        <w:t xml:space="preserve">typically </w:t>
      </w:r>
      <w:r w:rsidR="00E25AE0" w:rsidRPr="00AB2539">
        <w:t>take</w:t>
      </w:r>
      <w:r w:rsidR="00A66920" w:rsidRPr="00AB2539">
        <w:t>s</w:t>
      </w:r>
      <w:r w:rsidR="00E25AE0" w:rsidRPr="00AB2539">
        <w:t xml:space="preserve"> months </w:t>
      </w:r>
      <w:r w:rsidR="00721934">
        <w:t>and is time and resource intensive</w:t>
      </w:r>
      <w:r w:rsidR="00E25AE0" w:rsidRPr="00AB2539">
        <w:t xml:space="preserve">. </w:t>
      </w:r>
      <w:r w:rsidR="00721934">
        <w:t>We anticipated that</w:t>
      </w:r>
      <w:r w:rsidR="00721934" w:rsidRPr="00AB2539">
        <w:t xml:space="preserve"> </w:t>
      </w:r>
      <w:r w:rsidR="00721934">
        <w:t xml:space="preserve">this article </w:t>
      </w:r>
      <w:r w:rsidR="005C187F">
        <w:t>could</w:t>
      </w:r>
      <w:r w:rsidR="00721934">
        <w:t xml:space="preserve"> </w:t>
      </w:r>
      <w:r w:rsidR="00E25AE0" w:rsidRPr="00AB2539">
        <w:t xml:space="preserve">provide information to the groups </w:t>
      </w:r>
      <w:r w:rsidR="00721934">
        <w:t>starting out</w:t>
      </w:r>
      <w:r w:rsidR="00E25AE0" w:rsidRPr="00AB2539">
        <w:t xml:space="preserve"> </w:t>
      </w:r>
      <w:r w:rsidR="00721934">
        <w:t>within</w:t>
      </w:r>
      <w:r w:rsidR="00721934" w:rsidRPr="00AB2539">
        <w:t xml:space="preserve"> </w:t>
      </w:r>
      <w:r w:rsidR="00E25AE0" w:rsidRPr="00AB2539">
        <w:t xml:space="preserve">this field </w:t>
      </w:r>
      <w:r w:rsidR="00693FB8" w:rsidRPr="00AB2539">
        <w:t xml:space="preserve">by </w:t>
      </w:r>
      <w:r w:rsidR="00E25AE0" w:rsidRPr="00AB2539">
        <w:t>reducing time and errors.</w:t>
      </w:r>
      <w:r w:rsidR="00BD7DB9" w:rsidRPr="00AB2539" w:rsidDel="00BD7DB9">
        <w:t xml:space="preserve"> </w:t>
      </w:r>
    </w:p>
    <w:p w14:paraId="237AD7DD" w14:textId="77777777" w:rsidR="00D15131" w:rsidRPr="00AB2539" w:rsidRDefault="00D15131" w:rsidP="00AB2539">
      <w:pPr>
        <w:widowControl/>
        <w:contextualSpacing/>
        <w:rPr>
          <w:b/>
        </w:rPr>
      </w:pPr>
    </w:p>
    <w:p w14:paraId="5263FE2A" w14:textId="470C25C7" w:rsidR="003E7EFE" w:rsidRPr="00AB2539" w:rsidRDefault="006305D7" w:rsidP="00AB2539">
      <w:pPr>
        <w:widowControl/>
        <w:contextualSpacing/>
        <w:rPr>
          <w:b/>
        </w:rPr>
      </w:pPr>
      <w:bookmarkStart w:id="0" w:name="_Hlk47472971"/>
      <w:r w:rsidRPr="00AB2539">
        <w:rPr>
          <w:b/>
        </w:rPr>
        <w:lastRenderedPageBreak/>
        <w:t>PROTOCOL:</w:t>
      </w:r>
    </w:p>
    <w:p w14:paraId="361F5318" w14:textId="61BA5198" w:rsidR="003E7EFE" w:rsidRPr="00AB2539" w:rsidRDefault="003E7EFE" w:rsidP="00AB2539">
      <w:pPr>
        <w:widowControl/>
        <w:contextualSpacing/>
        <w:rPr>
          <w:color w:val="808080" w:themeColor="background1" w:themeShade="80"/>
        </w:rPr>
      </w:pPr>
      <w:r w:rsidRPr="00AB2539">
        <w:t>All procedures follow the National Institutes of Health guide for the care and use of laboratory animals (NIH Publications N</w:t>
      </w:r>
      <w:r w:rsidR="00693FB8" w:rsidRPr="00AB2539">
        <w:t>°</w:t>
      </w:r>
      <w:r w:rsidRPr="00AB2539">
        <w:t xml:space="preserve">. 8023, revised </w:t>
      </w:r>
      <w:r w:rsidR="00E948FA" w:rsidRPr="00AB2539">
        <w:t xml:space="preserve">in </w:t>
      </w:r>
      <w:r w:rsidRPr="00AB2539">
        <w:t xml:space="preserve">1978) and local Mexican laws to minimize the number of animals </w:t>
      </w:r>
      <w:r w:rsidR="00E948FA" w:rsidRPr="00AB2539">
        <w:t xml:space="preserve">used </w:t>
      </w:r>
      <w:r w:rsidR="008D5360" w:rsidRPr="00AB2539">
        <w:t>and</w:t>
      </w:r>
      <w:r w:rsidRPr="00AB2539">
        <w:t xml:space="preserve"> their suffering. The Ethics Committee of the Universidad </w:t>
      </w:r>
      <w:proofErr w:type="spellStart"/>
      <w:r w:rsidRPr="00AB2539">
        <w:t>Iberoamericana</w:t>
      </w:r>
      <w:proofErr w:type="spellEnd"/>
      <w:r w:rsidRPr="00AB2539">
        <w:t xml:space="preserve"> approved the experimental protocols for </w:t>
      </w:r>
      <w:r w:rsidR="008D5360" w:rsidRPr="00AB2539">
        <w:t>using</w:t>
      </w:r>
      <w:r w:rsidRPr="00AB2539">
        <w:t xml:space="preserve"> animals in this study.</w:t>
      </w:r>
    </w:p>
    <w:p w14:paraId="2AB03C2B" w14:textId="77777777" w:rsidR="00F14C04" w:rsidRPr="00AB2539" w:rsidRDefault="00F14C04" w:rsidP="00AB2539">
      <w:pPr>
        <w:pStyle w:val="NormalWeb"/>
        <w:widowControl/>
        <w:spacing w:before="0" w:beforeAutospacing="0" w:after="0" w:afterAutospacing="0"/>
        <w:contextualSpacing/>
        <w:rPr>
          <w:color w:val="auto"/>
        </w:rPr>
      </w:pPr>
    </w:p>
    <w:p w14:paraId="77872EF2" w14:textId="0944AD12" w:rsidR="00D306CD" w:rsidRPr="00AB2539" w:rsidRDefault="00E758D3" w:rsidP="00AB2539">
      <w:pPr>
        <w:pStyle w:val="NormalWeb"/>
        <w:widowControl/>
        <w:numPr>
          <w:ilvl w:val="0"/>
          <w:numId w:val="18"/>
        </w:numPr>
        <w:spacing w:before="0" w:beforeAutospacing="0" w:after="0" w:afterAutospacing="0"/>
        <w:contextualSpacing/>
        <w:rPr>
          <w:color w:val="auto"/>
          <w:highlight w:val="yellow"/>
        </w:rPr>
      </w:pPr>
      <w:r w:rsidRPr="00AB2539">
        <w:rPr>
          <w:b/>
          <w:bCs/>
          <w:highlight w:val="yellow"/>
        </w:rPr>
        <w:t>Reagent</w:t>
      </w:r>
      <w:r w:rsidR="00D306CD" w:rsidRPr="00AB2539">
        <w:rPr>
          <w:highlight w:val="yellow"/>
        </w:rPr>
        <w:t xml:space="preserve"> </w:t>
      </w:r>
      <w:r w:rsidRPr="00AB2539">
        <w:rPr>
          <w:b/>
          <w:bCs/>
          <w:color w:val="auto"/>
          <w:highlight w:val="yellow"/>
        </w:rPr>
        <w:t>preparation</w:t>
      </w:r>
      <w:r w:rsidRPr="00AB2539">
        <w:rPr>
          <w:b/>
          <w:bCs/>
          <w:highlight w:val="yellow"/>
        </w:rPr>
        <w:t xml:space="preserve"> and setup</w:t>
      </w:r>
    </w:p>
    <w:p w14:paraId="67B0F8EB" w14:textId="77777777" w:rsidR="00F14C04" w:rsidRPr="00AB2539" w:rsidRDefault="00F14C04" w:rsidP="00AB2539">
      <w:pPr>
        <w:pStyle w:val="NormalWeb"/>
        <w:widowControl/>
        <w:spacing w:before="0" w:beforeAutospacing="0" w:after="0" w:afterAutospacing="0"/>
        <w:contextualSpacing/>
        <w:rPr>
          <w:color w:val="auto"/>
        </w:rPr>
      </w:pPr>
    </w:p>
    <w:p w14:paraId="25DC40B9" w14:textId="001941BF" w:rsidR="00F14C04" w:rsidRPr="00AB2539" w:rsidRDefault="00F14C04" w:rsidP="00AB2539">
      <w:pPr>
        <w:pStyle w:val="NormalWeb"/>
        <w:widowControl/>
        <w:spacing w:before="0" w:beforeAutospacing="0" w:after="0" w:afterAutospacing="0"/>
        <w:contextualSpacing/>
        <w:rPr>
          <w:color w:val="auto"/>
        </w:rPr>
      </w:pPr>
      <w:r w:rsidRPr="00AB2539">
        <w:t>NOTE: Most of the solutions c</w:t>
      </w:r>
      <w:r w:rsidR="00146CA2">
        <w:t xml:space="preserve">an </w:t>
      </w:r>
      <w:r w:rsidRPr="00AB2539">
        <w:t xml:space="preserve">be prepared days before use unless </w:t>
      </w:r>
      <w:r w:rsidR="00000CBC" w:rsidRPr="00AB2539">
        <w:t xml:space="preserve">specified </w:t>
      </w:r>
      <w:r w:rsidRPr="00AB2539">
        <w:t xml:space="preserve">otherwise. </w:t>
      </w:r>
    </w:p>
    <w:p w14:paraId="51CD00AE" w14:textId="77777777" w:rsidR="00D306CD" w:rsidRPr="00AB2539" w:rsidRDefault="00D306CD" w:rsidP="00AB2539">
      <w:pPr>
        <w:pStyle w:val="NormalWeb"/>
        <w:widowControl/>
        <w:spacing w:before="0" w:beforeAutospacing="0" w:after="0" w:afterAutospacing="0"/>
        <w:contextualSpacing/>
        <w:rPr>
          <w:color w:val="auto"/>
        </w:rPr>
      </w:pPr>
    </w:p>
    <w:p w14:paraId="47DADE83" w14:textId="262619F8" w:rsidR="00000CBC" w:rsidRDefault="00E25AE0" w:rsidP="00AB2539">
      <w:pPr>
        <w:pStyle w:val="NormalWeb"/>
        <w:widowControl/>
        <w:numPr>
          <w:ilvl w:val="1"/>
          <w:numId w:val="18"/>
        </w:numPr>
        <w:spacing w:before="0" w:beforeAutospacing="0" w:after="0" w:afterAutospacing="0"/>
        <w:contextualSpacing/>
        <w:rPr>
          <w:highlight w:val="yellow"/>
        </w:rPr>
      </w:pPr>
      <w:proofErr w:type="spellStart"/>
      <w:r w:rsidRPr="00AB2539">
        <w:rPr>
          <w:highlight w:val="yellow"/>
        </w:rPr>
        <w:t>BrdU</w:t>
      </w:r>
      <w:proofErr w:type="spellEnd"/>
      <w:r w:rsidRPr="00AB2539">
        <w:rPr>
          <w:highlight w:val="yellow"/>
        </w:rPr>
        <w:t xml:space="preserve"> </w:t>
      </w:r>
      <w:r w:rsidR="00000CBC">
        <w:rPr>
          <w:highlight w:val="yellow"/>
        </w:rPr>
        <w:t>s</w:t>
      </w:r>
      <w:r w:rsidRPr="00AB2539">
        <w:rPr>
          <w:highlight w:val="yellow"/>
        </w:rPr>
        <w:t>olution</w:t>
      </w:r>
      <w:r w:rsidR="0046515C" w:rsidRPr="00AB2539">
        <w:rPr>
          <w:highlight w:val="yellow"/>
        </w:rPr>
        <w:t xml:space="preserve"> </w:t>
      </w:r>
    </w:p>
    <w:p w14:paraId="35E528DB" w14:textId="77777777" w:rsidR="00000CBC" w:rsidRDefault="00000CBC" w:rsidP="008348CD">
      <w:pPr>
        <w:pStyle w:val="NormalWeb"/>
        <w:widowControl/>
        <w:spacing w:before="0" w:beforeAutospacing="0" w:after="0" w:afterAutospacing="0"/>
        <w:contextualSpacing/>
        <w:rPr>
          <w:highlight w:val="yellow"/>
        </w:rPr>
      </w:pPr>
    </w:p>
    <w:p w14:paraId="3AA7CE5B" w14:textId="20EAC001" w:rsidR="000E428D" w:rsidRPr="00AB2539" w:rsidRDefault="00000CBC" w:rsidP="008348CD">
      <w:pPr>
        <w:pStyle w:val="NormalWeb"/>
        <w:widowControl/>
        <w:numPr>
          <w:ilvl w:val="2"/>
          <w:numId w:val="18"/>
        </w:numPr>
        <w:spacing w:before="0" w:beforeAutospacing="0" w:after="0" w:afterAutospacing="0"/>
        <w:contextualSpacing/>
        <w:rPr>
          <w:highlight w:val="yellow"/>
        </w:rPr>
      </w:pPr>
      <w:r>
        <w:rPr>
          <w:highlight w:val="yellow"/>
        </w:rPr>
        <w:t>Retrieve</w:t>
      </w:r>
      <w:r w:rsidR="00E948FA" w:rsidRPr="00AB2539">
        <w:rPr>
          <w:highlight w:val="yellow"/>
        </w:rPr>
        <w:t xml:space="preserve"> the </w:t>
      </w:r>
      <w:proofErr w:type="spellStart"/>
      <w:r w:rsidR="00E25AE0" w:rsidRPr="00AB2539">
        <w:rPr>
          <w:highlight w:val="yellow"/>
        </w:rPr>
        <w:t>BrdU</w:t>
      </w:r>
      <w:proofErr w:type="spellEnd"/>
      <w:r w:rsidR="00E25AE0" w:rsidRPr="00AB2539">
        <w:rPr>
          <w:highlight w:val="yellow"/>
        </w:rPr>
        <w:t xml:space="preserve"> </w:t>
      </w:r>
      <w:r w:rsidR="00E948FA" w:rsidRPr="00AB2539">
        <w:rPr>
          <w:highlight w:val="yellow"/>
        </w:rPr>
        <w:t>solution from</w:t>
      </w:r>
      <w:r w:rsidR="00E25AE0" w:rsidRPr="00AB2539">
        <w:rPr>
          <w:highlight w:val="yellow"/>
        </w:rPr>
        <w:t xml:space="preserve"> -20 </w:t>
      </w:r>
      <w:r w:rsidR="00E25AE0" w:rsidRPr="00AB2539">
        <w:rPr>
          <w:color w:val="auto"/>
          <w:highlight w:val="yellow"/>
        </w:rPr>
        <w:t>°C</w:t>
      </w:r>
      <w:r>
        <w:rPr>
          <w:color w:val="auto"/>
          <w:highlight w:val="yellow"/>
        </w:rPr>
        <w:t xml:space="preserve"> freezer</w:t>
      </w:r>
      <w:r w:rsidR="00E25AE0" w:rsidRPr="00AB2539">
        <w:rPr>
          <w:highlight w:val="yellow"/>
        </w:rPr>
        <w:t xml:space="preserve"> and allow </w:t>
      </w:r>
      <w:r w:rsidR="00E948FA" w:rsidRPr="00AB2539">
        <w:rPr>
          <w:highlight w:val="yellow"/>
        </w:rPr>
        <w:t xml:space="preserve">it </w:t>
      </w:r>
      <w:r w:rsidR="00E25AE0" w:rsidRPr="00AB2539">
        <w:rPr>
          <w:highlight w:val="yellow"/>
        </w:rPr>
        <w:t xml:space="preserve">to equilibrate </w:t>
      </w:r>
      <w:r w:rsidR="00E948FA" w:rsidRPr="00AB2539">
        <w:rPr>
          <w:highlight w:val="yellow"/>
        </w:rPr>
        <w:t xml:space="preserve">at </w:t>
      </w:r>
      <w:r w:rsidR="00E25AE0" w:rsidRPr="00AB2539">
        <w:rPr>
          <w:highlight w:val="yellow"/>
        </w:rPr>
        <w:t xml:space="preserve">room temperature (RT). </w:t>
      </w:r>
    </w:p>
    <w:p w14:paraId="695A695C" w14:textId="77777777" w:rsidR="000E428D" w:rsidRPr="00AB2539" w:rsidRDefault="000E428D" w:rsidP="00AB2539">
      <w:pPr>
        <w:pStyle w:val="NormalWeb"/>
        <w:widowControl/>
        <w:spacing w:before="0" w:beforeAutospacing="0" w:after="0" w:afterAutospacing="0"/>
        <w:contextualSpacing/>
        <w:rPr>
          <w:highlight w:val="yellow"/>
        </w:rPr>
      </w:pPr>
    </w:p>
    <w:p w14:paraId="46660F26" w14:textId="482FC366" w:rsidR="000E428D"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t>Calculate the</w:t>
      </w:r>
      <w:r w:rsidR="00000CBC">
        <w:rPr>
          <w:highlight w:val="yellow"/>
        </w:rPr>
        <w:t xml:space="preserve"> mass of</w:t>
      </w:r>
      <w:r w:rsidRPr="00AB2539">
        <w:rPr>
          <w:highlight w:val="yellow"/>
        </w:rPr>
        <w:t xml:space="preserve"> </w:t>
      </w:r>
      <w:proofErr w:type="spellStart"/>
      <w:r w:rsidRPr="00AB2539">
        <w:rPr>
          <w:highlight w:val="yellow"/>
        </w:rPr>
        <w:t>BrdU</w:t>
      </w:r>
      <w:proofErr w:type="spellEnd"/>
      <w:r w:rsidRPr="00AB2539">
        <w:rPr>
          <w:highlight w:val="yellow"/>
        </w:rPr>
        <w:t xml:space="preserve"> needed for a dose of 50 mg/kg </w:t>
      </w:r>
      <w:r w:rsidR="006E6C56" w:rsidRPr="00AB2539">
        <w:rPr>
          <w:highlight w:val="yellow"/>
        </w:rPr>
        <w:t xml:space="preserve">according to the </w:t>
      </w:r>
      <w:r w:rsidRPr="00AB2539">
        <w:rPr>
          <w:highlight w:val="yellow"/>
        </w:rPr>
        <w:t>body weight</w:t>
      </w:r>
      <w:r w:rsidR="006E6C56" w:rsidRPr="00AB2539">
        <w:rPr>
          <w:highlight w:val="yellow"/>
        </w:rPr>
        <w:t xml:space="preserve"> of </w:t>
      </w:r>
      <w:r w:rsidR="00833D4A" w:rsidRPr="00AB2539">
        <w:rPr>
          <w:highlight w:val="yellow"/>
        </w:rPr>
        <w:t xml:space="preserve">the </w:t>
      </w:r>
      <w:r w:rsidR="006E6C56" w:rsidRPr="00AB2539">
        <w:rPr>
          <w:highlight w:val="yellow"/>
        </w:rPr>
        <w:t>rat</w:t>
      </w:r>
      <w:r w:rsidRPr="00AB2539">
        <w:rPr>
          <w:highlight w:val="yellow"/>
        </w:rPr>
        <w:t xml:space="preserve">. Calculate </w:t>
      </w:r>
      <w:r w:rsidR="00000CBC">
        <w:rPr>
          <w:highlight w:val="yellow"/>
        </w:rPr>
        <w:t xml:space="preserve">volume of </w:t>
      </w:r>
      <w:r w:rsidRPr="00AB2539">
        <w:rPr>
          <w:highlight w:val="yellow"/>
        </w:rPr>
        <w:t xml:space="preserve">0.9% saline solution (0.9 g NaCl in 100 </w:t>
      </w:r>
      <w:r w:rsidR="004927DB" w:rsidRPr="00AB2539">
        <w:rPr>
          <w:highlight w:val="yellow"/>
        </w:rPr>
        <w:t>mL</w:t>
      </w:r>
      <w:r w:rsidRPr="00AB2539">
        <w:rPr>
          <w:highlight w:val="yellow"/>
        </w:rPr>
        <w:t xml:space="preserve"> of sterile H</w:t>
      </w:r>
      <w:r w:rsidRPr="00AB2539">
        <w:rPr>
          <w:highlight w:val="yellow"/>
          <w:vertAlign w:val="subscript"/>
        </w:rPr>
        <w:t>2</w:t>
      </w:r>
      <w:r w:rsidRPr="00AB2539">
        <w:rPr>
          <w:highlight w:val="yellow"/>
        </w:rPr>
        <w:t xml:space="preserve">O) </w:t>
      </w:r>
      <w:r w:rsidR="00000CBC">
        <w:rPr>
          <w:highlight w:val="yellow"/>
        </w:rPr>
        <w:t xml:space="preserve">needed </w:t>
      </w:r>
      <w:r w:rsidRPr="00AB2539">
        <w:rPr>
          <w:highlight w:val="yellow"/>
        </w:rPr>
        <w:t>for a working solution of 20 mg/</w:t>
      </w:r>
      <w:proofErr w:type="spellStart"/>
      <w:r w:rsidR="004927DB" w:rsidRPr="00AB2539">
        <w:rPr>
          <w:highlight w:val="yellow"/>
        </w:rPr>
        <w:t>mL</w:t>
      </w:r>
      <w:r w:rsidRPr="00AB2539">
        <w:rPr>
          <w:highlight w:val="yellow"/>
        </w:rPr>
        <w:t>.</w:t>
      </w:r>
      <w:proofErr w:type="spellEnd"/>
      <w:r w:rsidR="000E428D" w:rsidRPr="00AB2539">
        <w:rPr>
          <w:highlight w:val="yellow"/>
        </w:rPr>
        <w:t xml:space="preserve"> </w:t>
      </w:r>
      <w:r w:rsidR="00000CBC">
        <w:rPr>
          <w:highlight w:val="yellow"/>
        </w:rPr>
        <w:t xml:space="preserve">Prepare an excess to provide </w:t>
      </w:r>
      <w:r w:rsidR="000E428D" w:rsidRPr="00AB2539">
        <w:rPr>
          <w:highlight w:val="yellow"/>
        </w:rPr>
        <w:t xml:space="preserve">at least 0.5 </w:t>
      </w:r>
      <w:r w:rsidR="004927DB" w:rsidRPr="00AB2539">
        <w:rPr>
          <w:highlight w:val="yellow"/>
        </w:rPr>
        <w:t>mL</w:t>
      </w:r>
      <w:r w:rsidR="00000CBC">
        <w:rPr>
          <w:highlight w:val="yellow"/>
        </w:rPr>
        <w:t xml:space="preserve"> per </w:t>
      </w:r>
      <w:r w:rsidR="000E428D" w:rsidRPr="00AB2539">
        <w:rPr>
          <w:highlight w:val="yellow"/>
        </w:rPr>
        <w:t>rat per injection</w:t>
      </w:r>
      <w:r w:rsidR="006E6C56" w:rsidRPr="00AB2539">
        <w:rPr>
          <w:highlight w:val="yellow"/>
        </w:rPr>
        <w:t>.</w:t>
      </w:r>
      <w:r w:rsidRPr="00AB2539">
        <w:rPr>
          <w:highlight w:val="yellow"/>
        </w:rPr>
        <w:t xml:space="preserve"> </w:t>
      </w:r>
    </w:p>
    <w:p w14:paraId="5A04DC04" w14:textId="14EF0AD2" w:rsidR="00EB388B" w:rsidRPr="00AB2539" w:rsidRDefault="00EB388B" w:rsidP="00AB2539">
      <w:pPr>
        <w:pStyle w:val="NormalWeb"/>
        <w:widowControl/>
        <w:spacing w:before="0" w:beforeAutospacing="0" w:after="0" w:afterAutospacing="0"/>
        <w:contextualSpacing/>
      </w:pPr>
    </w:p>
    <w:p w14:paraId="317ECEAA" w14:textId="324E4911" w:rsidR="00EB388B" w:rsidRPr="00AB2539" w:rsidRDefault="00EB388B" w:rsidP="00AB2539">
      <w:pPr>
        <w:pStyle w:val="NormalWeb"/>
        <w:widowControl/>
        <w:spacing w:before="0" w:beforeAutospacing="0" w:after="0" w:afterAutospacing="0"/>
        <w:contextualSpacing/>
      </w:pPr>
      <w:r w:rsidRPr="00AB2539">
        <w:t>NOTE:</w:t>
      </w:r>
      <w:r w:rsidR="005F1C3F" w:rsidRPr="00AB2539">
        <w:t xml:space="preserve"> The dose administered to experimental animals should be safe, with minimal side effects, and </w:t>
      </w:r>
      <w:r w:rsidR="00000CBC">
        <w:t>effective</w:t>
      </w:r>
      <w:r w:rsidR="005F1C3F" w:rsidRPr="00AB2539">
        <w:t xml:space="preserve">. It </w:t>
      </w:r>
      <w:r w:rsidR="00000CBC">
        <w:t>has been</w:t>
      </w:r>
      <w:r w:rsidR="00000CBC" w:rsidRPr="00AB2539">
        <w:t xml:space="preserve"> </w:t>
      </w:r>
      <w:r w:rsidR="005F1C3F" w:rsidRPr="00AB2539">
        <w:t xml:space="preserve">reported that </w:t>
      </w:r>
      <w:r w:rsidR="00000CBC">
        <w:t xml:space="preserve">duration of staining </w:t>
      </w:r>
      <w:r w:rsidR="003F2478">
        <w:t xml:space="preserve">with </w:t>
      </w:r>
      <w:r w:rsidR="005F1C3F" w:rsidRPr="00AB2539">
        <w:t xml:space="preserve">100 mg/kg </w:t>
      </w:r>
      <w:proofErr w:type="spellStart"/>
      <w:r w:rsidR="005F1C3F" w:rsidRPr="00AB2539">
        <w:t>BrdU</w:t>
      </w:r>
      <w:proofErr w:type="spellEnd"/>
      <w:r w:rsidR="005F1C3F" w:rsidRPr="00AB2539">
        <w:t xml:space="preserve"> </w:t>
      </w:r>
      <w:r w:rsidR="00000CBC">
        <w:t>does not</w:t>
      </w:r>
      <w:r w:rsidR="00EB0961">
        <w:t xml:space="preserve"> </w:t>
      </w:r>
      <w:r w:rsidR="00000CBC">
        <w:t xml:space="preserve">outweigh the </w:t>
      </w:r>
      <w:r w:rsidR="005F1C3F" w:rsidRPr="00AB2539">
        <w:t xml:space="preserve">potentially higher toxicity </w:t>
      </w:r>
      <w:r w:rsidR="008D5360" w:rsidRPr="00AB2539">
        <w:t>compared</w:t>
      </w:r>
      <w:r w:rsidR="008D5360" w:rsidRPr="00AB2539" w:rsidDel="008D5360">
        <w:t xml:space="preserve"> </w:t>
      </w:r>
      <w:r w:rsidR="005F1C3F" w:rsidRPr="00AB2539">
        <w:t>with the 50 mg/kg dose</w:t>
      </w:r>
      <w:r w:rsidR="00383526" w:rsidRPr="00AB2539">
        <w:fldChar w:fldCharType="begin" w:fldLock="1"/>
      </w:r>
      <w:r w:rsidR="001B0FBC" w:rsidRPr="00AB2539">
        <w:instrText>ADDIN CSL_CITATION {"citationItems":[{"id":"ITEM-1","itemData":{"DOI":"10.1007/s00418-014-1253-7","ISSN":"1432119X","abstract":"5-Bromo-2ʹ-deoxyuridine (BrdU) is a marker that is widely used to label S-phase cells in neurobiological research in most common doses 50 or 100 mg/kg per single intraperitoneal (i.p.) injection. However, the important data regarding its pharmacokinetics in rodents are still missing. The aim of our study was to investigate the BrdU level in serum after a single i.p. injection to adult rats (doses: 50 or 100 mg/kg) and adult mice (50 mg/kg). The animals were killed at selected time-points after the BrdU injection, and proliferating tumour cells (cell lines HCT-116 and HL-60) were co-cultivated with isolated blood sera. BrdU incorporated in the DNA of the S-phase tumour cells was stained with an anti-BrdU antibody and analysed using flow cytometry. In rats, the efficacies of BrdU labelling of S-phase cells in both in vitro and in vivo conditions were compared in the 50 and 100 mg/kg groups. According to our results, BrdU was in saturated concentration to label almost all S-phase cells for 60 min in both doses and was detectable in blood serum until 120 min after the single i.p. injection. However, the 100 mg/kg dose of BrdU did not provide a prolonged staining period to offset the potentially higher toxicity in comparison with the 50 mg/kg dose. In mice, due to their faster metabolism, the concentration of BrdU in blood serum was sufficient to label the whole population of S-phase cells for only 15 min after the i.p. injection, then dropped rapidly.","author":[{"dropping-particle":"","family":"Matiašová","given":"Anna","non-dropping-particle":"","parse-names":false,"suffix":""},{"dropping-particle":"","family":"Ševc","given":"Juraj","non-dropping-particle":"","parse-names":false,"suffix":""},{"dropping-particle":"","family":"Mikeš","given":"Jaromír","non-dropping-particle":"","parse-names":false,"suffix":""},{"dropping-particle":"","family":"Jendželovský","given":"Rastislav","non-dropping-particle":"","parse-names":false,"suffix":""},{"dropping-particle":"","family":"Daxnerová","given":"Zuzana","non-dropping-particle":"","parse-names":false,"suffix":""},{"dropping-particle":"","family":"Fedoročko","given":"Peter","non-dropping-particle":"","parse-names":false,"suffix":""}],"container-title":"Histochemistry and Cell Biology","id":"ITEM-1","issue":"6","issued":{"date-parts":[["2014"]]},"page":"703-712","title":"Flow cytometric determination of 5-bromo-2ʹ-deoxyuridine pharmacokinetics in blood serum after intraperitoneal administration to rats and mice","type":"article-journal","volume":"142"},"uris":["http://www.mendeley.com/documents/?uuid=c0a6e5fe-4ccb-425c-a57b-b390ad762ead"]}],"mendeley":{"formattedCitation":"&lt;sup&gt;7&lt;/sup&gt;","plainTextFormattedCitation":"7","previouslyFormattedCitation":"&lt;sup&gt;7&lt;/sup&gt;"},"properties":{"noteIndex":0},"schema":"https://github.com/citation-style-language/schema/raw/master/csl-citation.json"}</w:instrText>
      </w:r>
      <w:r w:rsidR="00383526" w:rsidRPr="00AB2539">
        <w:fldChar w:fldCharType="separate"/>
      </w:r>
      <w:r w:rsidR="00383526" w:rsidRPr="00AB2539">
        <w:rPr>
          <w:noProof/>
          <w:vertAlign w:val="superscript"/>
        </w:rPr>
        <w:t>7</w:t>
      </w:r>
      <w:r w:rsidR="00383526" w:rsidRPr="00AB2539">
        <w:fldChar w:fldCharType="end"/>
      </w:r>
      <w:r w:rsidR="005F1C3F" w:rsidRPr="00AB2539">
        <w:t>. No significant differences were found in</w:t>
      </w:r>
      <w:r w:rsidR="00000CBC">
        <w:t xml:space="preserve"> the number of</w:t>
      </w:r>
      <w:r w:rsidR="005F1C3F" w:rsidRPr="00AB2539">
        <w:t xml:space="preserve"> </w:t>
      </w:r>
      <w:proofErr w:type="spellStart"/>
      <w:r w:rsidR="005F1C3F" w:rsidRPr="00AB2539">
        <w:t>BrdU</w:t>
      </w:r>
      <w:proofErr w:type="spellEnd"/>
      <w:r w:rsidR="005F1C3F" w:rsidRPr="00AB2539">
        <w:t>-labeled cell</w:t>
      </w:r>
      <w:r w:rsidR="00000CBC">
        <w:t>s/</w:t>
      </w:r>
      <w:r w:rsidR="005F1C3F" w:rsidRPr="00AB2539">
        <w:t>mm</w:t>
      </w:r>
      <w:r w:rsidR="005F1C3F" w:rsidRPr="008348CD">
        <w:rPr>
          <w:vertAlign w:val="superscript"/>
        </w:rPr>
        <w:t>3</w:t>
      </w:r>
      <w:r w:rsidR="005F1C3F" w:rsidRPr="00AB2539">
        <w:t xml:space="preserve"> </w:t>
      </w:r>
      <w:r w:rsidR="00000CBC">
        <w:t xml:space="preserve">for </w:t>
      </w:r>
      <w:r w:rsidR="005F1C3F" w:rsidRPr="00AB2539">
        <w:t xml:space="preserve">50 and 100 mg/kg </w:t>
      </w:r>
      <w:proofErr w:type="spellStart"/>
      <w:r w:rsidR="005F1C3F" w:rsidRPr="00AB2539">
        <w:t>i.p.</w:t>
      </w:r>
      <w:proofErr w:type="spellEnd"/>
      <w:r w:rsidR="005F1C3F" w:rsidRPr="00AB2539">
        <w:t xml:space="preserve"> in rats</w:t>
      </w:r>
      <w:r w:rsidR="00383526" w:rsidRPr="00AB2539">
        <w:fldChar w:fldCharType="begin" w:fldLock="1"/>
      </w:r>
      <w:r w:rsidR="00383526" w:rsidRPr="00AB2539">
        <w:instrText>ADDIN CSL_CITATION {"citationItems":[{"id":"ITEM-1","itemData":{"DOI":"10.1007/s00418-014-1253-7","ISSN":"1432119X","abstract":"5-Bromo-2ʹ-deoxyuridine (BrdU) is a marker that is widely used to label S-phase cells in neurobiological research in most common doses 50 or 100 mg/kg per single intraperitoneal (i.p.) injection. However, the important data regarding its pharmacokinetics in rodents are still missing. The aim of our study was to investigate the BrdU level in serum after a single i.p. injection to adult rats (doses: 50 or 100 mg/kg) and adult mice (50 mg/kg). The animals were killed at selected time-points after the BrdU injection, and proliferating tumour cells (cell lines HCT-116 and HL-60) were co-cultivated with isolated blood sera. BrdU incorporated in the DNA of the S-phase tumour cells was stained with an anti-BrdU antibody and analysed using flow cytometry. In rats, the efficacies of BrdU labelling of S-phase cells in both in vitro and in vivo conditions were compared in the 50 and 100 mg/kg groups. According to our results, BrdU was in saturated concentration to label almost all S-phase cells for 60 min in both doses and was detectable in blood serum until 120 min after the single i.p. injection. However, the 100 mg/kg dose of BrdU did not provide a prolonged staining period to offset the potentially higher toxicity in comparison with the 50 mg/kg dose. In mice, due to their faster metabolism, the concentration of BrdU in blood serum was sufficient to label the whole population of S-phase cells for only 15 min after the i.p. injection, then dropped rapidly.","author":[{"dropping-particle":"","family":"Matiašová","given":"Anna","non-dropping-particle":"","parse-names":false,"suffix":""},{"dropping-particle":"","family":"Ševc","given":"Juraj","non-dropping-particle":"","parse-names":false,"suffix":""},{"dropping-particle":"","family":"Mikeš","given":"Jaromír","non-dropping-particle":"","parse-names":false,"suffix":""},{"dropping-particle":"","family":"Jendželovský","given":"Rastislav","non-dropping-particle":"","parse-names":false,"suffix":""},{"dropping-particle":"","family":"Daxnerová","given":"Zuzana","non-dropping-particle":"","parse-names":false,"suffix":""},{"dropping-particle":"","family":"Fedoročko","given":"Peter","non-dropping-particle":"","parse-names":false,"suffix":""}],"container-title":"Histochemistry and Cell Biology","id":"ITEM-1","issue":"6","issued":{"date-parts":[["2014"]]},"page":"703-712","title":"Flow cytometric determination of 5-bromo-2ʹ-deoxyuridine pharmacokinetics in blood serum after intraperitoneal administration to rats and mice","type":"article-journal","volume":"142"},"uris":["http://www.mendeley.com/documents/?uuid=c0a6e5fe-4ccb-425c-a57b-b390ad762ead"]}],"mendeley":{"formattedCitation":"&lt;sup&gt;7&lt;/sup&gt;","plainTextFormattedCitation":"7","previouslyFormattedCitation":"&lt;sup&gt;7&lt;/sup&gt;"},"properties":{"noteIndex":0},"schema":"https://github.com/citation-style-language/schema/raw/master/csl-citation.json"}</w:instrText>
      </w:r>
      <w:r w:rsidR="00383526" w:rsidRPr="00AB2539">
        <w:fldChar w:fldCharType="separate"/>
      </w:r>
      <w:r w:rsidR="00383526" w:rsidRPr="00AB2539">
        <w:rPr>
          <w:noProof/>
          <w:vertAlign w:val="superscript"/>
        </w:rPr>
        <w:t>7</w:t>
      </w:r>
      <w:r w:rsidR="00383526" w:rsidRPr="00AB2539">
        <w:fldChar w:fldCharType="end"/>
      </w:r>
      <w:r w:rsidR="005F1C3F" w:rsidRPr="00AB2539">
        <w:t xml:space="preserve">. </w:t>
      </w:r>
      <w:r w:rsidR="00C42D5D" w:rsidRPr="00AB2539">
        <w:t xml:space="preserve">It is preferable to inject </w:t>
      </w:r>
      <w:r w:rsidR="00F94337" w:rsidRPr="00AB2539">
        <w:t xml:space="preserve">a </w:t>
      </w:r>
      <w:r w:rsidR="00C42D5D" w:rsidRPr="00AB2539">
        <w:t xml:space="preserve">small </w:t>
      </w:r>
      <w:r w:rsidR="00000CBC">
        <w:t>dose</w:t>
      </w:r>
      <w:r w:rsidR="00000CBC" w:rsidRPr="00AB2539">
        <w:t xml:space="preserve"> </w:t>
      </w:r>
      <w:r w:rsidR="00C42D5D" w:rsidRPr="00AB2539">
        <w:t>to minimize the suffering of the animals.</w:t>
      </w:r>
    </w:p>
    <w:p w14:paraId="05C3FF85" w14:textId="77777777" w:rsidR="000E428D" w:rsidRPr="00AB2539" w:rsidRDefault="000E428D" w:rsidP="00AB2539">
      <w:pPr>
        <w:pStyle w:val="NormalWeb"/>
        <w:widowControl/>
        <w:spacing w:before="0" w:beforeAutospacing="0" w:after="0" w:afterAutospacing="0"/>
        <w:contextualSpacing/>
      </w:pPr>
    </w:p>
    <w:p w14:paraId="69A1A011" w14:textId="356187F6" w:rsidR="000E428D"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t xml:space="preserve">Weigh out </w:t>
      </w:r>
      <w:proofErr w:type="spellStart"/>
      <w:r w:rsidRPr="00AB2539">
        <w:rPr>
          <w:highlight w:val="yellow"/>
        </w:rPr>
        <w:t>BrdU</w:t>
      </w:r>
      <w:proofErr w:type="spellEnd"/>
      <w:r w:rsidRPr="00AB2539">
        <w:rPr>
          <w:highlight w:val="yellow"/>
        </w:rPr>
        <w:t xml:space="preserve"> </w:t>
      </w:r>
      <w:r w:rsidR="00EF7001" w:rsidRPr="00AB2539">
        <w:rPr>
          <w:highlight w:val="yellow"/>
        </w:rPr>
        <w:t xml:space="preserve">solution </w:t>
      </w:r>
      <w:r w:rsidRPr="00AB2539">
        <w:rPr>
          <w:highlight w:val="yellow"/>
        </w:rPr>
        <w:t>and add</w:t>
      </w:r>
      <w:r w:rsidR="00000CBC">
        <w:rPr>
          <w:highlight w:val="yellow"/>
        </w:rPr>
        <w:t xml:space="preserve"> it</w:t>
      </w:r>
      <w:r w:rsidRPr="00AB2539">
        <w:rPr>
          <w:highlight w:val="yellow"/>
        </w:rPr>
        <w:t xml:space="preserve"> to </w:t>
      </w:r>
      <w:r w:rsidR="00E758D3" w:rsidRPr="00AB2539">
        <w:rPr>
          <w:highlight w:val="yellow"/>
        </w:rPr>
        <w:t xml:space="preserve">the </w:t>
      </w:r>
      <w:r w:rsidRPr="00AB2539">
        <w:rPr>
          <w:highlight w:val="yellow"/>
        </w:rPr>
        <w:t xml:space="preserve">saline solution in </w:t>
      </w:r>
      <w:r w:rsidR="00F94337" w:rsidRPr="00AB2539">
        <w:rPr>
          <w:highlight w:val="yellow"/>
        </w:rPr>
        <w:t xml:space="preserve">a </w:t>
      </w:r>
      <w:r w:rsidRPr="00AB2539">
        <w:rPr>
          <w:highlight w:val="yellow"/>
        </w:rPr>
        <w:t xml:space="preserve">conical tube and vortex. </w:t>
      </w:r>
    </w:p>
    <w:p w14:paraId="07EED525" w14:textId="77777777" w:rsidR="004D6CBC" w:rsidRPr="00AB2539" w:rsidRDefault="004D6CBC" w:rsidP="00AB2539">
      <w:pPr>
        <w:widowControl/>
      </w:pPr>
    </w:p>
    <w:p w14:paraId="44CC16E5" w14:textId="4D0D52F8" w:rsidR="000E428D" w:rsidRPr="00AB2539" w:rsidRDefault="004D6CBC" w:rsidP="00AB2539">
      <w:pPr>
        <w:widowControl/>
      </w:pPr>
      <w:r w:rsidRPr="00AB2539">
        <w:t>NOTE: Pre-heat the saline solution at 45</w:t>
      </w:r>
      <w:r w:rsidR="00000CBC" w:rsidRPr="00D13D3E">
        <w:t>‒</w:t>
      </w:r>
      <w:r w:rsidRPr="00AB2539">
        <w:t>50 °C in a water bath for volumes bigger than 1</w:t>
      </w:r>
      <w:r w:rsidR="00000CBC">
        <w:t xml:space="preserve"> </w:t>
      </w:r>
      <w:proofErr w:type="spellStart"/>
      <w:r w:rsidRPr="00AB2539">
        <w:t>m</w:t>
      </w:r>
      <w:r w:rsidR="007003E1" w:rsidRPr="00AB2539">
        <w:t>L</w:t>
      </w:r>
      <w:r w:rsidRPr="00AB2539">
        <w:t>.</w:t>
      </w:r>
      <w:proofErr w:type="spellEnd"/>
    </w:p>
    <w:p w14:paraId="378500B3" w14:textId="77777777" w:rsidR="004D6CBC" w:rsidRPr="00AB2539" w:rsidRDefault="004D6CBC" w:rsidP="00AB2539">
      <w:pPr>
        <w:widowControl/>
        <w:rPr>
          <w:highlight w:val="yellow"/>
        </w:rPr>
      </w:pPr>
    </w:p>
    <w:p w14:paraId="11F1F4E0" w14:textId="213C6F66" w:rsidR="00E25AE0"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t>Place</w:t>
      </w:r>
      <w:r w:rsidR="00000CBC">
        <w:rPr>
          <w:highlight w:val="yellow"/>
        </w:rPr>
        <w:t xml:space="preserve"> the tube</w:t>
      </w:r>
      <w:r w:rsidRPr="00AB2539">
        <w:rPr>
          <w:highlight w:val="yellow"/>
        </w:rPr>
        <w:t xml:space="preserve"> in </w:t>
      </w:r>
      <w:r w:rsidR="007C2AAD" w:rsidRPr="00AB2539">
        <w:rPr>
          <w:highlight w:val="yellow"/>
        </w:rPr>
        <w:t xml:space="preserve">a </w:t>
      </w:r>
      <w:r w:rsidRPr="00AB2539">
        <w:rPr>
          <w:highlight w:val="yellow"/>
        </w:rPr>
        <w:t xml:space="preserve">water bath </w:t>
      </w:r>
      <w:r w:rsidR="006E6C56" w:rsidRPr="00AB2539">
        <w:rPr>
          <w:highlight w:val="yellow"/>
        </w:rPr>
        <w:t xml:space="preserve">at 50 °C </w:t>
      </w:r>
      <w:r w:rsidRPr="00AB2539">
        <w:rPr>
          <w:highlight w:val="yellow"/>
        </w:rPr>
        <w:t>for 10</w:t>
      </w:r>
      <w:r w:rsidR="00000CBC" w:rsidRPr="00000CBC">
        <w:rPr>
          <w:highlight w:val="yellow"/>
        </w:rPr>
        <w:t>‒</w:t>
      </w:r>
      <w:r w:rsidRPr="00AB2539">
        <w:rPr>
          <w:highlight w:val="yellow"/>
        </w:rPr>
        <w:t xml:space="preserve">15 min </w:t>
      </w:r>
      <w:r w:rsidR="00F14C04" w:rsidRPr="00AB2539">
        <w:rPr>
          <w:highlight w:val="yellow"/>
        </w:rPr>
        <w:t>and</w:t>
      </w:r>
      <w:r w:rsidR="00EF7001" w:rsidRPr="00AB2539">
        <w:rPr>
          <w:highlight w:val="yellow"/>
        </w:rPr>
        <w:t xml:space="preserve"> </w:t>
      </w:r>
      <w:r w:rsidRPr="00AB2539">
        <w:rPr>
          <w:highlight w:val="yellow"/>
        </w:rPr>
        <w:t>vortex every 2</w:t>
      </w:r>
      <w:r w:rsidR="00000CBC" w:rsidRPr="00000CBC">
        <w:rPr>
          <w:highlight w:val="yellow"/>
        </w:rPr>
        <w:t>‒</w:t>
      </w:r>
      <w:r w:rsidRPr="00AB2539">
        <w:rPr>
          <w:highlight w:val="yellow"/>
        </w:rPr>
        <w:t xml:space="preserve">3 min until completely dissolved. </w:t>
      </w:r>
      <w:r w:rsidR="00104FB2" w:rsidRPr="00AB2539">
        <w:rPr>
          <w:highlight w:val="yellow"/>
        </w:rPr>
        <w:t xml:space="preserve">Filter the solution with a syringe filter for sterile injection. </w:t>
      </w:r>
      <w:r w:rsidRPr="00AB2539">
        <w:rPr>
          <w:highlight w:val="yellow"/>
        </w:rPr>
        <w:t xml:space="preserve">Cover the tube with </w:t>
      </w:r>
      <w:r w:rsidR="00000CBC">
        <w:rPr>
          <w:highlight w:val="yellow"/>
        </w:rPr>
        <w:t xml:space="preserve">tin </w:t>
      </w:r>
      <w:r w:rsidRPr="00AB2539">
        <w:rPr>
          <w:highlight w:val="yellow"/>
        </w:rPr>
        <w:t>foil, cool</w:t>
      </w:r>
      <w:r w:rsidR="00000CBC">
        <w:rPr>
          <w:highlight w:val="yellow"/>
        </w:rPr>
        <w:t xml:space="preserve"> it</w:t>
      </w:r>
      <w:r w:rsidRPr="00AB2539">
        <w:rPr>
          <w:highlight w:val="yellow"/>
        </w:rPr>
        <w:t xml:space="preserve"> down </w:t>
      </w:r>
      <w:r w:rsidR="006E6C56" w:rsidRPr="00AB2539">
        <w:rPr>
          <w:highlight w:val="yellow"/>
        </w:rPr>
        <w:t xml:space="preserve">at </w:t>
      </w:r>
      <w:r w:rsidRPr="00AB2539">
        <w:rPr>
          <w:highlight w:val="yellow"/>
        </w:rPr>
        <w:t xml:space="preserve">room temperature and use </w:t>
      </w:r>
      <w:r w:rsidR="00D306CD" w:rsidRPr="00AB2539">
        <w:rPr>
          <w:highlight w:val="yellow"/>
        </w:rPr>
        <w:t>immediately</w:t>
      </w:r>
      <w:r w:rsidRPr="00AB2539">
        <w:rPr>
          <w:highlight w:val="yellow"/>
        </w:rPr>
        <w:t xml:space="preserve">. </w:t>
      </w:r>
    </w:p>
    <w:p w14:paraId="56F80E29" w14:textId="77777777" w:rsidR="00E25AE0" w:rsidRPr="00AB2539" w:rsidRDefault="00E25AE0" w:rsidP="00AB2539">
      <w:pPr>
        <w:pStyle w:val="NormalWeb"/>
        <w:widowControl/>
        <w:spacing w:before="0" w:beforeAutospacing="0" w:after="0" w:afterAutospacing="0"/>
        <w:contextualSpacing/>
      </w:pPr>
    </w:p>
    <w:p w14:paraId="05440C62" w14:textId="25392DA3" w:rsidR="00E25AE0" w:rsidRPr="00AB2539" w:rsidRDefault="00E25AE0" w:rsidP="00AB2539">
      <w:pPr>
        <w:pStyle w:val="NormalWeb"/>
        <w:widowControl/>
        <w:spacing w:before="0" w:beforeAutospacing="0" w:after="0" w:afterAutospacing="0"/>
        <w:contextualSpacing/>
      </w:pPr>
      <w:r w:rsidRPr="00AB2539">
        <w:t xml:space="preserve">CAUTION: </w:t>
      </w:r>
      <w:proofErr w:type="spellStart"/>
      <w:r w:rsidRPr="00AB2539">
        <w:t>BrdU</w:t>
      </w:r>
      <w:proofErr w:type="spellEnd"/>
      <w:r w:rsidR="006E6C56" w:rsidRPr="00AB2539">
        <w:t xml:space="preserve"> solution</w:t>
      </w:r>
      <w:r w:rsidRPr="00AB2539">
        <w:t xml:space="preserve"> is toxic and potentially carcinogenic. </w:t>
      </w:r>
      <w:r w:rsidR="00174832" w:rsidRPr="00AB2539">
        <w:t>Prepare</w:t>
      </w:r>
      <w:r w:rsidR="00000CBC">
        <w:t xml:space="preserve"> it</w:t>
      </w:r>
      <w:r w:rsidR="00B74554" w:rsidRPr="00AB2539">
        <w:t xml:space="preserve"> </w:t>
      </w:r>
      <w:r w:rsidRPr="00AB2539">
        <w:t xml:space="preserve">in the fume hood. </w:t>
      </w:r>
      <w:proofErr w:type="spellStart"/>
      <w:r w:rsidR="00B74554" w:rsidRPr="00AB2539">
        <w:t>BrdU</w:t>
      </w:r>
      <w:proofErr w:type="spellEnd"/>
      <w:r w:rsidR="00B74554" w:rsidRPr="00AB2539">
        <w:t xml:space="preserve"> solution</w:t>
      </w:r>
      <w:r w:rsidR="006E6C56" w:rsidRPr="00AB2539">
        <w:t xml:space="preserve"> m</w:t>
      </w:r>
      <w:r w:rsidRPr="00AB2539">
        <w:t xml:space="preserve">ust be </w:t>
      </w:r>
      <w:r w:rsidR="006E6C56" w:rsidRPr="00AB2539">
        <w:t>handle</w:t>
      </w:r>
      <w:r w:rsidR="00F14C04" w:rsidRPr="00AB2539">
        <w:t>d</w:t>
      </w:r>
      <w:r w:rsidR="006E6C56" w:rsidRPr="00AB2539">
        <w:t xml:space="preserve"> </w:t>
      </w:r>
      <w:r w:rsidRPr="00AB2539">
        <w:t xml:space="preserve">with </w:t>
      </w:r>
      <w:r w:rsidR="00B74554" w:rsidRPr="00AB2539">
        <w:t xml:space="preserve">proper protective </w:t>
      </w:r>
      <w:r w:rsidRPr="00AB2539">
        <w:t>equipment</w:t>
      </w:r>
      <w:r w:rsidR="00B74554" w:rsidRPr="00AB2539">
        <w:t xml:space="preserve"> (PPE)</w:t>
      </w:r>
      <w:r w:rsidRPr="00AB2539">
        <w:t>.</w:t>
      </w:r>
      <w:r w:rsidR="009516C1" w:rsidRPr="00AB2539">
        <w:t xml:space="preserve"> </w:t>
      </w:r>
      <w:r w:rsidR="005721ED" w:rsidRPr="00AB2539">
        <w:t xml:space="preserve">It is recommended to prepare the solution immediately before use. However, the solution is stable for 24 h under </w:t>
      </w:r>
      <w:r w:rsidR="00000CBC">
        <w:t>RT</w:t>
      </w:r>
      <w:r w:rsidR="005721ED" w:rsidRPr="00AB2539">
        <w:t>. Please protect it from light</w:t>
      </w:r>
      <w:r w:rsidR="00F4073F" w:rsidRPr="00AB2539">
        <w:t>.</w:t>
      </w:r>
      <w:r w:rsidR="004D6CBC" w:rsidRPr="00AB2539">
        <w:t xml:space="preserve"> </w:t>
      </w:r>
    </w:p>
    <w:p w14:paraId="1E9BC05A" w14:textId="77777777" w:rsidR="00E25AE0" w:rsidRPr="00AB2539" w:rsidRDefault="00E25AE0" w:rsidP="00AB2539">
      <w:pPr>
        <w:pStyle w:val="NormalWeb"/>
        <w:widowControl/>
        <w:spacing w:before="0" w:beforeAutospacing="0" w:after="0" w:afterAutospacing="0"/>
        <w:contextualSpacing/>
        <w:rPr>
          <w:color w:val="auto"/>
        </w:rPr>
      </w:pPr>
    </w:p>
    <w:p w14:paraId="582F11BD" w14:textId="2B4166FF" w:rsidR="00E25AE0" w:rsidRPr="00AB2539" w:rsidRDefault="00000CBC" w:rsidP="00AB2539">
      <w:pPr>
        <w:pStyle w:val="ListParagraph"/>
        <w:widowControl/>
        <w:numPr>
          <w:ilvl w:val="1"/>
          <w:numId w:val="18"/>
        </w:numPr>
        <w:autoSpaceDE/>
        <w:autoSpaceDN/>
        <w:adjustRightInd/>
      </w:pPr>
      <w:r>
        <w:t xml:space="preserve">To prepare 1 L of </w:t>
      </w:r>
      <w:r w:rsidR="00E25AE0" w:rsidRPr="00AB2539">
        <w:t xml:space="preserve">0.1 M </w:t>
      </w:r>
      <w:r w:rsidRPr="00AB2539">
        <w:t>phosphate buffered saline</w:t>
      </w:r>
      <w:r w:rsidR="00E25AE0" w:rsidRPr="00AB2539">
        <w:t xml:space="preserve"> (PBS) </w:t>
      </w:r>
      <w:r>
        <w:t xml:space="preserve">at </w:t>
      </w:r>
      <w:r w:rsidR="00E25AE0" w:rsidRPr="00AB2539">
        <w:t>pH 7.4</w:t>
      </w:r>
      <w:r w:rsidR="00CD74D9" w:rsidRPr="00AB2539">
        <w:t>, add</w:t>
      </w:r>
      <w:r w:rsidR="00B93F3A" w:rsidRPr="00AB2539">
        <w:t xml:space="preserve"> </w:t>
      </w:r>
      <w:r w:rsidR="00E25AE0" w:rsidRPr="00AB2539">
        <w:t xml:space="preserve">240 mg of </w:t>
      </w:r>
      <w:r w:rsidRPr="00AB2539">
        <w:t>potassium phosphate monob</w:t>
      </w:r>
      <w:r w:rsidR="00E25AE0" w:rsidRPr="00AB2539">
        <w:t>asic (KH</w:t>
      </w:r>
      <w:r w:rsidR="00E25AE0" w:rsidRPr="00AB2539">
        <w:rPr>
          <w:vertAlign w:val="subscript"/>
        </w:rPr>
        <w:t>2</w:t>
      </w:r>
      <w:r w:rsidR="00E25AE0" w:rsidRPr="00AB2539">
        <w:t>PO</w:t>
      </w:r>
      <w:r w:rsidR="00E25AE0" w:rsidRPr="00AB2539">
        <w:rPr>
          <w:vertAlign w:val="subscript"/>
        </w:rPr>
        <w:t>4</w:t>
      </w:r>
      <w:r w:rsidR="00E25AE0" w:rsidRPr="00AB2539">
        <w:t xml:space="preserve">), 1.44 g of </w:t>
      </w:r>
      <w:r w:rsidRPr="00AB2539">
        <w:t>sodium phosphate dibasic</w:t>
      </w:r>
      <w:r w:rsidR="00E25AE0" w:rsidRPr="00AB2539">
        <w:t xml:space="preserve"> (Na</w:t>
      </w:r>
      <w:r w:rsidR="00E25AE0" w:rsidRPr="00AB2539">
        <w:rPr>
          <w:vertAlign w:val="subscript"/>
        </w:rPr>
        <w:t>2</w:t>
      </w:r>
      <w:r w:rsidR="00E25AE0" w:rsidRPr="00AB2539">
        <w:t>HPO</w:t>
      </w:r>
      <w:r w:rsidR="00E25AE0" w:rsidRPr="00AB2539">
        <w:rPr>
          <w:vertAlign w:val="subscript"/>
        </w:rPr>
        <w:t>4</w:t>
      </w:r>
      <w:r w:rsidR="00E25AE0" w:rsidRPr="00AB2539">
        <w:t xml:space="preserve">), 200 mg of </w:t>
      </w:r>
      <w:r w:rsidR="008277DF" w:rsidRPr="00AB2539">
        <w:t>potassium chl</w:t>
      </w:r>
      <w:r w:rsidR="00E25AE0" w:rsidRPr="00AB2539">
        <w:t>oride (</w:t>
      </w:r>
      <w:proofErr w:type="spellStart"/>
      <w:r w:rsidR="00E25AE0" w:rsidRPr="00AB2539">
        <w:t>KCl</w:t>
      </w:r>
      <w:proofErr w:type="spellEnd"/>
      <w:r w:rsidR="00E25AE0" w:rsidRPr="00AB2539">
        <w:t xml:space="preserve">), and 8 g </w:t>
      </w:r>
      <w:r w:rsidR="008277DF">
        <w:t xml:space="preserve">of </w:t>
      </w:r>
      <w:r w:rsidR="008277DF" w:rsidRPr="00AB2539">
        <w:t>sodium chlori</w:t>
      </w:r>
      <w:r w:rsidR="00E25AE0" w:rsidRPr="00AB2539">
        <w:t xml:space="preserve">de (NaCl) to 800 </w:t>
      </w:r>
      <w:r w:rsidR="004927DB" w:rsidRPr="00AB2539">
        <w:t>mL</w:t>
      </w:r>
      <w:r w:rsidR="00E25AE0" w:rsidRPr="00AB2539">
        <w:t xml:space="preserve"> of </w:t>
      </w:r>
      <w:r w:rsidR="008277DF">
        <w:t>d</w:t>
      </w:r>
      <w:r w:rsidR="008277DF" w:rsidRPr="00AB2539">
        <w:t xml:space="preserve">ouble </w:t>
      </w:r>
      <w:r w:rsidR="00C03196" w:rsidRPr="00AB2539">
        <w:t>distilled</w:t>
      </w:r>
      <w:r w:rsidR="00E25AE0" w:rsidRPr="00AB2539">
        <w:t xml:space="preserve"> </w:t>
      </w:r>
      <w:r w:rsidR="008277DF">
        <w:t>water</w:t>
      </w:r>
      <w:r w:rsidR="00030B19">
        <w:t xml:space="preserve"> (ddH</w:t>
      </w:r>
      <w:r w:rsidR="00030B19" w:rsidRPr="008348CD">
        <w:rPr>
          <w:vertAlign w:val="subscript"/>
        </w:rPr>
        <w:t>2</w:t>
      </w:r>
      <w:r w:rsidR="00030B19">
        <w:t>O)</w:t>
      </w:r>
      <w:r w:rsidR="008277DF">
        <w:t xml:space="preserve"> u</w:t>
      </w:r>
      <w:r w:rsidR="00CF5CFA" w:rsidRPr="00AB2539">
        <w:t xml:space="preserve">nder </w:t>
      </w:r>
      <w:r w:rsidR="00E25AE0" w:rsidRPr="00AB2539">
        <w:t xml:space="preserve">constant stirring. Adjust the pH to 7.4 and add </w:t>
      </w:r>
      <w:r w:rsidR="008277DF">
        <w:t>d</w:t>
      </w:r>
      <w:r w:rsidR="00C03196" w:rsidRPr="00AB2539">
        <w:t>ouble distilled</w:t>
      </w:r>
      <w:r w:rsidR="00E25AE0" w:rsidRPr="00AB2539">
        <w:t xml:space="preserve"> H</w:t>
      </w:r>
      <w:r w:rsidR="00E25AE0" w:rsidRPr="00AB2539">
        <w:rPr>
          <w:vertAlign w:val="subscript"/>
        </w:rPr>
        <w:t>2</w:t>
      </w:r>
      <w:r w:rsidR="00E25AE0" w:rsidRPr="00AB2539">
        <w:t>O</w:t>
      </w:r>
      <w:r w:rsidR="008277DF">
        <w:t xml:space="preserve"> up to total volume of</w:t>
      </w:r>
      <w:r w:rsidR="00E25AE0" w:rsidRPr="00AB2539">
        <w:t xml:space="preserve"> 1 L. Store at 4 °C for up to 1 week.</w:t>
      </w:r>
    </w:p>
    <w:p w14:paraId="20C85FB8" w14:textId="77777777" w:rsidR="00E25AE0" w:rsidRPr="00AB2539" w:rsidRDefault="00E25AE0" w:rsidP="00AB2539">
      <w:pPr>
        <w:pStyle w:val="NormalWeb"/>
        <w:widowControl/>
        <w:spacing w:before="0" w:beforeAutospacing="0" w:after="0" w:afterAutospacing="0"/>
        <w:contextualSpacing/>
        <w:rPr>
          <w:color w:val="auto"/>
        </w:rPr>
      </w:pPr>
    </w:p>
    <w:p w14:paraId="420CEA70" w14:textId="6CE70C71" w:rsidR="00E25AE0" w:rsidRPr="00AB2539" w:rsidRDefault="008277DF" w:rsidP="00AB2539">
      <w:pPr>
        <w:pStyle w:val="NormalWeb"/>
        <w:widowControl/>
        <w:numPr>
          <w:ilvl w:val="1"/>
          <w:numId w:val="18"/>
        </w:numPr>
        <w:spacing w:before="0" w:beforeAutospacing="0" w:after="0" w:afterAutospacing="0"/>
        <w:contextualSpacing/>
        <w:rPr>
          <w:color w:val="auto"/>
        </w:rPr>
      </w:pPr>
      <w:r>
        <w:rPr>
          <w:color w:val="auto"/>
        </w:rPr>
        <w:lastRenderedPageBreak/>
        <w:t xml:space="preserve">For 100 mL of </w:t>
      </w:r>
      <w:r w:rsidR="00E25AE0" w:rsidRPr="00AB2539">
        <w:rPr>
          <w:color w:val="auto"/>
        </w:rPr>
        <w:t>PBS+</w:t>
      </w:r>
      <w:r>
        <w:rPr>
          <w:color w:val="auto"/>
        </w:rPr>
        <w:t>,</w:t>
      </w:r>
      <w:r w:rsidR="00CD74D9" w:rsidRPr="00AB2539">
        <w:rPr>
          <w:color w:val="auto"/>
        </w:rPr>
        <w:t xml:space="preserve"> add</w:t>
      </w:r>
      <w:r w:rsidR="00043A08" w:rsidRPr="00AB2539">
        <w:rPr>
          <w:color w:val="auto"/>
        </w:rPr>
        <w:t xml:space="preserve"> </w:t>
      </w:r>
      <w:r w:rsidR="00E25AE0" w:rsidRPr="00AB2539">
        <w:t xml:space="preserve">3% (3 </w:t>
      </w:r>
      <w:r w:rsidR="004927DB" w:rsidRPr="00AB2539">
        <w:t>mL</w:t>
      </w:r>
      <w:r w:rsidR="00E25AE0" w:rsidRPr="00AB2539">
        <w:t>) of normal horse serum and 0.3% (</w:t>
      </w:r>
      <w:r w:rsidR="00DC434A" w:rsidRPr="00AB2539">
        <w:t>300</w:t>
      </w:r>
      <w:r w:rsidR="00E25AE0" w:rsidRPr="00AB2539">
        <w:t xml:space="preserve"> µL) of Triton X-100 to 0.1 M PBS</w:t>
      </w:r>
      <w:r w:rsidR="00E25AE0" w:rsidRPr="00AB2539">
        <w:rPr>
          <w:color w:val="auto"/>
        </w:rPr>
        <w:t xml:space="preserve"> </w:t>
      </w:r>
      <w:r>
        <w:rPr>
          <w:color w:val="auto"/>
        </w:rPr>
        <w:t>(</w:t>
      </w:r>
      <w:r w:rsidR="00E25AE0" w:rsidRPr="00AB2539">
        <w:rPr>
          <w:color w:val="auto"/>
        </w:rPr>
        <w:t>pH 7.4</w:t>
      </w:r>
      <w:r>
        <w:rPr>
          <w:color w:val="auto"/>
        </w:rPr>
        <w:t>)</w:t>
      </w:r>
      <w:r w:rsidR="00E25AE0" w:rsidRPr="00AB2539">
        <w:t>.</w:t>
      </w:r>
      <w:r w:rsidR="00E25AE0" w:rsidRPr="00AB2539">
        <w:rPr>
          <w:color w:val="auto"/>
        </w:rPr>
        <w:t xml:space="preserve"> Store in</w:t>
      </w:r>
      <w:r w:rsidR="00E25AE0" w:rsidRPr="00AB2539">
        <w:t xml:space="preserve"> </w:t>
      </w:r>
      <w:r w:rsidR="00E25AE0" w:rsidRPr="00AB2539">
        <w:rPr>
          <w:color w:val="auto"/>
        </w:rPr>
        <w:t>20</w:t>
      </w:r>
      <w:r w:rsidRPr="008277DF">
        <w:rPr>
          <w:color w:val="auto"/>
        </w:rPr>
        <w:t>‒</w:t>
      </w:r>
      <w:r w:rsidR="00E25AE0" w:rsidRPr="00AB2539">
        <w:rPr>
          <w:color w:val="auto"/>
        </w:rPr>
        <w:t xml:space="preserve">50 </w:t>
      </w:r>
      <w:r w:rsidR="004927DB" w:rsidRPr="00AB2539">
        <w:rPr>
          <w:color w:val="auto"/>
        </w:rPr>
        <w:t>mL</w:t>
      </w:r>
      <w:r w:rsidR="00E25AE0" w:rsidRPr="00AB2539">
        <w:rPr>
          <w:color w:val="auto"/>
        </w:rPr>
        <w:t xml:space="preserve"> aliquots at -20 °C for up to 3 months. </w:t>
      </w:r>
    </w:p>
    <w:p w14:paraId="2FCB877A" w14:textId="77777777" w:rsidR="002260D3" w:rsidRPr="00AB2539" w:rsidRDefault="002260D3" w:rsidP="00AB2539">
      <w:pPr>
        <w:pStyle w:val="NormalWeb"/>
        <w:widowControl/>
        <w:spacing w:before="0" w:beforeAutospacing="0" w:after="0" w:afterAutospacing="0"/>
        <w:contextualSpacing/>
        <w:rPr>
          <w:color w:val="auto"/>
        </w:rPr>
      </w:pPr>
    </w:p>
    <w:p w14:paraId="048AA74E" w14:textId="4CA34CF1" w:rsidR="00E25AE0" w:rsidRPr="00AB2539" w:rsidRDefault="002260D3" w:rsidP="00AB2539">
      <w:pPr>
        <w:pStyle w:val="NormalWeb"/>
        <w:widowControl/>
        <w:spacing w:before="0" w:beforeAutospacing="0" w:after="0" w:afterAutospacing="0"/>
        <w:contextualSpacing/>
        <w:rPr>
          <w:color w:val="auto"/>
        </w:rPr>
      </w:pPr>
      <w:r w:rsidRPr="00AB2539">
        <w:rPr>
          <w:color w:val="auto"/>
        </w:rPr>
        <w:t>NOTE: Alternatively, TBS can be used instead of PBS. Any other serum different from the host’s antibodies and experimental tissue is suitable.</w:t>
      </w:r>
    </w:p>
    <w:p w14:paraId="3478FBD0" w14:textId="77777777" w:rsidR="002260D3" w:rsidRPr="00AB2539" w:rsidRDefault="002260D3" w:rsidP="00AB2539">
      <w:pPr>
        <w:pStyle w:val="NormalWeb"/>
        <w:widowControl/>
        <w:spacing w:before="0" w:beforeAutospacing="0" w:after="0" w:afterAutospacing="0"/>
        <w:contextualSpacing/>
        <w:rPr>
          <w:color w:val="auto"/>
        </w:rPr>
      </w:pPr>
    </w:p>
    <w:p w14:paraId="5640FBEE" w14:textId="129DC41E" w:rsidR="00E25AE0" w:rsidRPr="00AB2539" w:rsidRDefault="008277DF" w:rsidP="00AB2539">
      <w:pPr>
        <w:pStyle w:val="NormalWeb"/>
        <w:widowControl/>
        <w:numPr>
          <w:ilvl w:val="1"/>
          <w:numId w:val="18"/>
        </w:numPr>
        <w:spacing w:before="0" w:beforeAutospacing="0" w:after="0" w:afterAutospacing="0"/>
        <w:contextualSpacing/>
        <w:rPr>
          <w:color w:val="auto"/>
        </w:rPr>
      </w:pPr>
      <w:r>
        <w:rPr>
          <w:color w:val="auto"/>
        </w:rPr>
        <w:t>For</w:t>
      </w:r>
      <w:r w:rsidRPr="00AB2539">
        <w:rPr>
          <w:color w:val="auto"/>
        </w:rPr>
        <w:t xml:space="preserve"> 100 mL </w:t>
      </w:r>
      <w:r>
        <w:rPr>
          <w:color w:val="auto"/>
        </w:rPr>
        <w:t xml:space="preserve">of </w:t>
      </w:r>
      <w:r w:rsidR="00E25AE0" w:rsidRPr="00AB2539">
        <w:rPr>
          <w:color w:val="auto"/>
        </w:rPr>
        <w:t>PBS++</w:t>
      </w:r>
      <w:r w:rsidR="00CD74D9" w:rsidRPr="00AB2539">
        <w:rPr>
          <w:color w:val="auto"/>
        </w:rPr>
        <w:t>, add</w:t>
      </w:r>
      <w:r w:rsidR="00043A08" w:rsidRPr="00AB2539">
        <w:rPr>
          <w:color w:val="auto"/>
        </w:rPr>
        <w:t xml:space="preserve"> </w:t>
      </w:r>
      <w:r w:rsidR="00E25AE0" w:rsidRPr="00AB2539">
        <w:t xml:space="preserve">10% (10 </w:t>
      </w:r>
      <w:r w:rsidR="004927DB" w:rsidRPr="00AB2539">
        <w:t>mL</w:t>
      </w:r>
      <w:r w:rsidR="00E25AE0" w:rsidRPr="00AB2539">
        <w:t>) of normal horse serum and 0.3% (</w:t>
      </w:r>
      <w:r w:rsidR="00DC434A" w:rsidRPr="00AB2539">
        <w:t>300</w:t>
      </w:r>
      <w:r w:rsidR="00E25AE0" w:rsidRPr="00AB2539">
        <w:t xml:space="preserve"> µL) of Triton X-100 to 0.1 M PBS</w:t>
      </w:r>
      <w:r w:rsidR="00E25AE0" w:rsidRPr="00AB2539">
        <w:rPr>
          <w:color w:val="auto"/>
        </w:rPr>
        <w:t xml:space="preserve"> pH 7.4</w:t>
      </w:r>
      <w:r w:rsidR="00E25AE0" w:rsidRPr="00AB2539">
        <w:t>.</w:t>
      </w:r>
      <w:r w:rsidR="00E25AE0" w:rsidRPr="00AB2539">
        <w:rPr>
          <w:color w:val="auto"/>
        </w:rPr>
        <w:t xml:space="preserve"> Store in</w:t>
      </w:r>
      <w:r w:rsidR="00E25AE0" w:rsidRPr="00AB2539">
        <w:t xml:space="preserve"> </w:t>
      </w:r>
      <w:r w:rsidR="00E25AE0" w:rsidRPr="00AB2539">
        <w:rPr>
          <w:color w:val="auto"/>
        </w:rPr>
        <w:t>20</w:t>
      </w:r>
      <w:r w:rsidRPr="008277DF">
        <w:rPr>
          <w:color w:val="auto"/>
        </w:rPr>
        <w:t>‒</w:t>
      </w:r>
      <w:r w:rsidR="00E25AE0" w:rsidRPr="00AB2539">
        <w:rPr>
          <w:color w:val="auto"/>
        </w:rPr>
        <w:t xml:space="preserve">50 </w:t>
      </w:r>
      <w:r w:rsidR="004927DB" w:rsidRPr="00AB2539">
        <w:rPr>
          <w:color w:val="auto"/>
        </w:rPr>
        <w:t>mL</w:t>
      </w:r>
      <w:r w:rsidR="00E25AE0" w:rsidRPr="00AB2539">
        <w:rPr>
          <w:color w:val="auto"/>
        </w:rPr>
        <w:t xml:space="preserve"> aliquots at -20 °C for up to 3 months. </w:t>
      </w:r>
    </w:p>
    <w:p w14:paraId="0EEA419C" w14:textId="6DB7F8CD" w:rsidR="005721ED" w:rsidRPr="00AB2539" w:rsidRDefault="005721ED" w:rsidP="00AB2539">
      <w:pPr>
        <w:pStyle w:val="NormalWeb"/>
        <w:widowControl/>
        <w:spacing w:before="0" w:beforeAutospacing="0" w:after="0" w:afterAutospacing="0"/>
        <w:contextualSpacing/>
        <w:rPr>
          <w:color w:val="auto"/>
        </w:rPr>
      </w:pPr>
    </w:p>
    <w:p w14:paraId="26B881BE" w14:textId="6B220C2C" w:rsidR="00E25AE0" w:rsidRPr="00AB2539" w:rsidRDefault="008277DF" w:rsidP="008277DF">
      <w:pPr>
        <w:pStyle w:val="ListParagraph"/>
        <w:widowControl/>
        <w:numPr>
          <w:ilvl w:val="1"/>
          <w:numId w:val="18"/>
        </w:numPr>
        <w:autoSpaceDE/>
        <w:autoSpaceDN/>
        <w:adjustRightInd/>
      </w:pPr>
      <w:r>
        <w:t>For 1 L of c</w:t>
      </w:r>
      <w:r w:rsidRPr="00AB2539">
        <w:t xml:space="preserve">ryoprotectant </w:t>
      </w:r>
      <w:r>
        <w:t>s</w:t>
      </w:r>
      <w:r w:rsidRPr="00AB2539">
        <w:t>olution</w:t>
      </w:r>
      <w:r>
        <w:t>,</w:t>
      </w:r>
      <w:r w:rsidR="00E25AE0" w:rsidRPr="00AB2539">
        <w:t xml:space="preserve"> </w:t>
      </w:r>
      <w:r w:rsidR="003F2478">
        <w:t xml:space="preserve">mix </w:t>
      </w:r>
      <w:r w:rsidR="00E25AE0" w:rsidRPr="00AB2539">
        <w:t xml:space="preserve">250 </w:t>
      </w:r>
      <w:r w:rsidR="004927DB" w:rsidRPr="00AB2539">
        <w:t>mL</w:t>
      </w:r>
      <w:r w:rsidR="00E25AE0" w:rsidRPr="00AB2539">
        <w:t xml:space="preserve"> of </w:t>
      </w:r>
      <w:r w:rsidR="00F14C04" w:rsidRPr="00AB2539">
        <w:t>e</w:t>
      </w:r>
      <w:r w:rsidR="00E25AE0" w:rsidRPr="00AB2539">
        <w:t xml:space="preserve">thylene </w:t>
      </w:r>
      <w:r w:rsidR="00F14C04" w:rsidRPr="00AB2539">
        <w:t>g</w:t>
      </w:r>
      <w:r w:rsidR="00E25AE0" w:rsidRPr="00AB2539">
        <w:t>lycol</w:t>
      </w:r>
      <w:r w:rsidR="003F2478">
        <w:t xml:space="preserve"> and </w:t>
      </w:r>
      <w:r w:rsidR="00E25AE0" w:rsidRPr="00AB2539">
        <w:t xml:space="preserve">250 </w:t>
      </w:r>
      <w:r w:rsidR="004927DB" w:rsidRPr="00AB2539">
        <w:t>mL</w:t>
      </w:r>
      <w:r w:rsidR="00E25AE0" w:rsidRPr="00AB2539">
        <w:t xml:space="preserve"> of </w:t>
      </w:r>
      <w:r w:rsidR="00F14C04" w:rsidRPr="00AB2539">
        <w:t>g</w:t>
      </w:r>
      <w:r w:rsidR="00E25AE0" w:rsidRPr="00AB2539">
        <w:t xml:space="preserve">lycerol, </w:t>
      </w:r>
      <w:r w:rsidR="007C2AAD" w:rsidRPr="00AB2539">
        <w:t xml:space="preserve">constantly stir </w:t>
      </w:r>
      <w:r w:rsidR="00E25AE0" w:rsidRPr="00AB2539">
        <w:t>until mixed. Slowly bring to 1</w:t>
      </w:r>
      <w:r w:rsidR="004927DB" w:rsidRPr="00AB2539">
        <w:t xml:space="preserve"> L </w:t>
      </w:r>
      <w:r w:rsidR="00E25AE0" w:rsidRPr="00AB2539">
        <w:t>with PBS. Filter with grade 4 (20</w:t>
      </w:r>
      <w:r w:rsidRPr="00D13D3E">
        <w:t>‒</w:t>
      </w:r>
      <w:r w:rsidR="00E25AE0" w:rsidRPr="00AB2539">
        <w:t xml:space="preserve">25 </w:t>
      </w:r>
      <w:proofErr w:type="spellStart"/>
      <w:r w:rsidR="00E25AE0" w:rsidRPr="00AB2539">
        <w:t>μm</w:t>
      </w:r>
      <w:proofErr w:type="spellEnd"/>
      <w:r w:rsidR="00E25AE0" w:rsidRPr="00AB2539">
        <w:t xml:space="preserve">) filter paper. Store at </w:t>
      </w:r>
      <w:r w:rsidR="009516C1" w:rsidRPr="00AB2539">
        <w:t>4</w:t>
      </w:r>
      <w:r w:rsidR="00E25AE0" w:rsidRPr="00AB2539">
        <w:t xml:space="preserve"> °C </w:t>
      </w:r>
      <w:r w:rsidR="009516C1" w:rsidRPr="00AB2539">
        <w:t xml:space="preserve">or RT </w:t>
      </w:r>
      <w:r w:rsidR="00E25AE0" w:rsidRPr="00AB2539">
        <w:t xml:space="preserve">for up to </w:t>
      </w:r>
      <w:r w:rsidR="00B15F2B" w:rsidRPr="00AB2539">
        <w:t>1</w:t>
      </w:r>
      <w:r w:rsidR="00E25AE0" w:rsidRPr="00AB2539">
        <w:t xml:space="preserve"> </w:t>
      </w:r>
      <w:r w:rsidR="00B15F2B" w:rsidRPr="00AB2539">
        <w:t>year</w:t>
      </w:r>
      <w:r w:rsidR="00E25AE0" w:rsidRPr="00AB2539">
        <w:t>.</w:t>
      </w:r>
    </w:p>
    <w:p w14:paraId="42ACDD78" w14:textId="086E7FB6" w:rsidR="00741719" w:rsidRPr="00AB2539" w:rsidRDefault="00741719" w:rsidP="00AB2539">
      <w:pPr>
        <w:pStyle w:val="ListParagraph"/>
        <w:widowControl/>
        <w:autoSpaceDE/>
        <w:autoSpaceDN/>
        <w:adjustRightInd/>
        <w:ind w:left="0"/>
      </w:pPr>
    </w:p>
    <w:p w14:paraId="0F561292" w14:textId="0D0B5C26" w:rsidR="00E25AE0" w:rsidRPr="00AB2539" w:rsidRDefault="008277DF" w:rsidP="00AB2539">
      <w:pPr>
        <w:pStyle w:val="NormalWeb"/>
        <w:widowControl/>
        <w:numPr>
          <w:ilvl w:val="1"/>
          <w:numId w:val="18"/>
        </w:numPr>
        <w:spacing w:before="0" w:beforeAutospacing="0" w:after="0" w:afterAutospacing="0"/>
        <w:contextualSpacing/>
        <w:rPr>
          <w:color w:val="auto"/>
        </w:rPr>
      </w:pPr>
      <w:r>
        <w:rPr>
          <w:color w:val="auto"/>
        </w:rPr>
        <w:t xml:space="preserve">Prepare </w:t>
      </w:r>
      <w:r w:rsidR="00E25AE0" w:rsidRPr="00AB2539">
        <w:rPr>
          <w:color w:val="auto"/>
        </w:rPr>
        <w:t xml:space="preserve">4% </w:t>
      </w:r>
      <w:r>
        <w:rPr>
          <w:color w:val="auto"/>
        </w:rPr>
        <w:t>p</w:t>
      </w:r>
      <w:r w:rsidRPr="00AB2539">
        <w:rPr>
          <w:color w:val="auto"/>
        </w:rPr>
        <w:t xml:space="preserve">araformaldehyde </w:t>
      </w:r>
      <w:r w:rsidR="00E25AE0" w:rsidRPr="00AB2539">
        <w:rPr>
          <w:color w:val="auto"/>
        </w:rPr>
        <w:t>in 0.1 M PBS</w:t>
      </w:r>
      <w:r w:rsidR="00095750" w:rsidRPr="00AB2539">
        <w:rPr>
          <w:color w:val="auto"/>
        </w:rPr>
        <w:t xml:space="preserve"> (PFA solution)</w:t>
      </w:r>
      <w:r>
        <w:rPr>
          <w:color w:val="auto"/>
        </w:rPr>
        <w:t xml:space="preserve"> as follows.</w:t>
      </w:r>
      <w:r w:rsidR="00E25AE0" w:rsidRPr="00AB2539">
        <w:rPr>
          <w:color w:val="auto"/>
        </w:rPr>
        <w:t xml:space="preserve"> </w:t>
      </w:r>
      <w:r>
        <w:rPr>
          <w:color w:val="auto"/>
        </w:rPr>
        <w:t>For</w:t>
      </w:r>
      <w:r w:rsidRPr="00AB2539">
        <w:rPr>
          <w:color w:val="auto"/>
        </w:rPr>
        <w:t xml:space="preserve"> </w:t>
      </w:r>
      <w:r w:rsidR="00E25AE0" w:rsidRPr="00AB2539">
        <w:rPr>
          <w:color w:val="auto"/>
        </w:rPr>
        <w:t>1 L</w:t>
      </w:r>
      <w:r>
        <w:rPr>
          <w:color w:val="auto"/>
        </w:rPr>
        <w:t xml:space="preserve"> of solution</w:t>
      </w:r>
      <w:r w:rsidR="00CD74D9" w:rsidRPr="00AB2539">
        <w:rPr>
          <w:color w:val="auto"/>
        </w:rPr>
        <w:t>, add</w:t>
      </w:r>
      <w:r w:rsidR="00B93F3A" w:rsidRPr="00AB2539">
        <w:rPr>
          <w:color w:val="auto"/>
        </w:rPr>
        <w:t xml:space="preserve"> </w:t>
      </w:r>
      <w:r w:rsidR="00E25AE0" w:rsidRPr="00AB2539">
        <w:rPr>
          <w:color w:val="auto"/>
        </w:rPr>
        <w:t xml:space="preserve">40 g of paraformaldehyde powder slowly to 800 </w:t>
      </w:r>
      <w:r w:rsidR="004927DB" w:rsidRPr="00AB2539">
        <w:rPr>
          <w:color w:val="auto"/>
        </w:rPr>
        <w:t>mL</w:t>
      </w:r>
      <w:r w:rsidR="00E25AE0" w:rsidRPr="00AB2539">
        <w:rPr>
          <w:color w:val="auto"/>
        </w:rPr>
        <w:t xml:space="preserve"> of 60</w:t>
      </w:r>
      <w:r w:rsidRPr="008277DF">
        <w:rPr>
          <w:color w:val="auto"/>
        </w:rPr>
        <w:t>‒</w:t>
      </w:r>
      <w:r w:rsidR="00E25AE0" w:rsidRPr="00AB2539">
        <w:rPr>
          <w:color w:val="auto"/>
        </w:rPr>
        <w:t xml:space="preserve">65 °C 0.1 M PBS </w:t>
      </w:r>
      <w:r w:rsidR="00CF5CFA" w:rsidRPr="00AB2539">
        <w:t xml:space="preserve">under </w:t>
      </w:r>
      <w:r w:rsidR="00E25AE0" w:rsidRPr="00AB2539">
        <w:t xml:space="preserve">constant stirring. Stir until </w:t>
      </w:r>
      <w:r w:rsidR="00E25AE0" w:rsidRPr="00AB2539">
        <w:rPr>
          <w:color w:val="auto"/>
        </w:rPr>
        <w:t>paraformaldehyde is completely dissolved</w:t>
      </w:r>
      <w:r>
        <w:rPr>
          <w:color w:val="auto"/>
        </w:rPr>
        <w:t xml:space="preserve"> while </w:t>
      </w:r>
      <w:r w:rsidR="00CD74D9" w:rsidRPr="00AB2539">
        <w:rPr>
          <w:color w:val="auto"/>
        </w:rPr>
        <w:t>controlling</w:t>
      </w:r>
      <w:r w:rsidR="00E25AE0" w:rsidRPr="00AB2539">
        <w:rPr>
          <w:color w:val="auto"/>
        </w:rPr>
        <w:t xml:space="preserve"> the temperature (60</w:t>
      </w:r>
      <w:r w:rsidRPr="008277DF">
        <w:rPr>
          <w:color w:val="auto"/>
        </w:rPr>
        <w:t>‒</w:t>
      </w:r>
      <w:r w:rsidR="00E25AE0" w:rsidRPr="00AB2539">
        <w:rPr>
          <w:color w:val="auto"/>
        </w:rPr>
        <w:t>65 °C). If necessary</w:t>
      </w:r>
      <w:r w:rsidR="00CD74D9" w:rsidRPr="00AB2539">
        <w:rPr>
          <w:color w:val="auto"/>
        </w:rPr>
        <w:t>,</w:t>
      </w:r>
      <w:r w:rsidR="00E25AE0" w:rsidRPr="00AB2539">
        <w:rPr>
          <w:color w:val="auto"/>
        </w:rPr>
        <w:t xml:space="preserve"> add a few drops of 1 M NaOH to clarify the solution. When the solution </w:t>
      </w:r>
      <w:r w:rsidR="00CD74D9" w:rsidRPr="00AB2539">
        <w:rPr>
          <w:color w:val="auto"/>
        </w:rPr>
        <w:t xml:space="preserve">reaches </w:t>
      </w:r>
      <w:r w:rsidR="00E25AE0" w:rsidRPr="00AB2539">
        <w:rPr>
          <w:color w:val="auto"/>
        </w:rPr>
        <w:t>room temperature</w:t>
      </w:r>
      <w:r w:rsidR="00CD74D9" w:rsidRPr="00AB2539">
        <w:rPr>
          <w:color w:val="auto"/>
        </w:rPr>
        <w:t>,</w:t>
      </w:r>
      <w:r w:rsidR="00E25AE0" w:rsidRPr="00AB2539">
        <w:rPr>
          <w:color w:val="auto"/>
        </w:rPr>
        <w:t xml:space="preserve"> filter with grade 4 (20-25 </w:t>
      </w:r>
      <w:proofErr w:type="spellStart"/>
      <w:r w:rsidR="00E25AE0" w:rsidRPr="00AB2539">
        <w:rPr>
          <w:color w:val="auto"/>
        </w:rPr>
        <w:t>μm</w:t>
      </w:r>
      <w:proofErr w:type="spellEnd"/>
      <w:r w:rsidR="00E25AE0" w:rsidRPr="00AB2539">
        <w:rPr>
          <w:color w:val="auto"/>
        </w:rPr>
        <w:t xml:space="preserve">) filter paper. </w:t>
      </w:r>
    </w:p>
    <w:p w14:paraId="74131585" w14:textId="77777777" w:rsidR="00E25AE0" w:rsidRPr="00AB2539" w:rsidRDefault="00E25AE0" w:rsidP="00AB2539">
      <w:pPr>
        <w:pStyle w:val="NormalWeb"/>
        <w:widowControl/>
        <w:spacing w:before="0" w:beforeAutospacing="0" w:after="0" w:afterAutospacing="0"/>
        <w:contextualSpacing/>
      </w:pPr>
    </w:p>
    <w:p w14:paraId="1B2D8F26" w14:textId="6D5CD68C" w:rsidR="00E25AE0" w:rsidRPr="00AB2539" w:rsidRDefault="00E25AE0" w:rsidP="00AB2539">
      <w:pPr>
        <w:pStyle w:val="NormalWeb"/>
        <w:widowControl/>
        <w:spacing w:before="0" w:beforeAutospacing="0" w:after="0" w:afterAutospacing="0"/>
        <w:contextualSpacing/>
        <w:rPr>
          <w:color w:val="auto"/>
        </w:rPr>
      </w:pPr>
      <w:r w:rsidRPr="00AB2539">
        <w:t>CAUTION: Paraformaldehyde is toxic and is suspected of being</w:t>
      </w:r>
      <w:r w:rsidR="00CD74D9" w:rsidRPr="00AB2539">
        <w:t xml:space="preserve"> a</w:t>
      </w:r>
      <w:r w:rsidRPr="00AB2539">
        <w:t xml:space="preserve"> </w:t>
      </w:r>
      <w:r w:rsidR="00CD74D9" w:rsidRPr="00AB2539">
        <w:t>carcinogen</w:t>
      </w:r>
      <w:r w:rsidRPr="00AB2539">
        <w:t xml:space="preserve">, prepare in the fume hood. </w:t>
      </w:r>
      <w:r w:rsidRPr="00AB2539">
        <w:rPr>
          <w:color w:val="auto"/>
        </w:rPr>
        <w:t xml:space="preserve">Store at 4 °C for and preferably use within to 2 days. </w:t>
      </w:r>
      <w:r w:rsidR="00104FB2" w:rsidRPr="00AB2539">
        <w:rPr>
          <w:color w:val="auto"/>
        </w:rPr>
        <w:t>PFA ready-to-use solution is commercially available.</w:t>
      </w:r>
    </w:p>
    <w:p w14:paraId="3DD953C9" w14:textId="77777777" w:rsidR="00E25AE0" w:rsidRPr="00AB2539" w:rsidRDefault="00E25AE0" w:rsidP="00AB2539">
      <w:pPr>
        <w:pStyle w:val="NormalWeb"/>
        <w:widowControl/>
        <w:spacing w:before="0" w:beforeAutospacing="0" w:after="0" w:afterAutospacing="0"/>
        <w:contextualSpacing/>
        <w:rPr>
          <w:color w:val="auto"/>
        </w:rPr>
      </w:pPr>
    </w:p>
    <w:p w14:paraId="55701B96" w14:textId="13188A76" w:rsidR="00E25AE0" w:rsidRPr="00AB2539" w:rsidRDefault="008277DF" w:rsidP="00AB2539">
      <w:pPr>
        <w:pStyle w:val="NormalWeb"/>
        <w:widowControl/>
        <w:numPr>
          <w:ilvl w:val="1"/>
          <w:numId w:val="18"/>
        </w:numPr>
        <w:spacing w:before="0" w:beforeAutospacing="0" w:after="0" w:afterAutospacing="0"/>
        <w:contextualSpacing/>
        <w:rPr>
          <w:color w:val="auto"/>
        </w:rPr>
      </w:pPr>
      <w:r>
        <w:rPr>
          <w:color w:val="auto"/>
        </w:rPr>
        <w:t xml:space="preserve">For 1 L of </w:t>
      </w:r>
      <w:r w:rsidR="00E25AE0" w:rsidRPr="00AB2539">
        <w:rPr>
          <w:color w:val="auto"/>
        </w:rPr>
        <w:t xml:space="preserve">10 mM Sodium citrate buffer (SCB) </w:t>
      </w:r>
      <w:r>
        <w:rPr>
          <w:color w:val="auto"/>
        </w:rPr>
        <w:t xml:space="preserve">at </w:t>
      </w:r>
      <w:r w:rsidR="00E25AE0" w:rsidRPr="00AB2539">
        <w:rPr>
          <w:color w:val="auto"/>
        </w:rPr>
        <w:t>pH 6</w:t>
      </w:r>
      <w:r w:rsidR="00CD74D9" w:rsidRPr="00AB2539">
        <w:rPr>
          <w:color w:val="auto"/>
        </w:rPr>
        <w:t>, add</w:t>
      </w:r>
      <w:r w:rsidR="00E25AE0" w:rsidRPr="00AB2539">
        <w:rPr>
          <w:color w:val="auto"/>
        </w:rPr>
        <w:t xml:space="preserve"> 1.204 g of </w:t>
      </w:r>
      <w:r w:rsidRPr="00AB2539">
        <w:rPr>
          <w:color w:val="auto"/>
        </w:rPr>
        <w:t>sodium citra</w:t>
      </w:r>
      <w:r w:rsidR="00E25AE0" w:rsidRPr="00AB2539">
        <w:rPr>
          <w:color w:val="auto"/>
        </w:rPr>
        <w:t xml:space="preserve">te (dihydrate), and 1.134 g of </w:t>
      </w:r>
      <w:r w:rsidRPr="00AB2539">
        <w:rPr>
          <w:color w:val="auto"/>
        </w:rPr>
        <w:t>citric aci</w:t>
      </w:r>
      <w:r w:rsidR="00E25AE0" w:rsidRPr="00AB2539">
        <w:rPr>
          <w:color w:val="auto"/>
        </w:rPr>
        <w:t xml:space="preserve">d to 800 </w:t>
      </w:r>
      <w:r w:rsidR="004927DB" w:rsidRPr="00AB2539">
        <w:rPr>
          <w:color w:val="auto"/>
        </w:rPr>
        <w:t>mL</w:t>
      </w:r>
      <w:r w:rsidR="00E25AE0" w:rsidRPr="00AB2539">
        <w:rPr>
          <w:color w:val="auto"/>
        </w:rPr>
        <w:t xml:space="preserve"> of </w:t>
      </w:r>
      <w:r w:rsidRPr="00AB2539">
        <w:t>d</w:t>
      </w:r>
      <w:r w:rsidR="00C03196" w:rsidRPr="00AB2539">
        <w:t>ouble distilled</w:t>
      </w:r>
      <w:r w:rsidR="00E25AE0" w:rsidRPr="00AB2539">
        <w:t xml:space="preserve"> H</w:t>
      </w:r>
      <w:r w:rsidR="00E25AE0" w:rsidRPr="00AB2539">
        <w:rPr>
          <w:vertAlign w:val="subscript"/>
        </w:rPr>
        <w:t>2</w:t>
      </w:r>
      <w:r w:rsidR="00E25AE0" w:rsidRPr="00AB2539">
        <w:t xml:space="preserve">O </w:t>
      </w:r>
      <w:r w:rsidR="00CF5CFA" w:rsidRPr="00AB2539">
        <w:t xml:space="preserve">under </w:t>
      </w:r>
      <w:r w:rsidR="00E25AE0" w:rsidRPr="00AB2539">
        <w:t>constant stirring</w:t>
      </w:r>
      <w:r w:rsidR="00E25AE0" w:rsidRPr="00AB2539">
        <w:rPr>
          <w:color w:val="auto"/>
        </w:rPr>
        <w:t xml:space="preserve">. Adjust the pH to 6.0 and add </w:t>
      </w:r>
      <w:r w:rsidR="00030B19">
        <w:t>dd</w:t>
      </w:r>
      <w:r w:rsidR="00E25AE0" w:rsidRPr="00AB2539">
        <w:t>H</w:t>
      </w:r>
      <w:r w:rsidR="00E25AE0" w:rsidRPr="00AB2539">
        <w:rPr>
          <w:vertAlign w:val="subscript"/>
        </w:rPr>
        <w:t>2</w:t>
      </w:r>
      <w:r w:rsidR="00E25AE0" w:rsidRPr="00AB2539">
        <w:t xml:space="preserve">O </w:t>
      </w:r>
      <w:r w:rsidR="00E25AE0" w:rsidRPr="00AB2539">
        <w:rPr>
          <w:color w:val="auto"/>
        </w:rPr>
        <w:t>u</w:t>
      </w:r>
      <w:r>
        <w:rPr>
          <w:color w:val="auto"/>
        </w:rPr>
        <w:t>p to</w:t>
      </w:r>
      <w:r w:rsidR="00E25AE0" w:rsidRPr="00AB2539">
        <w:rPr>
          <w:color w:val="auto"/>
        </w:rPr>
        <w:t xml:space="preserve"> 1 L. Store at 4 °C for up to 6 months. </w:t>
      </w:r>
    </w:p>
    <w:p w14:paraId="48DF33F7" w14:textId="77777777" w:rsidR="00E25AE0" w:rsidRPr="00AB2539" w:rsidRDefault="00E25AE0" w:rsidP="00AB2539">
      <w:pPr>
        <w:pStyle w:val="NormalWeb"/>
        <w:widowControl/>
        <w:spacing w:before="0" w:beforeAutospacing="0" w:after="0" w:afterAutospacing="0"/>
        <w:contextualSpacing/>
      </w:pPr>
    </w:p>
    <w:p w14:paraId="35D968D7" w14:textId="72FAB0DC" w:rsidR="00E25AE0" w:rsidRPr="00AB2539" w:rsidRDefault="008277DF" w:rsidP="00AB2539">
      <w:pPr>
        <w:pStyle w:val="NormalWeb"/>
        <w:widowControl/>
        <w:numPr>
          <w:ilvl w:val="1"/>
          <w:numId w:val="18"/>
        </w:numPr>
        <w:spacing w:before="0" w:beforeAutospacing="0" w:after="0" w:afterAutospacing="0"/>
        <w:contextualSpacing/>
      </w:pPr>
      <w:r>
        <w:t xml:space="preserve">Prepare 50 mL of </w:t>
      </w:r>
      <w:r w:rsidR="00E25AE0" w:rsidRPr="00AB2539">
        <w:t>2</w:t>
      </w:r>
      <w:r>
        <w:t xml:space="preserve"> </w:t>
      </w:r>
      <w:r w:rsidR="00E25AE0" w:rsidRPr="00AB2539">
        <w:t>N HC</w:t>
      </w:r>
      <w:r>
        <w:t>l</w:t>
      </w:r>
      <w:r w:rsidR="002425B0" w:rsidRPr="00AB2539">
        <w:rPr>
          <w:bCs/>
        </w:rPr>
        <w:t xml:space="preserve"> </w:t>
      </w:r>
      <w:r w:rsidR="00E25AE0" w:rsidRPr="00AB2539">
        <w:rPr>
          <w:bCs/>
        </w:rPr>
        <w:t xml:space="preserve">by slowly adding </w:t>
      </w:r>
      <w:r w:rsidR="00DC434A" w:rsidRPr="00AB2539">
        <w:t>8.2</w:t>
      </w:r>
      <w:r w:rsidR="00516AA9" w:rsidRPr="00AB2539">
        <w:t>5</w:t>
      </w:r>
      <w:r w:rsidR="00E25AE0" w:rsidRPr="00AB2539">
        <w:t xml:space="preserve"> m</w:t>
      </w:r>
      <w:r w:rsidR="002425B0" w:rsidRPr="00AB2539">
        <w:t>L</w:t>
      </w:r>
      <w:r w:rsidR="00E25AE0" w:rsidRPr="00AB2539">
        <w:t xml:space="preserve"> of 12</w:t>
      </w:r>
      <w:r w:rsidR="002425B0" w:rsidRPr="00AB2539">
        <w:t xml:space="preserve"> </w:t>
      </w:r>
      <w:r w:rsidR="00E25AE0" w:rsidRPr="00AB2539">
        <w:t>N HC</w:t>
      </w:r>
      <w:r>
        <w:t>l</w:t>
      </w:r>
      <w:r w:rsidR="00E25AE0" w:rsidRPr="00AB2539">
        <w:t xml:space="preserve"> (concentrated stock solution)</w:t>
      </w:r>
      <w:r w:rsidR="00E25AE0" w:rsidRPr="00AB2539">
        <w:rPr>
          <w:bCs/>
        </w:rPr>
        <w:t xml:space="preserve"> to </w:t>
      </w:r>
      <w:r w:rsidR="00E25AE0" w:rsidRPr="00AB2539">
        <w:t>4</w:t>
      </w:r>
      <w:r w:rsidR="00516AA9" w:rsidRPr="00AB2539">
        <w:t>1.</w:t>
      </w:r>
      <w:r w:rsidR="00E25AE0" w:rsidRPr="00AB2539">
        <w:t>7</w:t>
      </w:r>
      <w:r w:rsidR="00516AA9" w:rsidRPr="00AB2539">
        <w:t>5</w:t>
      </w:r>
      <w:r w:rsidR="00E25AE0" w:rsidRPr="00AB2539">
        <w:t xml:space="preserve"> m</w:t>
      </w:r>
      <w:r w:rsidR="002425B0" w:rsidRPr="00AB2539">
        <w:t>L</w:t>
      </w:r>
      <w:r w:rsidR="00E25AE0" w:rsidRPr="00AB2539">
        <w:t xml:space="preserve"> </w:t>
      </w:r>
      <w:r>
        <w:t xml:space="preserve">of </w:t>
      </w:r>
      <w:r>
        <w:rPr>
          <w:color w:val="auto"/>
        </w:rPr>
        <w:t>d</w:t>
      </w:r>
      <w:r w:rsidR="00030B19">
        <w:t>d</w:t>
      </w:r>
      <w:r w:rsidR="00E25AE0" w:rsidRPr="00AB2539">
        <w:t>H</w:t>
      </w:r>
      <w:r w:rsidR="00E25AE0" w:rsidRPr="00AB2539">
        <w:rPr>
          <w:vertAlign w:val="subscript"/>
        </w:rPr>
        <w:t>2</w:t>
      </w:r>
      <w:r w:rsidR="00E25AE0" w:rsidRPr="00AB2539">
        <w:t xml:space="preserve">O </w:t>
      </w:r>
      <w:r w:rsidR="00CF5CFA" w:rsidRPr="00AB2539">
        <w:t xml:space="preserve">under </w:t>
      </w:r>
      <w:r w:rsidR="00E25AE0" w:rsidRPr="00AB2539">
        <w:t xml:space="preserve">constant stirring. </w:t>
      </w:r>
    </w:p>
    <w:p w14:paraId="7097DF56" w14:textId="77777777" w:rsidR="00E25AE0" w:rsidRPr="00AB2539" w:rsidRDefault="00E25AE0" w:rsidP="00AB2539">
      <w:pPr>
        <w:pStyle w:val="NormalWeb"/>
        <w:widowControl/>
        <w:spacing w:before="0" w:beforeAutospacing="0" w:after="0" w:afterAutospacing="0"/>
        <w:contextualSpacing/>
      </w:pPr>
    </w:p>
    <w:p w14:paraId="53BB886C" w14:textId="62CF88EE" w:rsidR="00F16308" w:rsidRPr="00AB2539" w:rsidRDefault="00E25AE0" w:rsidP="00AB2539">
      <w:pPr>
        <w:pStyle w:val="NormalWeb"/>
        <w:widowControl/>
        <w:spacing w:before="0" w:beforeAutospacing="0" w:after="0" w:afterAutospacing="0"/>
        <w:contextualSpacing/>
      </w:pPr>
      <w:r w:rsidRPr="00AB2539">
        <w:t xml:space="preserve">CAUTION: Prepare in the fume hood. </w:t>
      </w:r>
      <w:r w:rsidR="005001CC" w:rsidRPr="00AB2539">
        <w:t>Solution m</w:t>
      </w:r>
      <w:r w:rsidR="002B5CB1" w:rsidRPr="00AB2539">
        <w:t>ust be prepared immediately before use.</w:t>
      </w:r>
    </w:p>
    <w:p w14:paraId="4EC50639" w14:textId="77777777" w:rsidR="002425B0" w:rsidRPr="00AB2539" w:rsidRDefault="002425B0" w:rsidP="00AB2539">
      <w:pPr>
        <w:pStyle w:val="NormalWeb"/>
        <w:widowControl/>
        <w:spacing w:before="0" w:beforeAutospacing="0" w:after="0" w:afterAutospacing="0"/>
        <w:contextualSpacing/>
      </w:pPr>
    </w:p>
    <w:p w14:paraId="77DC9358" w14:textId="4069ABC1" w:rsidR="003E7E5C" w:rsidRPr="00AB2539" w:rsidRDefault="00F16308" w:rsidP="00AB2539">
      <w:pPr>
        <w:pStyle w:val="NormalWeb"/>
        <w:widowControl/>
        <w:spacing w:before="0" w:beforeAutospacing="0" w:after="0" w:afterAutospacing="0"/>
        <w:contextualSpacing/>
      </w:pPr>
      <w:r w:rsidRPr="00AB2539">
        <w:t>NOTE:</w:t>
      </w:r>
      <w:r w:rsidR="00A57F7A" w:rsidRPr="00AB2539">
        <w:t xml:space="preserve"> 2</w:t>
      </w:r>
      <w:r w:rsidR="008277DF">
        <w:t xml:space="preserve"> </w:t>
      </w:r>
      <w:r w:rsidR="00A57F7A" w:rsidRPr="00AB2539">
        <w:t>N HC</w:t>
      </w:r>
      <w:r w:rsidR="008277DF">
        <w:t>l</w:t>
      </w:r>
      <w:r w:rsidR="00A57F7A" w:rsidRPr="00AB2539">
        <w:t xml:space="preserve"> will be used for DNA denaturalization, a crucial step. As </w:t>
      </w:r>
      <w:proofErr w:type="spellStart"/>
      <w:r w:rsidR="00A57F7A" w:rsidRPr="00AB2539">
        <w:t>BrdU</w:t>
      </w:r>
      <w:proofErr w:type="spellEnd"/>
      <w:r w:rsidR="00A57F7A" w:rsidRPr="00AB2539">
        <w:t xml:space="preserve"> </w:t>
      </w:r>
      <w:r w:rsidR="00F8625C" w:rsidRPr="00AB2539">
        <w:t xml:space="preserve">is </w:t>
      </w:r>
      <w:r w:rsidR="003E7E5C" w:rsidRPr="00AB2539">
        <w:t xml:space="preserve">incorporated into the DNA, </w:t>
      </w:r>
      <w:r w:rsidR="00A57F7A" w:rsidRPr="00AB2539">
        <w:t xml:space="preserve">HCl is </w:t>
      </w:r>
      <w:r w:rsidR="00CD74D9" w:rsidRPr="00AB2539">
        <w:t xml:space="preserve">used </w:t>
      </w:r>
      <w:r w:rsidR="00A57F7A" w:rsidRPr="00AB2539">
        <w:t xml:space="preserve">to </w:t>
      </w:r>
      <w:r w:rsidR="003E7E5C" w:rsidRPr="00AB2539">
        <w:t xml:space="preserve">open the DNA bonds allowing </w:t>
      </w:r>
      <w:proofErr w:type="spellStart"/>
      <w:r w:rsidR="003E7E5C" w:rsidRPr="00AB2539">
        <w:t>BrdU</w:t>
      </w:r>
      <w:proofErr w:type="spellEnd"/>
      <w:r w:rsidR="003E7E5C" w:rsidRPr="00AB2539">
        <w:t xml:space="preserve"> antibody access </w:t>
      </w:r>
      <w:proofErr w:type="spellStart"/>
      <w:r w:rsidR="003E7E5C" w:rsidRPr="00AB2539">
        <w:t>BrdU</w:t>
      </w:r>
      <w:proofErr w:type="spellEnd"/>
      <w:r w:rsidR="003E7E5C" w:rsidRPr="00AB2539">
        <w:t xml:space="preserve"> within the DNA.</w:t>
      </w:r>
    </w:p>
    <w:p w14:paraId="32521E29" w14:textId="77777777" w:rsidR="00E25AE0" w:rsidRPr="00AB2539" w:rsidRDefault="00E25AE0" w:rsidP="00AB2539">
      <w:pPr>
        <w:pStyle w:val="NormalWeb"/>
        <w:widowControl/>
        <w:spacing w:before="0" w:beforeAutospacing="0" w:after="0" w:afterAutospacing="0"/>
        <w:contextualSpacing/>
      </w:pPr>
    </w:p>
    <w:p w14:paraId="135BDBAC" w14:textId="71B639C6" w:rsidR="00E25AE0" w:rsidRPr="00AB2539" w:rsidRDefault="008277DF" w:rsidP="00AB2539">
      <w:pPr>
        <w:pStyle w:val="NormalWeb"/>
        <w:widowControl/>
        <w:numPr>
          <w:ilvl w:val="1"/>
          <w:numId w:val="18"/>
        </w:numPr>
        <w:spacing w:before="0" w:beforeAutospacing="0" w:after="0" w:afterAutospacing="0"/>
        <w:contextualSpacing/>
        <w:rPr>
          <w:color w:val="auto"/>
        </w:rPr>
      </w:pPr>
      <w:r>
        <w:t xml:space="preserve">Prepare </w:t>
      </w:r>
      <w:r w:rsidRPr="00AB2539">
        <w:t>endogenous pe</w:t>
      </w:r>
      <w:r w:rsidR="00E25AE0" w:rsidRPr="00AB2539">
        <w:t>roxidase blocking solution</w:t>
      </w:r>
      <w:r>
        <w:t xml:space="preserve"> as follows.</w:t>
      </w:r>
      <w:r w:rsidR="00E25AE0" w:rsidRPr="00AB2539">
        <w:t xml:space="preserve"> Prepare 100 m</w:t>
      </w:r>
      <w:r w:rsidR="002425B0" w:rsidRPr="00AB2539">
        <w:t>L</w:t>
      </w:r>
      <w:r w:rsidR="00E25AE0" w:rsidRPr="00AB2539">
        <w:t xml:space="preserve"> of </w:t>
      </w:r>
      <w:r w:rsidR="000012A7" w:rsidRPr="00AB2539">
        <w:t>0.6</w:t>
      </w:r>
      <w:r w:rsidR="00E25AE0" w:rsidRPr="00AB2539">
        <w:t xml:space="preserve">% hydrogen peroxide by mixing </w:t>
      </w:r>
      <w:r w:rsidR="000012A7" w:rsidRPr="00AB2539">
        <w:t>2</w:t>
      </w:r>
      <w:r w:rsidR="00E25AE0" w:rsidRPr="00AB2539">
        <w:t xml:space="preserve"> mL of 30% hydrogen peroxide with 9</w:t>
      </w:r>
      <w:r w:rsidR="000012A7" w:rsidRPr="00AB2539">
        <w:t>8</w:t>
      </w:r>
      <w:r w:rsidR="00E25AE0" w:rsidRPr="00AB2539">
        <w:t xml:space="preserve"> m</w:t>
      </w:r>
      <w:r w:rsidR="002425B0" w:rsidRPr="00AB2539">
        <w:t>L</w:t>
      </w:r>
      <w:r w:rsidR="00E25AE0" w:rsidRPr="00AB2539">
        <w:t xml:space="preserve"> of </w:t>
      </w:r>
      <w:r>
        <w:t>d</w:t>
      </w:r>
      <w:r w:rsidR="00030B19">
        <w:t>d</w:t>
      </w:r>
      <w:r w:rsidR="00E25AE0" w:rsidRPr="00AB2539">
        <w:t>H</w:t>
      </w:r>
      <w:r w:rsidR="00E25AE0" w:rsidRPr="00AB2539">
        <w:rPr>
          <w:vertAlign w:val="subscript"/>
        </w:rPr>
        <w:t>2</w:t>
      </w:r>
      <w:r w:rsidR="00E25AE0" w:rsidRPr="00AB2539">
        <w:t xml:space="preserve">O </w:t>
      </w:r>
      <w:r w:rsidR="00CF5CFA" w:rsidRPr="00AB2539">
        <w:t xml:space="preserve">under </w:t>
      </w:r>
      <w:r w:rsidR="00E25AE0" w:rsidRPr="00AB2539">
        <w:t>constant stirring.</w:t>
      </w:r>
    </w:p>
    <w:p w14:paraId="4607019E" w14:textId="77777777" w:rsidR="00E25AE0" w:rsidRPr="00AB2539" w:rsidRDefault="00E25AE0" w:rsidP="00AB2539">
      <w:pPr>
        <w:pStyle w:val="NormalWeb"/>
        <w:widowControl/>
        <w:spacing w:before="0" w:beforeAutospacing="0" w:after="0" w:afterAutospacing="0"/>
        <w:contextualSpacing/>
        <w:rPr>
          <w:color w:val="auto"/>
        </w:rPr>
      </w:pPr>
    </w:p>
    <w:p w14:paraId="15D5E3B7" w14:textId="00E55962" w:rsidR="00E25AE0" w:rsidRPr="00AB2539" w:rsidRDefault="00E25AE0" w:rsidP="00AB2539">
      <w:pPr>
        <w:pStyle w:val="NormalWeb"/>
        <w:widowControl/>
        <w:spacing w:before="0" w:beforeAutospacing="0" w:after="0" w:afterAutospacing="0"/>
        <w:contextualSpacing/>
        <w:rPr>
          <w:color w:val="auto"/>
        </w:rPr>
      </w:pPr>
      <w:r w:rsidRPr="00AB2539">
        <w:rPr>
          <w:color w:val="auto"/>
        </w:rPr>
        <w:t xml:space="preserve">NOTE: </w:t>
      </w:r>
      <w:r w:rsidR="000012A7" w:rsidRPr="00AB2539">
        <w:rPr>
          <w:color w:val="auto"/>
        </w:rPr>
        <w:t>The s</w:t>
      </w:r>
      <w:r w:rsidR="005001CC" w:rsidRPr="00AB2539">
        <w:rPr>
          <w:color w:val="auto"/>
        </w:rPr>
        <w:t>olution m</w:t>
      </w:r>
      <w:r w:rsidRPr="00AB2539">
        <w:rPr>
          <w:color w:val="auto"/>
        </w:rPr>
        <w:t xml:space="preserve">ust be prepared </w:t>
      </w:r>
      <w:r w:rsidR="00F8625C" w:rsidRPr="00AB2539">
        <w:rPr>
          <w:color w:val="auto"/>
        </w:rPr>
        <w:t>immediately before use</w:t>
      </w:r>
      <w:r w:rsidR="000012A7" w:rsidRPr="00AB2539">
        <w:rPr>
          <w:color w:val="auto"/>
        </w:rPr>
        <w:t>.</w:t>
      </w:r>
      <w:r w:rsidR="000012A7" w:rsidRPr="00AB2539">
        <w:t xml:space="preserve"> </w:t>
      </w:r>
      <w:r w:rsidR="00174832" w:rsidRPr="00AB2539">
        <w:rPr>
          <w:color w:val="auto"/>
        </w:rPr>
        <w:t>K</w:t>
      </w:r>
      <w:r w:rsidR="000012A7" w:rsidRPr="00AB2539">
        <w:rPr>
          <w:color w:val="auto"/>
        </w:rPr>
        <w:t xml:space="preserve">eep it in the dark </w:t>
      </w:r>
      <w:r w:rsidR="00174832" w:rsidRPr="00AB2539">
        <w:rPr>
          <w:color w:val="auto"/>
        </w:rPr>
        <w:t xml:space="preserve">as </w:t>
      </w:r>
      <w:r w:rsidR="000012A7" w:rsidRPr="00AB2539">
        <w:rPr>
          <w:color w:val="auto"/>
        </w:rPr>
        <w:t>H</w:t>
      </w:r>
      <w:r w:rsidR="000012A7" w:rsidRPr="00AB2539">
        <w:rPr>
          <w:color w:val="auto"/>
          <w:vertAlign w:val="subscript"/>
        </w:rPr>
        <w:t>2</w:t>
      </w:r>
      <w:r w:rsidR="000012A7" w:rsidRPr="00AB2539">
        <w:rPr>
          <w:color w:val="auto"/>
        </w:rPr>
        <w:t>O</w:t>
      </w:r>
      <w:r w:rsidR="000012A7" w:rsidRPr="00AB2539">
        <w:rPr>
          <w:color w:val="auto"/>
          <w:vertAlign w:val="subscript"/>
        </w:rPr>
        <w:t>2</w:t>
      </w:r>
      <w:r w:rsidR="000012A7" w:rsidRPr="00AB2539">
        <w:rPr>
          <w:color w:val="auto"/>
        </w:rPr>
        <w:t xml:space="preserve"> is light sensitive. PBS or TBS can be </w:t>
      </w:r>
      <w:r w:rsidR="00174832" w:rsidRPr="00AB2539">
        <w:rPr>
          <w:color w:val="auto"/>
        </w:rPr>
        <w:t>used</w:t>
      </w:r>
      <w:r w:rsidR="000012A7" w:rsidRPr="00AB2539">
        <w:rPr>
          <w:color w:val="auto"/>
        </w:rPr>
        <w:t xml:space="preserve"> instead of water.</w:t>
      </w:r>
    </w:p>
    <w:p w14:paraId="498DAABD" w14:textId="77777777" w:rsidR="00E25AE0" w:rsidRPr="00AB2539" w:rsidRDefault="00E25AE0" w:rsidP="00AB2539">
      <w:pPr>
        <w:pStyle w:val="NormalWeb"/>
        <w:widowControl/>
        <w:spacing w:before="0" w:beforeAutospacing="0" w:after="0" w:afterAutospacing="0"/>
        <w:contextualSpacing/>
        <w:rPr>
          <w:color w:val="auto"/>
        </w:rPr>
      </w:pPr>
    </w:p>
    <w:p w14:paraId="5ADBE488" w14:textId="40DB4A53" w:rsidR="00E25AE0" w:rsidRPr="00AB2539" w:rsidRDefault="00CF01FC" w:rsidP="00AB2539">
      <w:pPr>
        <w:pStyle w:val="NormalWeb"/>
        <w:widowControl/>
        <w:numPr>
          <w:ilvl w:val="1"/>
          <w:numId w:val="18"/>
        </w:numPr>
        <w:spacing w:before="0" w:beforeAutospacing="0" w:after="0" w:afterAutospacing="0"/>
        <w:contextualSpacing/>
        <w:rPr>
          <w:color w:val="auto"/>
        </w:rPr>
      </w:pPr>
      <w:r>
        <w:rPr>
          <w:bCs/>
        </w:rPr>
        <w:lastRenderedPageBreak/>
        <w:t xml:space="preserve">Prepare </w:t>
      </w:r>
      <w:r w:rsidR="008277DF" w:rsidRPr="00AB2539">
        <w:rPr>
          <w:bCs/>
        </w:rPr>
        <w:t>avidin-biotin com</w:t>
      </w:r>
      <w:r w:rsidR="004E5330" w:rsidRPr="00AB2539">
        <w:rPr>
          <w:bCs/>
        </w:rPr>
        <w:t>plex (</w:t>
      </w:r>
      <w:r w:rsidR="00E25AE0" w:rsidRPr="00AB2539">
        <w:rPr>
          <w:bCs/>
        </w:rPr>
        <w:t>ABC</w:t>
      </w:r>
      <w:r w:rsidR="004E5330" w:rsidRPr="00AB2539">
        <w:rPr>
          <w:bCs/>
        </w:rPr>
        <w:t>)</w:t>
      </w:r>
      <w:r w:rsidR="00E25AE0" w:rsidRPr="00AB2539">
        <w:rPr>
          <w:bCs/>
        </w:rPr>
        <w:t xml:space="preserve"> solution</w:t>
      </w:r>
      <w:r>
        <w:rPr>
          <w:bCs/>
        </w:rPr>
        <w:t xml:space="preserve"> as per</w:t>
      </w:r>
      <w:r w:rsidR="00E25AE0" w:rsidRPr="00AB2539">
        <w:t xml:space="preserve"> </w:t>
      </w:r>
      <w:r>
        <w:t xml:space="preserve">the </w:t>
      </w:r>
      <w:r w:rsidR="00E25AE0" w:rsidRPr="00AB2539">
        <w:t>instruction</w:t>
      </w:r>
      <w:r>
        <w:t>s</w:t>
      </w:r>
      <w:r w:rsidR="00E25AE0" w:rsidRPr="00AB2539">
        <w:t xml:space="preserve"> </w:t>
      </w:r>
      <w:r>
        <w:t>from</w:t>
      </w:r>
      <w:r w:rsidRPr="00AB2539">
        <w:t xml:space="preserve"> </w:t>
      </w:r>
      <w:r w:rsidR="00E25AE0" w:rsidRPr="00AB2539">
        <w:t xml:space="preserve">the manufacturer. </w:t>
      </w:r>
      <w:r w:rsidR="00030B19">
        <w:t>F</w:t>
      </w:r>
      <w:r w:rsidR="00E25AE0" w:rsidRPr="00AB2539">
        <w:t>or 5 mL of</w:t>
      </w:r>
      <w:r>
        <w:t xml:space="preserve"> ABC</w:t>
      </w:r>
      <w:r w:rsidR="00E25AE0" w:rsidRPr="00AB2539">
        <w:t xml:space="preserve"> in 0.1 M PBS</w:t>
      </w:r>
      <w:r w:rsidR="00030B19">
        <w:t>,</w:t>
      </w:r>
      <w:r w:rsidR="00E25AE0" w:rsidRPr="00AB2539">
        <w:t xml:space="preserve"> add 2 drops</w:t>
      </w:r>
      <w:r w:rsidR="000E687A" w:rsidRPr="00AB2539">
        <w:t xml:space="preserve"> (≈100 µ</w:t>
      </w:r>
      <w:r w:rsidR="009F3E27" w:rsidRPr="00AB2539">
        <w:t>L</w:t>
      </w:r>
      <w:r w:rsidR="000E687A" w:rsidRPr="00AB2539">
        <w:t>)</w:t>
      </w:r>
      <w:r w:rsidR="00E25AE0" w:rsidRPr="00AB2539">
        <w:t xml:space="preserve"> of reagent A and mix, </w:t>
      </w:r>
      <w:r>
        <w:t xml:space="preserve">and </w:t>
      </w:r>
      <w:r w:rsidR="00E25AE0" w:rsidRPr="00AB2539">
        <w:t>then add 2 drops</w:t>
      </w:r>
      <w:r w:rsidR="000E687A" w:rsidRPr="00AB2539">
        <w:t xml:space="preserve"> (≈100 µ</w:t>
      </w:r>
      <w:r w:rsidR="009F3E27" w:rsidRPr="00AB2539">
        <w:t>L</w:t>
      </w:r>
      <w:r w:rsidR="000E687A" w:rsidRPr="00AB2539">
        <w:t>)</w:t>
      </w:r>
      <w:r w:rsidR="00E25AE0" w:rsidRPr="00AB2539">
        <w:t xml:space="preserve"> of reagent B and mix. </w:t>
      </w:r>
    </w:p>
    <w:p w14:paraId="40DB275F" w14:textId="0C1B7E45" w:rsidR="00E25AE0" w:rsidRPr="00AB2539" w:rsidRDefault="002425B0" w:rsidP="00AB2539">
      <w:pPr>
        <w:pStyle w:val="NormalWeb"/>
        <w:widowControl/>
        <w:tabs>
          <w:tab w:val="left" w:pos="5340"/>
        </w:tabs>
        <w:spacing w:before="0" w:beforeAutospacing="0" w:after="0" w:afterAutospacing="0"/>
        <w:contextualSpacing/>
      </w:pPr>
      <w:r w:rsidRPr="00AB2539">
        <w:tab/>
      </w:r>
    </w:p>
    <w:p w14:paraId="32824BEB" w14:textId="37BF2EB1" w:rsidR="00E25AE0" w:rsidRPr="00AB2539" w:rsidRDefault="00E25AE0" w:rsidP="00AB2539">
      <w:pPr>
        <w:pStyle w:val="NormalWeb"/>
        <w:widowControl/>
        <w:spacing w:before="0" w:beforeAutospacing="0" w:after="0" w:afterAutospacing="0"/>
        <w:contextualSpacing/>
        <w:rPr>
          <w:color w:val="auto"/>
        </w:rPr>
      </w:pPr>
      <w:r w:rsidRPr="00AB2539">
        <w:t xml:space="preserve">NOTE: </w:t>
      </w:r>
      <w:r w:rsidR="001A0093" w:rsidRPr="00AB2539">
        <w:t>Solution m</w:t>
      </w:r>
      <w:r w:rsidRPr="00AB2539">
        <w:t>ust be prepared and allowed to tumble-roll for 20</w:t>
      </w:r>
      <w:r w:rsidR="00CF01FC" w:rsidRPr="00D13D3E">
        <w:t>‒</w:t>
      </w:r>
      <w:r w:rsidRPr="00AB2539">
        <w:t>30 min before use.</w:t>
      </w:r>
    </w:p>
    <w:p w14:paraId="4BA73922" w14:textId="77777777" w:rsidR="00E25AE0" w:rsidRPr="00AB2539" w:rsidRDefault="00E25AE0" w:rsidP="00AB2539">
      <w:pPr>
        <w:pStyle w:val="NormalWeb"/>
        <w:widowControl/>
        <w:spacing w:before="0" w:beforeAutospacing="0" w:after="0" w:afterAutospacing="0"/>
        <w:contextualSpacing/>
        <w:rPr>
          <w:color w:val="auto"/>
        </w:rPr>
      </w:pPr>
    </w:p>
    <w:p w14:paraId="6947A11F" w14:textId="6B95BCBC" w:rsidR="00E25AE0" w:rsidRPr="00AB2539" w:rsidRDefault="00030B19" w:rsidP="00AB2539">
      <w:pPr>
        <w:pStyle w:val="ListParagraph"/>
        <w:widowControl/>
        <w:numPr>
          <w:ilvl w:val="1"/>
          <w:numId w:val="18"/>
        </w:numPr>
        <w:autoSpaceDE/>
        <w:autoSpaceDN/>
        <w:adjustRightInd/>
      </w:pPr>
      <w:r>
        <w:t xml:space="preserve">Prepare </w:t>
      </w:r>
      <w:r w:rsidR="00E25AE0" w:rsidRPr="00AB2539">
        <w:t xml:space="preserve">DAB (Diaminobenzidine) Peroxidase (HRP) </w:t>
      </w:r>
      <w:r>
        <w:t>s</w:t>
      </w:r>
      <w:r w:rsidR="00E25AE0" w:rsidRPr="00AB2539">
        <w:t xml:space="preserve">ubstrate </w:t>
      </w:r>
      <w:r>
        <w:t>using the k</w:t>
      </w:r>
      <w:r w:rsidR="00E25AE0" w:rsidRPr="00AB2539">
        <w:t>it</w:t>
      </w:r>
      <w:r>
        <w:t xml:space="preserve"> by</w:t>
      </w:r>
      <w:r w:rsidR="00E25AE0" w:rsidRPr="00AB2539">
        <w:t xml:space="preserve"> </w:t>
      </w:r>
      <w:r>
        <w:t>f</w:t>
      </w:r>
      <w:r w:rsidR="00E25AE0" w:rsidRPr="00AB2539">
        <w:t>ollow</w:t>
      </w:r>
      <w:r>
        <w:t>ing</w:t>
      </w:r>
      <w:r w:rsidR="00E25AE0" w:rsidRPr="00AB2539">
        <w:t xml:space="preserve"> the instruction</w:t>
      </w:r>
      <w:r>
        <w:t>s</w:t>
      </w:r>
      <w:r w:rsidR="00E25AE0" w:rsidRPr="00AB2539">
        <w:t xml:space="preserve"> of the manufacturer. </w:t>
      </w:r>
      <w:r>
        <w:t xml:space="preserve">To </w:t>
      </w:r>
      <w:r w:rsidR="00E25AE0" w:rsidRPr="00AB2539">
        <w:t xml:space="preserve">5 mL of </w:t>
      </w:r>
      <w:r>
        <w:t>dd</w:t>
      </w:r>
      <w:r w:rsidR="00E25AE0" w:rsidRPr="00AB2539">
        <w:t>H</w:t>
      </w:r>
      <w:r w:rsidR="00E25AE0" w:rsidRPr="00AB2539">
        <w:rPr>
          <w:vertAlign w:val="subscript"/>
        </w:rPr>
        <w:t>2</w:t>
      </w:r>
      <w:r w:rsidR="00E25AE0" w:rsidRPr="00AB2539">
        <w:t>O</w:t>
      </w:r>
      <w:r>
        <w:t>,</w:t>
      </w:r>
      <w:r w:rsidR="00E25AE0" w:rsidRPr="00AB2539">
        <w:t xml:space="preserve"> add 2 drops </w:t>
      </w:r>
      <w:r w:rsidR="000E687A" w:rsidRPr="00AB2539">
        <w:t>(≈</w:t>
      </w:r>
      <w:r>
        <w:t xml:space="preserve"> </w:t>
      </w:r>
      <w:r w:rsidR="000E687A" w:rsidRPr="00AB2539">
        <w:t>84 µ</w:t>
      </w:r>
      <w:r w:rsidR="009F3E27" w:rsidRPr="00AB2539">
        <w:t>L</w:t>
      </w:r>
      <w:r w:rsidR="000E687A" w:rsidRPr="00AB2539">
        <w:t xml:space="preserve">) </w:t>
      </w:r>
      <w:r w:rsidR="00E25AE0" w:rsidRPr="00AB2539">
        <w:t xml:space="preserve">of reagent 1 and mix, add 4 drops </w:t>
      </w:r>
      <w:r w:rsidR="000E687A" w:rsidRPr="00AB2539">
        <w:t>(≈</w:t>
      </w:r>
      <w:r>
        <w:t xml:space="preserve"> </w:t>
      </w:r>
      <w:r w:rsidR="000E687A" w:rsidRPr="00AB2539">
        <w:t>100 µ</w:t>
      </w:r>
      <w:r w:rsidR="009F3E27" w:rsidRPr="00AB2539">
        <w:t>L</w:t>
      </w:r>
      <w:r w:rsidR="000E687A" w:rsidRPr="00AB2539">
        <w:t xml:space="preserve">) </w:t>
      </w:r>
      <w:r w:rsidR="00E25AE0" w:rsidRPr="00AB2539">
        <w:t xml:space="preserve">of reagent 2 and mix, then add 2 drops </w:t>
      </w:r>
      <w:r w:rsidR="000E687A" w:rsidRPr="00AB2539">
        <w:t>(≈</w:t>
      </w:r>
      <w:r>
        <w:t xml:space="preserve"> </w:t>
      </w:r>
      <w:r w:rsidR="000E687A" w:rsidRPr="00AB2539">
        <w:t>80 µ</w:t>
      </w:r>
      <w:r w:rsidR="009F3E27" w:rsidRPr="00AB2539">
        <w:t>L</w:t>
      </w:r>
      <w:r w:rsidR="000E687A" w:rsidRPr="00AB2539">
        <w:t xml:space="preserve">) </w:t>
      </w:r>
      <w:r w:rsidR="00E25AE0" w:rsidRPr="00AB2539">
        <w:t>of reagent 3 and mix. Finally, if desired, add 2 drops</w:t>
      </w:r>
      <w:r w:rsidR="000E687A" w:rsidRPr="00AB2539">
        <w:t xml:space="preserve"> (≈</w:t>
      </w:r>
      <w:r>
        <w:t xml:space="preserve"> </w:t>
      </w:r>
      <w:r w:rsidR="000E687A" w:rsidRPr="00AB2539">
        <w:t>80 µ</w:t>
      </w:r>
      <w:r w:rsidR="009F3E27" w:rsidRPr="00AB2539">
        <w:t>L</w:t>
      </w:r>
      <w:r w:rsidR="000E687A" w:rsidRPr="00AB2539">
        <w:t xml:space="preserve">) </w:t>
      </w:r>
      <w:r w:rsidR="00E25AE0" w:rsidRPr="00AB2539">
        <w:t>of reagent 4 (Nickel) and mix.</w:t>
      </w:r>
      <w:r w:rsidR="00EB0961">
        <w:t xml:space="preserve"> </w:t>
      </w:r>
    </w:p>
    <w:p w14:paraId="7BFCFEF2" w14:textId="77777777" w:rsidR="00E25AE0" w:rsidRPr="00AB2539" w:rsidRDefault="00E25AE0" w:rsidP="00AB2539">
      <w:pPr>
        <w:pStyle w:val="ListParagraph"/>
        <w:widowControl/>
        <w:ind w:left="0"/>
      </w:pPr>
    </w:p>
    <w:p w14:paraId="33CD7E34" w14:textId="6A766C49" w:rsidR="00E25AE0" w:rsidRPr="00AB2539" w:rsidRDefault="00E25AE0" w:rsidP="00AB2539">
      <w:pPr>
        <w:pStyle w:val="ListParagraph"/>
        <w:widowControl/>
        <w:ind w:left="0"/>
      </w:pPr>
      <w:r w:rsidRPr="00AB2539">
        <w:t xml:space="preserve">NOTE: </w:t>
      </w:r>
      <w:r w:rsidR="001A0093" w:rsidRPr="00AB2539">
        <w:t>Solution m</w:t>
      </w:r>
      <w:r w:rsidRPr="00AB2539">
        <w:t xml:space="preserve">ust be prepared </w:t>
      </w:r>
      <w:r w:rsidR="001A0093" w:rsidRPr="00AB2539">
        <w:t>immediately before use</w:t>
      </w:r>
      <w:r w:rsidRPr="00AB2539">
        <w:t xml:space="preserve">. </w:t>
      </w:r>
    </w:p>
    <w:p w14:paraId="6D6F6721" w14:textId="77777777" w:rsidR="00E25AE0" w:rsidRPr="00AB2539" w:rsidRDefault="00E25AE0" w:rsidP="00AB2539">
      <w:pPr>
        <w:pStyle w:val="ListParagraph"/>
        <w:widowControl/>
        <w:ind w:left="0"/>
      </w:pPr>
    </w:p>
    <w:p w14:paraId="65D45FD0" w14:textId="33800BD6" w:rsidR="00E25AE0" w:rsidRPr="00AB2539" w:rsidRDefault="00E25AE0" w:rsidP="00AB2539">
      <w:pPr>
        <w:pStyle w:val="ListParagraph"/>
        <w:widowControl/>
        <w:ind w:left="0"/>
      </w:pPr>
      <w:r w:rsidRPr="00AB2539">
        <w:t xml:space="preserve">CAUTION: DAB is toxic and potentially carcinogenic. </w:t>
      </w:r>
      <w:r w:rsidR="001A0093" w:rsidRPr="00AB2539">
        <w:t>It must be handled with</w:t>
      </w:r>
      <w:r w:rsidRPr="00AB2539">
        <w:t xml:space="preserve"> care a</w:t>
      </w:r>
      <w:r w:rsidR="00030B19">
        <w:t xml:space="preserve">nd </w:t>
      </w:r>
      <w:r w:rsidRPr="00AB2539">
        <w:t>discard</w:t>
      </w:r>
      <w:r w:rsidR="00030B19">
        <w:t>ed as per</w:t>
      </w:r>
      <w:r w:rsidR="00397445" w:rsidRPr="00AB2539">
        <w:t xml:space="preserve"> </w:t>
      </w:r>
      <w:r w:rsidRPr="00AB2539">
        <w:t xml:space="preserve">the </w:t>
      </w:r>
      <w:r w:rsidR="00030B19">
        <w:t xml:space="preserve">hazardous </w:t>
      </w:r>
      <w:r w:rsidRPr="00AB2539">
        <w:t xml:space="preserve">waste </w:t>
      </w:r>
      <w:r w:rsidR="00030B19">
        <w:t>r</w:t>
      </w:r>
      <w:r w:rsidRPr="00AB2539">
        <w:t xml:space="preserve">egulation </w:t>
      </w:r>
      <w:r w:rsidR="00030B19">
        <w:t>at</w:t>
      </w:r>
      <w:r w:rsidRPr="00AB2539">
        <w:t xml:space="preserve"> </w:t>
      </w:r>
      <w:r w:rsidR="00165D76" w:rsidRPr="00AB2539">
        <w:t xml:space="preserve">each </w:t>
      </w:r>
      <w:r w:rsidRPr="00AB2539">
        <w:t>institution. To inactivate DAB, add several drops of bleach (sodium hypochlorite)</w:t>
      </w:r>
      <w:r w:rsidR="00030B19">
        <w:t xml:space="preserve">; </w:t>
      </w:r>
      <w:r w:rsidRPr="00AB2539">
        <w:t>the solution will turn black.</w:t>
      </w:r>
    </w:p>
    <w:p w14:paraId="1F6C8E19" w14:textId="77777777" w:rsidR="00E25AE0" w:rsidRPr="00AB2539" w:rsidRDefault="00E25AE0" w:rsidP="00AB2539">
      <w:pPr>
        <w:pStyle w:val="ListParagraph"/>
        <w:widowControl/>
        <w:ind w:left="0"/>
        <w:rPr>
          <w:color w:val="FF0000"/>
        </w:rPr>
      </w:pPr>
    </w:p>
    <w:p w14:paraId="22941F43" w14:textId="5A6F2E93" w:rsidR="00E25AE0" w:rsidRPr="00AB2539" w:rsidRDefault="00030B19" w:rsidP="00AB2539">
      <w:pPr>
        <w:pStyle w:val="ListParagraph"/>
        <w:widowControl/>
        <w:numPr>
          <w:ilvl w:val="1"/>
          <w:numId w:val="18"/>
        </w:numPr>
        <w:autoSpaceDE/>
        <w:autoSpaceDN/>
        <w:adjustRightInd/>
      </w:pPr>
      <w:r>
        <w:t xml:space="preserve">Prepare 100 mL of </w:t>
      </w:r>
      <w:proofErr w:type="spellStart"/>
      <w:r>
        <w:t>c</w:t>
      </w:r>
      <w:r w:rsidR="00E25AE0" w:rsidRPr="00AB2539">
        <w:t>resyl</w:t>
      </w:r>
      <w:proofErr w:type="spellEnd"/>
      <w:r w:rsidR="00E25AE0" w:rsidRPr="00AB2539">
        <w:t xml:space="preserve"> violet</w:t>
      </w:r>
      <w:r>
        <w:t xml:space="preserve"> s</w:t>
      </w:r>
      <w:r w:rsidR="00E25AE0" w:rsidRPr="00AB2539">
        <w:t>olution</w:t>
      </w:r>
      <w:r>
        <w:t xml:space="preserve"> by </w:t>
      </w:r>
      <w:r w:rsidR="00397445" w:rsidRPr="00AB2539">
        <w:t>add</w:t>
      </w:r>
      <w:r>
        <w:t xml:space="preserve">ing </w:t>
      </w:r>
      <w:r w:rsidR="00E25AE0" w:rsidRPr="00AB2539">
        <w:t xml:space="preserve">100 mg of </w:t>
      </w:r>
      <w:proofErr w:type="spellStart"/>
      <w:r w:rsidR="00E25AE0" w:rsidRPr="00AB2539">
        <w:t>cresyl</w:t>
      </w:r>
      <w:proofErr w:type="spellEnd"/>
      <w:r w:rsidR="00E25AE0" w:rsidRPr="00AB2539">
        <w:t xml:space="preserve"> violet acetate</w:t>
      </w:r>
      <w:r>
        <w:t xml:space="preserve"> </w:t>
      </w:r>
      <w:r w:rsidR="00E25AE0" w:rsidRPr="00AB2539">
        <w:t>and 250 μL of acetic acid to 80 m</w:t>
      </w:r>
      <w:r>
        <w:t>L</w:t>
      </w:r>
      <w:r w:rsidR="00E25AE0" w:rsidRPr="00AB2539">
        <w:t xml:space="preserve"> of </w:t>
      </w:r>
      <w:r>
        <w:t>dd</w:t>
      </w:r>
      <w:r w:rsidR="00E25AE0" w:rsidRPr="00AB2539">
        <w:t>H</w:t>
      </w:r>
      <w:r w:rsidR="00E25AE0" w:rsidRPr="00AB2539">
        <w:rPr>
          <w:vertAlign w:val="subscript"/>
        </w:rPr>
        <w:t>2</w:t>
      </w:r>
      <w:r w:rsidR="00E25AE0" w:rsidRPr="00AB2539">
        <w:t>O at 55</w:t>
      </w:r>
      <w:r w:rsidRPr="00D13D3E">
        <w:t>‒</w:t>
      </w:r>
      <w:r w:rsidR="00E25AE0" w:rsidRPr="00AB2539">
        <w:t>60 °C. Adjust</w:t>
      </w:r>
      <w:r w:rsidR="00BB05AC">
        <w:t xml:space="preserve"> the</w:t>
      </w:r>
      <w:r w:rsidR="00E25AE0" w:rsidRPr="00AB2539">
        <w:t xml:space="preserve"> volume </w:t>
      </w:r>
      <w:r>
        <w:t xml:space="preserve">to </w:t>
      </w:r>
      <w:r w:rsidR="00E25AE0" w:rsidRPr="00AB2539">
        <w:t>100</w:t>
      </w:r>
      <w:r w:rsidR="004927DB" w:rsidRPr="00AB2539">
        <w:t xml:space="preserve"> </w:t>
      </w:r>
      <w:r w:rsidR="00E25AE0" w:rsidRPr="00AB2539">
        <w:t>mL, filter, and store at 4 °C in a dark</w:t>
      </w:r>
      <w:r>
        <w:t xml:space="preserve">-colored </w:t>
      </w:r>
      <w:r w:rsidR="00E25AE0" w:rsidRPr="00AB2539">
        <w:t>vessel.</w:t>
      </w:r>
    </w:p>
    <w:p w14:paraId="17A13F53" w14:textId="0E2893AD" w:rsidR="004D1C7F" w:rsidRPr="00AB2539" w:rsidRDefault="004D1C7F" w:rsidP="00AB2539">
      <w:pPr>
        <w:widowControl/>
        <w:autoSpaceDE/>
        <w:autoSpaceDN/>
        <w:adjustRightInd/>
      </w:pPr>
    </w:p>
    <w:p w14:paraId="76749AC3" w14:textId="3EFA122B" w:rsidR="00824B8C" w:rsidRPr="00AB2539" w:rsidRDefault="004D1C7F" w:rsidP="00AB2539">
      <w:pPr>
        <w:widowControl/>
        <w:autoSpaceDE/>
        <w:autoSpaceDN/>
        <w:adjustRightInd/>
      </w:pPr>
      <w:r w:rsidRPr="00AB2539">
        <w:t xml:space="preserve">NOTE: </w:t>
      </w:r>
      <w:r w:rsidR="00824B8C" w:rsidRPr="00AB2539">
        <w:t xml:space="preserve">The user is encouraged to test different concentrations of the </w:t>
      </w:r>
      <w:proofErr w:type="spellStart"/>
      <w:r w:rsidR="00824B8C" w:rsidRPr="00AB2539">
        <w:t>cresyl</w:t>
      </w:r>
      <w:proofErr w:type="spellEnd"/>
      <w:r w:rsidR="00824B8C" w:rsidRPr="00AB2539">
        <w:t xml:space="preserve"> violet solution before using it on valuable tissue samples. The result may be dark</w:t>
      </w:r>
      <w:r w:rsidR="00033BEF" w:rsidRPr="00AB2539">
        <w:t>er</w:t>
      </w:r>
      <w:r w:rsidR="00824B8C" w:rsidRPr="00AB2539">
        <w:t xml:space="preserve"> for counterstaining with some tissue samples, which may decrease the ability to count </w:t>
      </w:r>
      <w:proofErr w:type="spellStart"/>
      <w:r w:rsidR="00824B8C" w:rsidRPr="00AB2539">
        <w:t>BrdU</w:t>
      </w:r>
      <w:proofErr w:type="spellEnd"/>
      <w:r w:rsidR="00824B8C" w:rsidRPr="00AB2539">
        <w:t xml:space="preserve"> positive cells accurately.</w:t>
      </w:r>
    </w:p>
    <w:p w14:paraId="79692D05" w14:textId="77777777" w:rsidR="00E25AE0" w:rsidRPr="00AB2539" w:rsidRDefault="00E25AE0" w:rsidP="00AB2539">
      <w:pPr>
        <w:widowControl/>
        <w:contextualSpacing/>
        <w:rPr>
          <w:b/>
          <w:bCs/>
        </w:rPr>
      </w:pPr>
    </w:p>
    <w:p w14:paraId="52F10BD5" w14:textId="32BD9B23" w:rsidR="00E25AE0" w:rsidRPr="00AB2539" w:rsidRDefault="00E758D3" w:rsidP="00AB2539">
      <w:pPr>
        <w:pStyle w:val="ListParagraph"/>
        <w:widowControl/>
        <w:numPr>
          <w:ilvl w:val="0"/>
          <w:numId w:val="18"/>
        </w:numPr>
        <w:autoSpaceDE/>
        <w:autoSpaceDN/>
        <w:adjustRightInd/>
        <w:rPr>
          <w:highlight w:val="yellow"/>
        </w:rPr>
      </w:pPr>
      <w:r w:rsidRPr="00AB2539">
        <w:rPr>
          <w:b/>
          <w:bCs/>
          <w:highlight w:val="yellow"/>
        </w:rPr>
        <w:t xml:space="preserve">Thymidine analog </w:t>
      </w:r>
      <w:proofErr w:type="spellStart"/>
      <w:r w:rsidRPr="00AB2539">
        <w:rPr>
          <w:b/>
          <w:bCs/>
          <w:highlight w:val="yellow"/>
        </w:rPr>
        <w:t>BrdU</w:t>
      </w:r>
      <w:proofErr w:type="spellEnd"/>
      <w:r w:rsidRPr="00AB2539">
        <w:rPr>
          <w:b/>
          <w:bCs/>
          <w:highlight w:val="yellow"/>
        </w:rPr>
        <w:t xml:space="preserve"> administration</w:t>
      </w:r>
    </w:p>
    <w:p w14:paraId="045FBD54" w14:textId="77777777" w:rsidR="00E25AE0" w:rsidRPr="00AB2539" w:rsidRDefault="00E25AE0" w:rsidP="00AB2539">
      <w:pPr>
        <w:pStyle w:val="ListParagraph"/>
        <w:widowControl/>
        <w:ind w:left="0"/>
        <w:rPr>
          <w:highlight w:val="yellow"/>
        </w:rPr>
      </w:pPr>
    </w:p>
    <w:p w14:paraId="670CA138" w14:textId="740ADE00" w:rsidR="00DF26E7" w:rsidRPr="00AB2539" w:rsidRDefault="00E25AE0" w:rsidP="00030B19">
      <w:pPr>
        <w:pStyle w:val="ListParagraph"/>
        <w:widowControl/>
        <w:numPr>
          <w:ilvl w:val="1"/>
          <w:numId w:val="18"/>
        </w:numPr>
        <w:autoSpaceDE/>
        <w:autoSpaceDN/>
        <w:adjustRightInd/>
        <w:rPr>
          <w:b/>
          <w:bCs/>
          <w:highlight w:val="yellow"/>
        </w:rPr>
      </w:pPr>
      <w:r w:rsidRPr="00AB2539">
        <w:rPr>
          <w:highlight w:val="yellow"/>
        </w:rPr>
        <w:t>Restrain the</w:t>
      </w:r>
      <w:r w:rsidR="004621AB" w:rsidRPr="00AB2539">
        <w:rPr>
          <w:highlight w:val="yellow"/>
        </w:rPr>
        <w:t xml:space="preserve"> experimental</w:t>
      </w:r>
      <w:r w:rsidRPr="00AB2539">
        <w:rPr>
          <w:highlight w:val="yellow"/>
        </w:rPr>
        <w:t xml:space="preserve"> </w:t>
      </w:r>
      <w:r w:rsidR="004621AB" w:rsidRPr="00AB2539">
        <w:rPr>
          <w:highlight w:val="yellow"/>
        </w:rPr>
        <w:t>animal</w:t>
      </w:r>
      <w:r w:rsidR="00EA2F79" w:rsidRPr="00AB2539">
        <w:rPr>
          <w:highlight w:val="yellow"/>
        </w:rPr>
        <w:t xml:space="preserve"> </w:t>
      </w:r>
      <w:r w:rsidR="00DF26E7" w:rsidRPr="00AB2539">
        <w:rPr>
          <w:highlight w:val="yellow"/>
        </w:rPr>
        <w:t>(</w:t>
      </w:r>
      <w:r w:rsidR="00F77693" w:rsidRPr="00AB2539">
        <w:rPr>
          <w:highlight w:val="yellow"/>
        </w:rPr>
        <w:t>e.g.</w:t>
      </w:r>
      <w:r w:rsidR="002425B0" w:rsidRPr="00AB2539">
        <w:rPr>
          <w:highlight w:val="yellow"/>
        </w:rPr>
        <w:t>,</w:t>
      </w:r>
      <w:r w:rsidR="00EA2F79" w:rsidRPr="00AB2539">
        <w:rPr>
          <w:highlight w:val="yellow"/>
        </w:rPr>
        <w:t xml:space="preserve"> </w:t>
      </w:r>
      <w:r w:rsidR="00F913A8" w:rsidRPr="00AB2539">
        <w:rPr>
          <w:highlight w:val="yellow"/>
        </w:rPr>
        <w:t>90</w:t>
      </w:r>
      <w:r w:rsidR="00030B19">
        <w:rPr>
          <w:highlight w:val="yellow"/>
        </w:rPr>
        <w:t>-</w:t>
      </w:r>
      <w:r w:rsidR="00EA2F79" w:rsidRPr="00AB2539">
        <w:rPr>
          <w:highlight w:val="yellow"/>
        </w:rPr>
        <w:t>day</w:t>
      </w:r>
      <w:r w:rsidR="00030B19">
        <w:rPr>
          <w:highlight w:val="yellow"/>
        </w:rPr>
        <w:t>-</w:t>
      </w:r>
      <w:r w:rsidR="00EA2F79" w:rsidRPr="00AB2539">
        <w:rPr>
          <w:highlight w:val="yellow"/>
        </w:rPr>
        <w:t>old male</w:t>
      </w:r>
      <w:r w:rsidR="004621AB" w:rsidRPr="00AB2539">
        <w:rPr>
          <w:highlight w:val="yellow"/>
        </w:rPr>
        <w:t xml:space="preserve"> Wistar</w:t>
      </w:r>
      <w:r w:rsidR="00EA2F79" w:rsidRPr="00AB2539">
        <w:rPr>
          <w:highlight w:val="yellow"/>
        </w:rPr>
        <w:t xml:space="preserve"> rat</w:t>
      </w:r>
      <w:r w:rsidR="00030B19">
        <w:rPr>
          <w:highlight w:val="yellow"/>
        </w:rPr>
        <w:t xml:space="preserve"> weighing 350 g</w:t>
      </w:r>
      <w:r w:rsidR="00DF26E7" w:rsidRPr="00AB2539">
        <w:rPr>
          <w:highlight w:val="yellow"/>
        </w:rPr>
        <w:t>)</w:t>
      </w:r>
      <w:r w:rsidRPr="00AB2539">
        <w:rPr>
          <w:highlight w:val="yellow"/>
        </w:rPr>
        <w:t xml:space="preserve">, </w:t>
      </w:r>
      <w:r w:rsidR="00BB05AC">
        <w:rPr>
          <w:highlight w:val="yellow"/>
        </w:rPr>
        <w:t xml:space="preserve">by </w:t>
      </w:r>
      <w:r w:rsidR="00030B19" w:rsidRPr="00AB2539">
        <w:rPr>
          <w:highlight w:val="yellow"/>
        </w:rPr>
        <w:t>i</w:t>
      </w:r>
      <w:r w:rsidR="00030B19">
        <w:rPr>
          <w:highlight w:val="yellow"/>
        </w:rPr>
        <w:t>mmobilizing</w:t>
      </w:r>
      <w:r w:rsidR="00030B19" w:rsidRPr="00AB2539">
        <w:rPr>
          <w:highlight w:val="yellow"/>
        </w:rPr>
        <w:t xml:space="preserve"> </w:t>
      </w:r>
      <w:r w:rsidRPr="00AB2539">
        <w:rPr>
          <w:highlight w:val="yellow"/>
        </w:rPr>
        <w:t>the lower abdominal cavity</w:t>
      </w:r>
      <w:r w:rsidR="00DF26E7" w:rsidRPr="00AB2539">
        <w:rPr>
          <w:highlight w:val="yellow"/>
        </w:rPr>
        <w:t>.</w:t>
      </w:r>
    </w:p>
    <w:p w14:paraId="1CA80A68" w14:textId="77777777" w:rsidR="00DF26E7" w:rsidRPr="00AB2539" w:rsidRDefault="00DF26E7" w:rsidP="00593459">
      <w:pPr>
        <w:pStyle w:val="ListParagraph"/>
        <w:widowControl/>
        <w:autoSpaceDE/>
        <w:autoSpaceDN/>
        <w:adjustRightInd/>
        <w:ind w:left="0"/>
        <w:rPr>
          <w:b/>
          <w:bCs/>
          <w:highlight w:val="yellow"/>
        </w:rPr>
      </w:pPr>
    </w:p>
    <w:p w14:paraId="6812FE0A" w14:textId="26299AD8" w:rsidR="00E25AE0" w:rsidRPr="00AB2539" w:rsidRDefault="004621AB" w:rsidP="00EB0961">
      <w:pPr>
        <w:pStyle w:val="ListParagraph"/>
        <w:widowControl/>
        <w:numPr>
          <w:ilvl w:val="1"/>
          <w:numId w:val="18"/>
        </w:numPr>
        <w:autoSpaceDE/>
        <w:autoSpaceDN/>
        <w:adjustRightInd/>
        <w:rPr>
          <w:highlight w:val="yellow"/>
        </w:rPr>
      </w:pPr>
      <w:r w:rsidRPr="00AB2539">
        <w:rPr>
          <w:highlight w:val="yellow"/>
        </w:rPr>
        <w:t>Administer</w:t>
      </w:r>
      <w:r w:rsidR="00B9163E" w:rsidRPr="00AB2539">
        <w:rPr>
          <w:highlight w:val="yellow"/>
        </w:rPr>
        <w:t xml:space="preserve"> </w:t>
      </w:r>
      <w:r w:rsidR="00296348" w:rsidRPr="00AB2539">
        <w:rPr>
          <w:highlight w:val="yellow"/>
        </w:rPr>
        <w:t xml:space="preserve">the </w:t>
      </w:r>
      <w:proofErr w:type="spellStart"/>
      <w:r w:rsidR="00296348" w:rsidRPr="00AB2539">
        <w:rPr>
          <w:highlight w:val="yellow"/>
        </w:rPr>
        <w:t>BrdU</w:t>
      </w:r>
      <w:proofErr w:type="spellEnd"/>
      <w:r w:rsidR="00296348" w:rsidRPr="00AB2539">
        <w:rPr>
          <w:highlight w:val="yellow"/>
        </w:rPr>
        <w:t xml:space="preserve"> solution (50 mg/kg) intraperitoneally (</w:t>
      </w:r>
      <w:proofErr w:type="spellStart"/>
      <w:r w:rsidR="00296348" w:rsidRPr="00AB2539">
        <w:rPr>
          <w:highlight w:val="yellow"/>
        </w:rPr>
        <w:t>i.p.</w:t>
      </w:r>
      <w:proofErr w:type="spellEnd"/>
      <w:r w:rsidR="00296348" w:rsidRPr="00AB2539">
        <w:rPr>
          <w:highlight w:val="yellow"/>
        </w:rPr>
        <w:t xml:space="preserve">) </w:t>
      </w:r>
      <w:r w:rsidR="00E25AE0" w:rsidRPr="00AB2539">
        <w:rPr>
          <w:highlight w:val="yellow"/>
        </w:rPr>
        <w:t xml:space="preserve">using a </w:t>
      </w:r>
      <w:r w:rsidR="00030B19">
        <w:rPr>
          <w:highlight w:val="yellow"/>
        </w:rPr>
        <w:t>23 G</w:t>
      </w:r>
      <w:r w:rsidR="00EB0961">
        <w:rPr>
          <w:highlight w:val="yellow"/>
        </w:rPr>
        <w:t xml:space="preserve"> </w:t>
      </w:r>
      <w:r w:rsidR="00E25AE0" w:rsidRPr="00AB2539">
        <w:rPr>
          <w:highlight w:val="yellow"/>
        </w:rPr>
        <w:t>needle</w:t>
      </w:r>
      <w:r w:rsidR="00030B19">
        <w:rPr>
          <w:highlight w:val="yellow"/>
        </w:rPr>
        <w:t xml:space="preserve"> and 1 mL syringe.</w:t>
      </w:r>
      <w:r w:rsidR="00E25AE0" w:rsidRPr="00AB2539">
        <w:rPr>
          <w:highlight w:val="yellow"/>
        </w:rPr>
        <w:t xml:space="preserve"> </w:t>
      </w:r>
    </w:p>
    <w:p w14:paraId="17AB423B" w14:textId="77777777" w:rsidR="00B9163E" w:rsidRPr="00AB2539" w:rsidRDefault="00B9163E" w:rsidP="00EB0961">
      <w:pPr>
        <w:pStyle w:val="ListParagraph"/>
        <w:widowControl/>
        <w:ind w:left="0"/>
      </w:pPr>
    </w:p>
    <w:p w14:paraId="283B6284" w14:textId="083BFB0D" w:rsidR="00B9163E" w:rsidRPr="00AB2539" w:rsidRDefault="00B9163E" w:rsidP="006D7B01">
      <w:pPr>
        <w:pStyle w:val="ListParagraph"/>
        <w:widowControl/>
        <w:ind w:left="0"/>
      </w:pPr>
      <w:r w:rsidRPr="00AB2539">
        <w:t xml:space="preserve">NOTE: Adjust the </w:t>
      </w:r>
      <w:r w:rsidR="00030B19">
        <w:t xml:space="preserve">injection </w:t>
      </w:r>
      <w:r w:rsidRPr="00AB2539">
        <w:t xml:space="preserve">volume </w:t>
      </w:r>
      <w:r w:rsidR="00030B19">
        <w:t>as per</w:t>
      </w:r>
      <w:r w:rsidRPr="00AB2539">
        <w:t xml:space="preserve"> weight of the animal. Use a </w:t>
      </w:r>
      <w:r w:rsidR="00397445" w:rsidRPr="00AB2539">
        <w:t>23</w:t>
      </w:r>
      <w:r w:rsidR="00030B19" w:rsidRPr="00D13D3E">
        <w:t>‒</w:t>
      </w:r>
      <w:r w:rsidR="00397445" w:rsidRPr="00AB2539">
        <w:t>27</w:t>
      </w:r>
      <w:r w:rsidR="002425B0" w:rsidRPr="00AB2539">
        <w:t xml:space="preserve"> G</w:t>
      </w:r>
      <w:r w:rsidRPr="00AB2539">
        <w:t xml:space="preserve"> needle and a 1</w:t>
      </w:r>
      <w:r w:rsidR="00030B19" w:rsidRPr="00D13D3E">
        <w:t>‒</w:t>
      </w:r>
      <w:r w:rsidRPr="00AB2539">
        <w:t>5 m</w:t>
      </w:r>
      <w:r w:rsidR="002425B0" w:rsidRPr="00AB2539">
        <w:t>L</w:t>
      </w:r>
      <w:r w:rsidRPr="00AB2539">
        <w:t xml:space="preserve"> syringe for adult rats. The maximum tolerable intraperitoneal injection volume in the adult rat is 10 </w:t>
      </w:r>
      <w:proofErr w:type="spellStart"/>
      <w:r w:rsidR="004927DB" w:rsidRPr="00AB2539">
        <w:t>mL</w:t>
      </w:r>
      <w:r w:rsidRPr="00AB2539">
        <w:t>.</w:t>
      </w:r>
      <w:proofErr w:type="spellEnd"/>
      <w:r w:rsidRPr="00AB2539">
        <w:t xml:space="preserve"> Different routes c</w:t>
      </w:r>
      <w:r w:rsidR="003F2478">
        <w:t>an</w:t>
      </w:r>
      <w:r w:rsidRPr="00AB2539">
        <w:t xml:space="preserve"> be used to administ</w:t>
      </w:r>
      <w:r w:rsidR="003F2478">
        <w:t>er</w:t>
      </w:r>
      <w:r w:rsidRPr="00AB2539">
        <w:t xml:space="preserve"> the </w:t>
      </w:r>
      <w:proofErr w:type="spellStart"/>
      <w:r w:rsidRPr="00AB2539">
        <w:t>BrdU</w:t>
      </w:r>
      <w:proofErr w:type="spellEnd"/>
      <w:r w:rsidR="00397445" w:rsidRPr="00AB2539">
        <w:t xml:space="preserve"> solution</w:t>
      </w:r>
      <w:r w:rsidR="00F94AD5" w:rsidRPr="00AB2539">
        <w:fldChar w:fldCharType="begin" w:fldLock="1"/>
      </w:r>
      <w:r w:rsidR="00383526" w:rsidRPr="00AB2539">
        <w:instrText>ADDIN CSL_CITATION {"citationItems":[{"id":"ITEM-1","itemData":{"DOI":"10.1016/j.brainresrev.2006.08.002","ISSN":"01650173","abstract":"Bromodeoxyuridine (BrdU) is a thymidine analog that incorporates DNA of dividing cells during the S-phase of the cell cycle. As such, BrdU is used for birth dating and monitoring cell proliferation. BrdU immunohistochemistry has been instrumental for the study of the development of the nervous system, and to confirm that neurogenesis occurs in the adult mammalian brain, including in human. However, the use of BrdU for studying neurogenesis is not without pitfalls and limitations. BrdU is a toxic and mutagenic substance. It triggers cell death, the formation of teratomas, alters DNA stability, lengthens the cell cycle, and has mitogenic, transcriptional and translational effects on cells that incorporate it. All of which have profound consequences on neurogenesis. BrdU is not a marker of the S-phase of the cell cycle. As a thymidine analog, it is a marker of DNA synthesis. Therefore, studying neurogenesis with BrdU requires distinguishing cell proliferation and neurogenesis from other events involving DNA synthesis, like DNA repair, abortive cell cycle reentry and gene duplication. BrdU labeling is currently the most used technique for studying adult neurogenesis in situ. However in many instances, appropriate controls have been overlooked and events reported as the generation of new neuronal cells in the adult brain misinterpreted, which makes BrdU labeling one of the most misused techniques in neuroscience. © 2006 Elsevier B.V. All rights reserved.","author":[{"dropping-particle":"","family":"Taupin","given":"Philippe","non-dropping-particle":"","parse-names":false,"suffix":""}],"container-title":"Brain Research Reviews","id":"ITEM-1","issue":"1","issued":{"date-parts":[["2007"]]},"page":"198-214","title":"BrdU immunohistochemistry for studying adult neurogenesis: Paradigms, pitfalls, limitations, and validation","type":"article-journal","volume":"53"},"uris":["http://www.mendeley.com/documents/?uuid=932c92e5-5769-491e-a28a-212affb4dfc5"]}],"mendeley":{"formattedCitation":"&lt;sup&gt;14&lt;/sup&gt;","plainTextFormattedCitation":"14","previouslyFormattedCitation":"&lt;sup&gt;14&lt;/sup&gt;"},"properties":{"noteIndex":0},"schema":"https://github.com/citation-style-language/schema/raw/master/csl-citation.json"}</w:instrText>
      </w:r>
      <w:r w:rsidR="00F94AD5" w:rsidRPr="00AB2539">
        <w:fldChar w:fldCharType="separate"/>
      </w:r>
      <w:r w:rsidR="00557272" w:rsidRPr="00AB2539">
        <w:rPr>
          <w:noProof/>
          <w:vertAlign w:val="superscript"/>
        </w:rPr>
        <w:t>14</w:t>
      </w:r>
      <w:r w:rsidR="00F94AD5" w:rsidRPr="00AB2539">
        <w:fldChar w:fldCharType="end"/>
      </w:r>
      <w:r w:rsidRPr="00AB2539">
        <w:t xml:space="preserve">. For example, intraperitoneal injection or </w:t>
      </w:r>
      <w:r w:rsidR="00397445" w:rsidRPr="00AB2539">
        <w:t xml:space="preserve">oral administration through </w:t>
      </w:r>
      <w:r w:rsidRPr="00AB2539">
        <w:t>drinking water.</w:t>
      </w:r>
      <w:r w:rsidR="00F913A8" w:rsidRPr="00AB2539">
        <w:t xml:space="preserve"> </w:t>
      </w:r>
    </w:p>
    <w:p w14:paraId="3E3DA381" w14:textId="77777777" w:rsidR="00E25AE0" w:rsidRPr="00AB2539" w:rsidRDefault="00E25AE0" w:rsidP="00AB2539">
      <w:pPr>
        <w:widowControl/>
        <w:contextualSpacing/>
        <w:rPr>
          <w:b/>
          <w:bCs/>
        </w:rPr>
      </w:pPr>
    </w:p>
    <w:p w14:paraId="5DB66913" w14:textId="32A35945" w:rsidR="00E25AE0" w:rsidRPr="00AB2539" w:rsidRDefault="00E758D3" w:rsidP="00AB2539">
      <w:pPr>
        <w:pStyle w:val="ListParagraph"/>
        <w:widowControl/>
        <w:numPr>
          <w:ilvl w:val="0"/>
          <w:numId w:val="18"/>
        </w:numPr>
        <w:autoSpaceDE/>
        <w:autoSpaceDN/>
        <w:adjustRightInd/>
        <w:rPr>
          <w:b/>
          <w:bCs/>
        </w:rPr>
      </w:pPr>
      <w:r w:rsidRPr="00AB2539">
        <w:rPr>
          <w:b/>
          <w:bCs/>
        </w:rPr>
        <w:t xml:space="preserve">Tissue preparation </w:t>
      </w:r>
    </w:p>
    <w:p w14:paraId="39E9D63E" w14:textId="56BFF491" w:rsidR="00E25AE0" w:rsidRPr="00AB2539" w:rsidRDefault="00E25AE0" w:rsidP="00AB2539">
      <w:pPr>
        <w:pStyle w:val="ListParagraph"/>
        <w:widowControl/>
        <w:ind w:left="0"/>
        <w:rPr>
          <w:b/>
          <w:bCs/>
        </w:rPr>
      </w:pPr>
    </w:p>
    <w:p w14:paraId="1D163525" w14:textId="3DB42399" w:rsidR="00F913A8" w:rsidRPr="00AB2539" w:rsidRDefault="00F913A8" w:rsidP="00AB2539">
      <w:pPr>
        <w:pStyle w:val="ListParagraph"/>
        <w:widowControl/>
        <w:ind w:left="0"/>
      </w:pPr>
      <w:r w:rsidRPr="00AB2539">
        <w:t>NOTE:</w:t>
      </w:r>
      <w:r w:rsidR="00532566" w:rsidRPr="00AB2539">
        <w:t xml:space="preserve"> Three-month-old rats </w:t>
      </w:r>
      <w:r w:rsidR="00030B19">
        <w:t>were allowed ad libitum</w:t>
      </w:r>
      <w:r w:rsidR="00532566" w:rsidRPr="00AB2539">
        <w:t xml:space="preserve"> </w:t>
      </w:r>
      <w:r w:rsidR="00030B19">
        <w:t xml:space="preserve">access to </w:t>
      </w:r>
      <w:r w:rsidR="00532566" w:rsidRPr="00AB2539">
        <w:t xml:space="preserve">physical activity </w:t>
      </w:r>
      <w:r w:rsidR="00030B19">
        <w:t>(</w:t>
      </w:r>
      <w:r w:rsidR="00532566" w:rsidRPr="00AB2539">
        <w:t xml:space="preserve">endless wheel) for seven days. On </w:t>
      </w:r>
      <w:r w:rsidR="003F2478">
        <w:t xml:space="preserve">the </w:t>
      </w:r>
      <w:r w:rsidR="00532566" w:rsidRPr="00AB2539">
        <w:t xml:space="preserve">day 6, rats were injected with </w:t>
      </w:r>
      <w:proofErr w:type="spellStart"/>
      <w:r w:rsidR="00532566" w:rsidRPr="00AB2539">
        <w:t>BrdU</w:t>
      </w:r>
      <w:proofErr w:type="spellEnd"/>
      <w:r w:rsidR="00532566" w:rsidRPr="00AB2539">
        <w:t xml:space="preserve"> (step 2)</w:t>
      </w:r>
      <w:r w:rsidR="00030B19">
        <w:t xml:space="preserve"> 3 times at intervals</w:t>
      </w:r>
      <w:r w:rsidR="00EB0961">
        <w:t xml:space="preserve"> </w:t>
      </w:r>
      <w:r w:rsidR="00030B19">
        <w:t xml:space="preserve">of </w:t>
      </w:r>
      <w:r w:rsidR="00532566" w:rsidRPr="00AB2539">
        <w:t xml:space="preserve">12 h. </w:t>
      </w:r>
      <w:r w:rsidR="00030B19">
        <w:t>Perform</w:t>
      </w:r>
      <w:r w:rsidR="00532566" w:rsidRPr="00AB2539">
        <w:t xml:space="preserve"> step</w:t>
      </w:r>
      <w:r w:rsidR="00030B19">
        <w:t>s in section</w:t>
      </w:r>
      <w:r w:rsidR="00532566" w:rsidRPr="00AB2539">
        <w:t xml:space="preserve"> 3 after </w:t>
      </w:r>
      <w:r w:rsidR="00033BEF" w:rsidRPr="00AB2539">
        <w:t>8</w:t>
      </w:r>
      <w:r w:rsidR="00532566" w:rsidRPr="00AB2539">
        <w:t xml:space="preserve"> h f</w:t>
      </w:r>
      <w:r w:rsidR="00030B19">
        <w:t>rom</w:t>
      </w:r>
      <w:r w:rsidR="00532566" w:rsidRPr="00AB2539">
        <w:t xml:space="preserve"> the last </w:t>
      </w:r>
      <w:proofErr w:type="spellStart"/>
      <w:r w:rsidR="00532566" w:rsidRPr="00AB2539">
        <w:t>BrdU</w:t>
      </w:r>
      <w:proofErr w:type="spellEnd"/>
      <w:r w:rsidR="00532566" w:rsidRPr="00AB2539">
        <w:t xml:space="preserve"> injection.</w:t>
      </w:r>
    </w:p>
    <w:p w14:paraId="0FA58A06" w14:textId="77777777" w:rsidR="002425B0" w:rsidRPr="00AB2539" w:rsidRDefault="002425B0" w:rsidP="00AB2539">
      <w:pPr>
        <w:pStyle w:val="ListParagraph"/>
        <w:widowControl/>
        <w:ind w:left="0"/>
      </w:pPr>
    </w:p>
    <w:p w14:paraId="5ACCE848" w14:textId="1C40E590" w:rsidR="00E25AE0" w:rsidRPr="00AB2539" w:rsidRDefault="00E25AE0" w:rsidP="00AB2539">
      <w:pPr>
        <w:pStyle w:val="ListParagraph"/>
        <w:widowControl/>
        <w:numPr>
          <w:ilvl w:val="1"/>
          <w:numId w:val="18"/>
        </w:numPr>
        <w:autoSpaceDE/>
        <w:autoSpaceDN/>
        <w:adjustRightInd/>
        <w:rPr>
          <w:b/>
          <w:bCs/>
        </w:rPr>
      </w:pPr>
      <w:r w:rsidRPr="00AB2539">
        <w:lastRenderedPageBreak/>
        <w:t xml:space="preserve">Inject pentobarbital </w:t>
      </w:r>
      <w:r w:rsidR="00B37305" w:rsidRPr="00AB2539">
        <w:t>(</w:t>
      </w:r>
      <w:r w:rsidRPr="00AB2539">
        <w:t xml:space="preserve">50 mg/kg </w:t>
      </w:r>
      <w:proofErr w:type="spellStart"/>
      <w:r w:rsidRPr="00AB2539">
        <w:t>i</w:t>
      </w:r>
      <w:r w:rsidR="00154C76" w:rsidRPr="00AB2539">
        <w:t>.</w:t>
      </w:r>
      <w:r w:rsidRPr="00AB2539">
        <w:t>p</w:t>
      </w:r>
      <w:r w:rsidR="00154C76" w:rsidRPr="00AB2539">
        <w:t>.</w:t>
      </w:r>
      <w:proofErr w:type="spellEnd"/>
      <w:r w:rsidR="00B37305" w:rsidRPr="00AB2539">
        <w:t>)</w:t>
      </w:r>
      <w:r w:rsidRPr="00AB2539">
        <w:t xml:space="preserve"> and wait </w:t>
      </w:r>
      <w:r w:rsidR="00B37305" w:rsidRPr="00AB2539">
        <w:t xml:space="preserve">a few </w:t>
      </w:r>
      <w:r w:rsidR="00C54778" w:rsidRPr="00AB2539">
        <w:t>mi</w:t>
      </w:r>
      <w:r w:rsidR="0034741C" w:rsidRPr="00AB2539">
        <w:t>n</w:t>
      </w:r>
      <w:r w:rsidR="00030B19">
        <w:t>utes</w:t>
      </w:r>
      <w:r w:rsidR="00C54778" w:rsidRPr="00AB2539">
        <w:t xml:space="preserve"> </w:t>
      </w:r>
      <w:r w:rsidRPr="00AB2539">
        <w:t>until the animal is deeply anesthetized</w:t>
      </w:r>
      <w:r w:rsidR="00F7003F" w:rsidRPr="00AB2539">
        <w:t xml:space="preserve">. </w:t>
      </w:r>
    </w:p>
    <w:p w14:paraId="19E0E0A7" w14:textId="4C13185E" w:rsidR="00F913A8" w:rsidRPr="00AB2539" w:rsidRDefault="00F913A8" w:rsidP="00AB2539">
      <w:pPr>
        <w:widowControl/>
        <w:autoSpaceDE/>
        <w:autoSpaceDN/>
        <w:adjustRightInd/>
        <w:rPr>
          <w:b/>
          <w:bCs/>
        </w:rPr>
      </w:pPr>
    </w:p>
    <w:p w14:paraId="75ACBBAA" w14:textId="4EFAB26D" w:rsidR="00F913A8" w:rsidRPr="00AB2539" w:rsidRDefault="00F913A8" w:rsidP="00AB2539">
      <w:pPr>
        <w:widowControl/>
        <w:autoSpaceDE/>
        <w:autoSpaceDN/>
        <w:adjustRightInd/>
      </w:pPr>
      <w:r w:rsidRPr="00AB2539">
        <w:t xml:space="preserve">NOTE: </w:t>
      </w:r>
      <w:r w:rsidR="00C54778" w:rsidRPr="00AB2539">
        <w:t>Make</w:t>
      </w:r>
      <w:r w:rsidRPr="00AB2539">
        <w:t xml:space="preserve"> sure that the animal is </w:t>
      </w:r>
      <w:r w:rsidR="00AD5BEC" w:rsidRPr="00AB2539">
        <w:t xml:space="preserve">completely </w:t>
      </w:r>
      <w:r w:rsidRPr="00AB2539">
        <w:t>anesthetized before continuing. Carefully pinch one of the legs or the tail. If the animal reacts to the stimulus, wait a few more min</w:t>
      </w:r>
      <w:r w:rsidR="00030B19">
        <w:t>utes</w:t>
      </w:r>
      <w:r w:rsidRPr="00AB2539">
        <w:t>. If the animal does not react to the pinch, go to the next step.</w:t>
      </w:r>
    </w:p>
    <w:p w14:paraId="01F7F13F" w14:textId="77777777" w:rsidR="00E25AE0" w:rsidRPr="00AB2539" w:rsidRDefault="00E25AE0" w:rsidP="00AB2539">
      <w:pPr>
        <w:pStyle w:val="ListParagraph"/>
        <w:widowControl/>
        <w:ind w:left="0"/>
      </w:pPr>
    </w:p>
    <w:p w14:paraId="1FEE9E42" w14:textId="4620F670" w:rsidR="00E25AE0" w:rsidRPr="00AB2539" w:rsidRDefault="00650C98" w:rsidP="00AB2539">
      <w:pPr>
        <w:pStyle w:val="ListParagraph"/>
        <w:widowControl/>
        <w:numPr>
          <w:ilvl w:val="1"/>
          <w:numId w:val="18"/>
        </w:numPr>
        <w:autoSpaceDE/>
        <w:autoSpaceDN/>
        <w:adjustRightInd/>
      </w:pPr>
      <w:r w:rsidRPr="00AB2539">
        <w:t>Expose the heart by cutting the abdominal cavity skin below the breastbone, taking apart the ribs, and cutting the diaphragm</w:t>
      </w:r>
      <w:r w:rsidR="00E25AE0" w:rsidRPr="00AB2539">
        <w:t>.</w:t>
      </w:r>
    </w:p>
    <w:p w14:paraId="60C2BCF5" w14:textId="77777777" w:rsidR="002425B0" w:rsidRPr="00AB2539" w:rsidRDefault="002425B0" w:rsidP="00AB2539">
      <w:pPr>
        <w:widowControl/>
        <w:contextualSpacing/>
      </w:pPr>
    </w:p>
    <w:p w14:paraId="29D7FBCA" w14:textId="77777777" w:rsidR="002425B0" w:rsidRPr="00AB2539" w:rsidRDefault="002425B0" w:rsidP="00AB2539">
      <w:pPr>
        <w:pStyle w:val="ListParagraph"/>
        <w:widowControl/>
        <w:numPr>
          <w:ilvl w:val="1"/>
          <w:numId w:val="18"/>
        </w:numPr>
        <w:autoSpaceDE/>
        <w:autoSpaceDN/>
        <w:adjustRightInd/>
      </w:pPr>
      <w:r w:rsidRPr="00AB2539">
        <w:t xml:space="preserve">Transcardial perfusion fixation </w:t>
      </w:r>
    </w:p>
    <w:p w14:paraId="10387EE5" w14:textId="77777777" w:rsidR="002425B0" w:rsidRPr="00AB2539" w:rsidRDefault="002425B0" w:rsidP="00AB2539">
      <w:pPr>
        <w:pStyle w:val="ListParagraph"/>
        <w:widowControl/>
        <w:autoSpaceDE/>
        <w:autoSpaceDN/>
        <w:adjustRightInd/>
        <w:ind w:left="0"/>
      </w:pPr>
    </w:p>
    <w:p w14:paraId="71E9FBF6" w14:textId="4C10D9F6" w:rsidR="00E25AE0" w:rsidRPr="00AB2539" w:rsidRDefault="00E25AE0" w:rsidP="00AB2539">
      <w:pPr>
        <w:pStyle w:val="ListParagraph"/>
        <w:widowControl/>
        <w:numPr>
          <w:ilvl w:val="2"/>
          <w:numId w:val="18"/>
        </w:numPr>
        <w:autoSpaceDE/>
        <w:autoSpaceDN/>
        <w:adjustRightInd/>
      </w:pPr>
      <w:r w:rsidRPr="00AB2539">
        <w:t>Insert a needle into the left ventricle and make a small incision in the right atrium. Using a pump or gravity, perfuse (flow rate 5</w:t>
      </w:r>
      <w:r w:rsidR="00030B19" w:rsidRPr="00D13D3E">
        <w:t>‒</w:t>
      </w:r>
      <w:r w:rsidRPr="00AB2539">
        <w:t>7 m</w:t>
      </w:r>
      <w:r w:rsidR="002425B0" w:rsidRPr="00AB2539">
        <w:t>L</w:t>
      </w:r>
      <w:r w:rsidRPr="00AB2539">
        <w:t>/min</w:t>
      </w:r>
      <w:r w:rsidR="00AD5BEC" w:rsidRPr="00AB2539">
        <w:t>.</w:t>
      </w:r>
      <w:r w:rsidRPr="00AB2539">
        <w:t>) 0.1</w:t>
      </w:r>
      <w:r w:rsidR="002425B0" w:rsidRPr="00AB2539">
        <w:t xml:space="preserve"> </w:t>
      </w:r>
      <w:r w:rsidRPr="00AB2539">
        <w:t xml:space="preserve">M PBS </w:t>
      </w:r>
      <w:r w:rsidR="00095750" w:rsidRPr="00AB2539">
        <w:t xml:space="preserve">until </w:t>
      </w:r>
      <w:r w:rsidR="00BB05AC">
        <w:t xml:space="preserve">entire </w:t>
      </w:r>
      <w:r w:rsidR="00095750" w:rsidRPr="00AB2539">
        <w:t>blood is drained out, and the solution becomes clear</w:t>
      </w:r>
      <w:r w:rsidRPr="00AB2539">
        <w:t>.</w:t>
      </w:r>
    </w:p>
    <w:p w14:paraId="05DC5590" w14:textId="77777777" w:rsidR="00626ABC" w:rsidRPr="00AB2539" w:rsidRDefault="00626ABC" w:rsidP="00AB2539">
      <w:pPr>
        <w:pStyle w:val="ListParagraph"/>
        <w:widowControl/>
        <w:autoSpaceDE/>
        <w:autoSpaceDN/>
        <w:adjustRightInd/>
        <w:ind w:left="0"/>
      </w:pPr>
    </w:p>
    <w:p w14:paraId="3873FD36" w14:textId="3D869C17" w:rsidR="00E25AE0" w:rsidRPr="00AB2539" w:rsidRDefault="00C54778" w:rsidP="00AB2539">
      <w:pPr>
        <w:pStyle w:val="ListParagraph"/>
        <w:widowControl/>
        <w:numPr>
          <w:ilvl w:val="2"/>
          <w:numId w:val="18"/>
        </w:numPr>
        <w:autoSpaceDE/>
        <w:autoSpaceDN/>
        <w:adjustRightInd/>
      </w:pPr>
      <w:r w:rsidRPr="00AB2539">
        <w:t>U</w:t>
      </w:r>
      <w:r w:rsidR="00E25AE0" w:rsidRPr="00AB2539">
        <w:t xml:space="preserve">sing a pump or gravity, </w:t>
      </w:r>
      <w:r w:rsidR="002425B0" w:rsidRPr="00AB2539">
        <w:t xml:space="preserve">perform </w:t>
      </w:r>
      <w:r w:rsidR="00AD5BEC" w:rsidRPr="00AB2539">
        <w:t xml:space="preserve">cold </w:t>
      </w:r>
      <w:r w:rsidR="00E25AE0" w:rsidRPr="00AB2539">
        <w:t>perfus</w:t>
      </w:r>
      <w:r w:rsidR="00AD5BEC" w:rsidRPr="00AB2539">
        <w:t>ion</w:t>
      </w:r>
      <w:r w:rsidR="00E25AE0" w:rsidRPr="00AB2539">
        <w:t xml:space="preserve"> (flow rate 5</w:t>
      </w:r>
      <w:r w:rsidR="00030B19" w:rsidRPr="00D13D3E">
        <w:t>‒</w:t>
      </w:r>
      <w:r w:rsidR="00E25AE0" w:rsidRPr="00AB2539">
        <w:t>7 m</w:t>
      </w:r>
      <w:r w:rsidR="002425B0" w:rsidRPr="00AB2539">
        <w:t>L</w:t>
      </w:r>
      <w:r w:rsidR="00E25AE0" w:rsidRPr="00AB2539">
        <w:t xml:space="preserve">/min) </w:t>
      </w:r>
      <w:r w:rsidR="002425B0" w:rsidRPr="00AB2539">
        <w:t>with</w:t>
      </w:r>
      <w:r w:rsidR="00AD5BEC" w:rsidRPr="00AB2539">
        <w:t xml:space="preserve"> </w:t>
      </w:r>
      <w:r w:rsidR="00095750" w:rsidRPr="00AB2539">
        <w:t>PFA solution</w:t>
      </w:r>
      <w:r w:rsidR="00095750" w:rsidRPr="00AB2539" w:rsidDel="00095750">
        <w:t xml:space="preserve"> </w:t>
      </w:r>
      <w:r w:rsidR="002425B0" w:rsidRPr="00AB2539">
        <w:t xml:space="preserve">to fix the </w:t>
      </w:r>
      <w:r w:rsidR="00095750" w:rsidRPr="00AB2539">
        <w:t xml:space="preserve">tissue </w:t>
      </w:r>
      <w:r w:rsidR="00E25AE0" w:rsidRPr="00AB2539">
        <w:t xml:space="preserve">until the tail becomes rigid. </w:t>
      </w:r>
    </w:p>
    <w:p w14:paraId="54C5C95F" w14:textId="77777777" w:rsidR="00E25AE0" w:rsidRPr="00AB2539" w:rsidRDefault="00E25AE0" w:rsidP="00AB2539">
      <w:pPr>
        <w:pStyle w:val="ListParagraph"/>
        <w:widowControl/>
        <w:ind w:left="0"/>
      </w:pPr>
    </w:p>
    <w:p w14:paraId="42CB29AA" w14:textId="722F8421" w:rsidR="00E25AE0" w:rsidRPr="00AB2539" w:rsidRDefault="00E25AE0" w:rsidP="00AB2539">
      <w:pPr>
        <w:pStyle w:val="ListParagraph"/>
        <w:widowControl/>
        <w:ind w:left="0"/>
      </w:pPr>
      <w:r w:rsidRPr="00AB2539">
        <w:t xml:space="preserve">NOTE: Usually, </w:t>
      </w:r>
      <w:r w:rsidR="002425B0" w:rsidRPr="00AB2539">
        <w:t>a</w:t>
      </w:r>
      <w:r w:rsidRPr="00AB2539">
        <w:t xml:space="preserve"> 300 g rat requires around 100</w:t>
      </w:r>
      <w:r w:rsidR="00030B19" w:rsidRPr="00D13D3E">
        <w:t>‒</w:t>
      </w:r>
      <w:r w:rsidRPr="00AB2539">
        <w:t>150 m</w:t>
      </w:r>
      <w:r w:rsidR="002425B0" w:rsidRPr="00AB2539">
        <w:t>L of the</w:t>
      </w:r>
      <w:r w:rsidRPr="00AB2539">
        <w:t xml:space="preserve"> </w:t>
      </w:r>
      <w:r w:rsidR="00095750" w:rsidRPr="00AB2539">
        <w:t xml:space="preserve">PFA </w:t>
      </w:r>
      <w:r w:rsidRPr="00AB2539">
        <w:t>solution</w:t>
      </w:r>
      <w:r w:rsidR="00FC1342" w:rsidRPr="00AB2539">
        <w:t xml:space="preserve">. The tissue fixation </w:t>
      </w:r>
      <w:r w:rsidR="00030B19">
        <w:t>is optional.</w:t>
      </w:r>
      <w:r w:rsidR="00FC1342" w:rsidRPr="00AB2539">
        <w:t xml:space="preserve"> Thereby, the brain </w:t>
      </w:r>
      <w:r w:rsidR="00030B19">
        <w:t>can be extracted for use</w:t>
      </w:r>
      <w:r w:rsidR="00FC1342" w:rsidRPr="00AB2539">
        <w:t xml:space="preserve"> </w:t>
      </w:r>
      <w:r w:rsidR="00030B19">
        <w:t>in various processes</w:t>
      </w:r>
      <w:r w:rsidR="00EB0961">
        <w:t xml:space="preserve"> </w:t>
      </w:r>
      <w:r w:rsidR="00030B19">
        <w:t xml:space="preserve">to </w:t>
      </w:r>
      <w:r w:rsidR="00FC1342" w:rsidRPr="00AB2539">
        <w:t xml:space="preserve">minimize animal usage </w:t>
      </w:r>
      <w:r w:rsidR="00030B19">
        <w:t>in the</w:t>
      </w:r>
      <w:r w:rsidR="00030B19" w:rsidRPr="00AB2539">
        <w:t xml:space="preserve"> </w:t>
      </w:r>
      <w:r w:rsidR="00FC1342" w:rsidRPr="00AB2539">
        <w:t>experiments.</w:t>
      </w:r>
    </w:p>
    <w:p w14:paraId="070A24AB" w14:textId="77777777" w:rsidR="00E25AE0" w:rsidRPr="00AB2539" w:rsidRDefault="00E25AE0" w:rsidP="00AB2539">
      <w:pPr>
        <w:pStyle w:val="ListParagraph"/>
        <w:widowControl/>
        <w:ind w:left="0"/>
      </w:pPr>
    </w:p>
    <w:p w14:paraId="2B2D79A8" w14:textId="787633F6" w:rsidR="00E25AE0" w:rsidRPr="00AB2539" w:rsidRDefault="00E25AE0" w:rsidP="00AB2539">
      <w:pPr>
        <w:pStyle w:val="ListParagraph"/>
        <w:widowControl/>
        <w:numPr>
          <w:ilvl w:val="1"/>
          <w:numId w:val="18"/>
        </w:numPr>
        <w:autoSpaceDE/>
        <w:autoSpaceDN/>
        <w:adjustRightInd/>
      </w:pPr>
      <w:r w:rsidRPr="00AB2539">
        <w:t xml:space="preserve">Dissection and </w:t>
      </w:r>
      <w:r w:rsidR="00033BEF" w:rsidRPr="00AB2539">
        <w:t>p</w:t>
      </w:r>
      <w:r w:rsidRPr="00AB2539">
        <w:t xml:space="preserve">ost-fixation </w:t>
      </w:r>
    </w:p>
    <w:p w14:paraId="7EC740CB" w14:textId="77777777" w:rsidR="00FF6685" w:rsidRPr="00AB2539" w:rsidRDefault="00FF6685" w:rsidP="00AB2539">
      <w:pPr>
        <w:pStyle w:val="ListParagraph"/>
        <w:widowControl/>
        <w:autoSpaceDE/>
        <w:autoSpaceDN/>
        <w:adjustRightInd/>
        <w:ind w:left="0"/>
      </w:pPr>
    </w:p>
    <w:p w14:paraId="5A6788A7" w14:textId="4EA46173" w:rsidR="00E25AE0" w:rsidRPr="00AB2539" w:rsidRDefault="00095750" w:rsidP="00AB2539">
      <w:pPr>
        <w:pStyle w:val="ListParagraph"/>
        <w:widowControl/>
        <w:numPr>
          <w:ilvl w:val="2"/>
          <w:numId w:val="18"/>
        </w:numPr>
        <w:autoSpaceDE/>
        <w:autoSpaceDN/>
        <w:adjustRightInd/>
      </w:pPr>
      <w:r w:rsidRPr="00AB2539">
        <w:t>Decapitate</w:t>
      </w:r>
      <w:r w:rsidR="00030B19">
        <w:t xml:space="preserve"> the animal</w:t>
      </w:r>
      <w:r w:rsidR="00E25AE0" w:rsidRPr="00AB2539">
        <w:t xml:space="preserve">, and gently extract the brain from the skull. Immerse the brain into a conical tube </w:t>
      </w:r>
      <w:r w:rsidR="00030B19">
        <w:t>containing</w:t>
      </w:r>
      <w:r w:rsidR="00030B19" w:rsidRPr="00AB2539">
        <w:t xml:space="preserve"> </w:t>
      </w:r>
      <w:r w:rsidRPr="00AB2539">
        <w:t>PFA solution</w:t>
      </w:r>
      <w:r w:rsidRPr="00AB2539" w:rsidDel="00095750">
        <w:t xml:space="preserve"> </w:t>
      </w:r>
      <w:r w:rsidR="00270889" w:rsidRPr="00AB2539">
        <w:t>(</w:t>
      </w:r>
      <w:r w:rsidR="00C25EE3" w:rsidRPr="00AB2539">
        <w:t>~</w:t>
      </w:r>
      <w:r w:rsidR="00954681" w:rsidRPr="00AB2539">
        <w:t>4</w:t>
      </w:r>
      <w:r w:rsidR="00C25EE3" w:rsidRPr="00AB2539">
        <w:t>0 m</w:t>
      </w:r>
      <w:r w:rsidR="002425B0" w:rsidRPr="00AB2539">
        <w:t>L</w:t>
      </w:r>
      <w:r w:rsidR="00C25EE3" w:rsidRPr="00AB2539">
        <w:t xml:space="preserve"> for a 250 mg rat</w:t>
      </w:r>
      <w:r w:rsidR="00270889" w:rsidRPr="00AB2539">
        <w:t xml:space="preserve">) </w:t>
      </w:r>
      <w:r w:rsidR="00E25AE0" w:rsidRPr="00AB2539">
        <w:t>for 1</w:t>
      </w:r>
      <w:r w:rsidR="00030B19" w:rsidRPr="00D13D3E">
        <w:t>‒</w:t>
      </w:r>
      <w:r w:rsidR="00E25AE0" w:rsidRPr="00AB2539">
        <w:t xml:space="preserve">2 days at 4 °C. </w:t>
      </w:r>
    </w:p>
    <w:p w14:paraId="50F24A74" w14:textId="77777777" w:rsidR="00E25AE0" w:rsidRPr="00AB2539" w:rsidRDefault="00E25AE0" w:rsidP="00AB2539">
      <w:pPr>
        <w:pStyle w:val="ListParagraph"/>
        <w:widowControl/>
        <w:ind w:left="0"/>
      </w:pPr>
    </w:p>
    <w:p w14:paraId="7A1F3188" w14:textId="133B51A5" w:rsidR="00E25AE0" w:rsidRPr="00AB2539" w:rsidRDefault="00E25AE0" w:rsidP="00AB2539">
      <w:pPr>
        <w:pStyle w:val="ListParagraph"/>
        <w:widowControl/>
        <w:ind w:left="0"/>
      </w:pPr>
      <w:r w:rsidRPr="00AB2539">
        <w:t>NOTE: Do not over</w:t>
      </w:r>
      <w:r w:rsidR="006E7330" w:rsidRPr="00AB2539">
        <w:t>-</w:t>
      </w:r>
      <w:r w:rsidRPr="00AB2539">
        <w:t>fixate</w:t>
      </w:r>
      <w:r w:rsidR="00FC0408" w:rsidRPr="00AB2539">
        <w:t xml:space="preserve"> (more than 48 h)</w:t>
      </w:r>
      <w:r w:rsidRPr="00AB2539">
        <w:t xml:space="preserve">, because </w:t>
      </w:r>
      <w:r w:rsidR="00030B19">
        <w:t xml:space="preserve">this can deplete the </w:t>
      </w:r>
      <w:r w:rsidRPr="00AB2539">
        <w:t>tissue staining due to the unavailability of antigens.</w:t>
      </w:r>
    </w:p>
    <w:p w14:paraId="19BC361B" w14:textId="77777777" w:rsidR="00E25AE0" w:rsidRPr="00AB2539" w:rsidRDefault="00E25AE0" w:rsidP="00AB2539">
      <w:pPr>
        <w:pStyle w:val="ListParagraph"/>
        <w:widowControl/>
        <w:ind w:left="0"/>
      </w:pPr>
    </w:p>
    <w:p w14:paraId="64745B7C" w14:textId="2A4419A5" w:rsidR="00E25AE0" w:rsidRPr="00AB2539" w:rsidRDefault="009D6347" w:rsidP="00AB2539">
      <w:pPr>
        <w:pStyle w:val="ListParagraph"/>
        <w:widowControl/>
        <w:numPr>
          <w:ilvl w:val="2"/>
          <w:numId w:val="18"/>
        </w:numPr>
        <w:autoSpaceDE/>
        <w:autoSpaceDN/>
        <w:adjustRightInd/>
      </w:pPr>
      <w:r w:rsidRPr="00AB2539">
        <w:t xml:space="preserve">Prepare 100 mL of 30% sucrose solution, adding 30 g of sucrose to 70 mL </w:t>
      </w:r>
      <w:r w:rsidR="00030B19">
        <w:t xml:space="preserve">of </w:t>
      </w:r>
      <w:r w:rsidRPr="00AB2539">
        <w:t>0.1 M PBS solution under constant stirring.</w:t>
      </w:r>
      <w:r w:rsidR="00EB0961">
        <w:t xml:space="preserve"> </w:t>
      </w:r>
      <w:r w:rsidRPr="00AB2539">
        <w:t xml:space="preserve">Add 0.1 M PBS solution </w:t>
      </w:r>
      <w:r w:rsidR="00030B19">
        <w:t>to</w:t>
      </w:r>
      <w:r w:rsidR="00030B19" w:rsidRPr="00AB2539">
        <w:t xml:space="preserve"> </w:t>
      </w:r>
      <w:r w:rsidRPr="00AB2539">
        <w:t xml:space="preserve">100 </w:t>
      </w:r>
      <w:proofErr w:type="spellStart"/>
      <w:r w:rsidRPr="00AB2539">
        <w:t>mL.</w:t>
      </w:r>
      <w:proofErr w:type="spellEnd"/>
      <w:r w:rsidR="005D7641" w:rsidRPr="00AB2539">
        <w:t xml:space="preserve"> </w:t>
      </w:r>
      <w:r w:rsidR="00E25AE0" w:rsidRPr="00AB2539">
        <w:t xml:space="preserve">Immerse the brain into a conical tube with a 30% sucrose solution </w:t>
      </w:r>
      <w:r w:rsidR="00270889" w:rsidRPr="00AB2539">
        <w:t>(35</w:t>
      </w:r>
      <w:r w:rsidR="00D17406" w:rsidRPr="00AB2539">
        <w:t xml:space="preserve"> </w:t>
      </w:r>
      <w:r w:rsidR="00270889" w:rsidRPr="00AB2539">
        <w:t>m</w:t>
      </w:r>
      <w:r w:rsidR="00D17406" w:rsidRPr="00AB2539">
        <w:t>L</w:t>
      </w:r>
      <w:r w:rsidR="00270889" w:rsidRPr="00AB2539">
        <w:t xml:space="preserve">) </w:t>
      </w:r>
      <w:r w:rsidR="00E25AE0" w:rsidRPr="00AB2539">
        <w:t>for approx</w:t>
      </w:r>
      <w:r w:rsidR="00D17406" w:rsidRPr="00AB2539">
        <w:t>imately</w:t>
      </w:r>
      <w:r w:rsidR="00E25AE0" w:rsidRPr="00AB2539">
        <w:t xml:space="preserve"> 1</w:t>
      </w:r>
      <w:r w:rsidR="00030B19" w:rsidRPr="00D13D3E">
        <w:t>‒</w:t>
      </w:r>
      <w:r w:rsidR="00E25AE0" w:rsidRPr="00AB2539">
        <w:t xml:space="preserve">2 days at 4 °C until the brain sinks </w:t>
      </w:r>
      <w:r w:rsidR="00030B19">
        <w:t xml:space="preserve">to </w:t>
      </w:r>
      <w:r w:rsidR="00E25AE0" w:rsidRPr="00AB2539">
        <w:t xml:space="preserve">the </w:t>
      </w:r>
      <w:r w:rsidR="00030B19">
        <w:t xml:space="preserve">bottom of the </w:t>
      </w:r>
      <w:r w:rsidR="00E25AE0" w:rsidRPr="00AB2539">
        <w:t xml:space="preserve">tube. </w:t>
      </w:r>
    </w:p>
    <w:p w14:paraId="5EE68E4B" w14:textId="77777777" w:rsidR="00E25AE0" w:rsidRPr="00AB2539" w:rsidRDefault="00E25AE0" w:rsidP="00AB2539">
      <w:pPr>
        <w:pStyle w:val="ListParagraph"/>
        <w:widowControl/>
        <w:ind w:left="0"/>
      </w:pPr>
    </w:p>
    <w:p w14:paraId="4DEDC2D0" w14:textId="3D2A80C2" w:rsidR="00E25AE0" w:rsidRPr="00AB2539" w:rsidRDefault="00E25AE0" w:rsidP="00AB2539">
      <w:pPr>
        <w:pStyle w:val="ListParagraph"/>
        <w:widowControl/>
        <w:numPr>
          <w:ilvl w:val="1"/>
          <w:numId w:val="18"/>
        </w:numPr>
        <w:autoSpaceDE/>
        <w:autoSpaceDN/>
        <w:adjustRightInd/>
      </w:pPr>
      <w:r w:rsidRPr="00AB2539">
        <w:t>Cu</w:t>
      </w:r>
      <w:r w:rsidR="00030B19">
        <w:t>t</w:t>
      </w:r>
      <w:r w:rsidRPr="00AB2539">
        <w:t>t</w:t>
      </w:r>
      <w:r w:rsidR="00030B19">
        <w:t>ing</w:t>
      </w:r>
      <w:r w:rsidRPr="00AB2539">
        <w:t xml:space="preserve"> </w:t>
      </w:r>
      <w:r w:rsidR="00033BEF" w:rsidRPr="00AB2539">
        <w:t>c</w:t>
      </w:r>
      <w:r w:rsidRPr="00AB2539">
        <w:t xml:space="preserve">oronal </w:t>
      </w:r>
      <w:r w:rsidR="00033BEF" w:rsidRPr="00AB2539">
        <w:t>b</w:t>
      </w:r>
      <w:r w:rsidRPr="00AB2539">
        <w:t xml:space="preserve">rain </w:t>
      </w:r>
      <w:r w:rsidR="00033BEF" w:rsidRPr="00AB2539">
        <w:t>s</w:t>
      </w:r>
      <w:r w:rsidRPr="00AB2539">
        <w:t xml:space="preserve">ections </w:t>
      </w:r>
    </w:p>
    <w:p w14:paraId="67DC9B6A" w14:textId="40EF4AD6" w:rsidR="00FF6685" w:rsidRPr="00AB2539" w:rsidRDefault="00FF6685" w:rsidP="00AB2539">
      <w:pPr>
        <w:pStyle w:val="ListParagraph"/>
        <w:widowControl/>
        <w:autoSpaceDE/>
        <w:autoSpaceDN/>
        <w:adjustRightInd/>
        <w:ind w:left="0"/>
      </w:pPr>
    </w:p>
    <w:p w14:paraId="3716B7B4" w14:textId="1198A291" w:rsidR="002817E8" w:rsidRPr="00AB2539" w:rsidRDefault="002817E8" w:rsidP="00AB2539">
      <w:pPr>
        <w:pStyle w:val="ListParagraph"/>
        <w:widowControl/>
        <w:autoSpaceDE/>
        <w:autoSpaceDN/>
        <w:adjustRightInd/>
        <w:ind w:left="0"/>
      </w:pPr>
      <w:r w:rsidRPr="00AB2539">
        <w:t xml:space="preserve">NOTE: </w:t>
      </w:r>
      <w:r w:rsidR="00866E96" w:rsidRPr="00AB2539">
        <w:t xml:space="preserve">Using a cryostat-microtome requires guidance and training. For detailed instructions, see </w:t>
      </w:r>
      <w:r w:rsidR="00033BEF" w:rsidRPr="00AB2539">
        <w:t>ref</w:t>
      </w:r>
      <w:r w:rsidR="00030B19">
        <w:t>erence</w:t>
      </w:r>
      <w:r w:rsidR="00BA3BC5" w:rsidRPr="00AB2539">
        <w:fldChar w:fldCharType="begin" w:fldLock="1"/>
      </w:r>
      <w:r w:rsidR="00383526" w:rsidRPr="00AB2539">
        <w:instrText>ADDIN CSL_CITATION {"citationItems":[{"id":"ITEM-1","itemData":{"DOI":"10.1016/s0074-7742(02)47052-3","ISBN":"0123668476","ISSN":"00747742","author":[{"dropping-particle":"","family":"Revilla","given":"V.","non-dropping-particle":"","parse-names":false,"suffix":""},{"dropping-particle":"","family":"Jones","given":"A.","non-dropping-particle":"","parse-names":false,"suffix":""}],"container-title":"International Review of Neurobiology","id":"ITEM-1","issued":{"date-parts":[["2002"]]},"page":"61-70","title":"Cryostat sectioning of brains","type":"article-journal","volume":"47"},"uris":["http://www.mendeley.com/documents/?uuid=c9217ee0-14ee-4872-80c1-5c1b096c2a92"]}],"mendeley":{"formattedCitation":"&lt;sup&gt;15&lt;/sup&gt;","plainTextFormattedCitation":"15","previouslyFormattedCitation":"&lt;sup&gt;15&lt;/sup&gt;"},"properties":{"noteIndex":0},"schema":"https://github.com/citation-style-language/schema/raw/master/csl-citation.json"}</w:instrText>
      </w:r>
      <w:r w:rsidR="00BA3BC5" w:rsidRPr="00AB2539">
        <w:fldChar w:fldCharType="separate"/>
      </w:r>
      <w:r w:rsidR="00557272" w:rsidRPr="00AB2539">
        <w:rPr>
          <w:noProof/>
          <w:vertAlign w:val="superscript"/>
        </w:rPr>
        <w:t>15</w:t>
      </w:r>
      <w:r w:rsidR="00BA3BC5" w:rsidRPr="00AB2539">
        <w:fldChar w:fldCharType="end"/>
      </w:r>
      <w:r w:rsidR="00073485" w:rsidRPr="00AB2539">
        <w:t>.</w:t>
      </w:r>
    </w:p>
    <w:p w14:paraId="18438E88" w14:textId="77777777" w:rsidR="002817E8" w:rsidRPr="00AB2539" w:rsidRDefault="002817E8" w:rsidP="00AB2539">
      <w:pPr>
        <w:pStyle w:val="ListParagraph"/>
        <w:widowControl/>
        <w:autoSpaceDE/>
        <w:autoSpaceDN/>
        <w:adjustRightInd/>
        <w:ind w:left="0"/>
      </w:pPr>
    </w:p>
    <w:p w14:paraId="7B68A570" w14:textId="5D1EC6AD" w:rsidR="00E25AE0" w:rsidRPr="00AB2539" w:rsidRDefault="00E25AE0" w:rsidP="00AB2539">
      <w:pPr>
        <w:pStyle w:val="ListParagraph"/>
        <w:widowControl/>
        <w:numPr>
          <w:ilvl w:val="2"/>
          <w:numId w:val="18"/>
        </w:numPr>
        <w:autoSpaceDE/>
        <w:autoSpaceDN/>
        <w:adjustRightInd/>
      </w:pPr>
      <w:r w:rsidRPr="00AB2539">
        <w:t>Submerge the</w:t>
      </w:r>
      <w:r w:rsidR="00354DCA" w:rsidRPr="00AB2539">
        <w:t xml:space="preserve"> whole</w:t>
      </w:r>
      <w:r w:rsidRPr="00AB2539">
        <w:t xml:space="preserve"> brain</w:t>
      </w:r>
      <w:r w:rsidR="00354DCA" w:rsidRPr="00AB2539">
        <w:t xml:space="preserve"> </w:t>
      </w:r>
      <w:r w:rsidRPr="00AB2539">
        <w:t xml:space="preserve">into iso-pentane </w:t>
      </w:r>
      <w:r w:rsidR="00030B19">
        <w:t xml:space="preserve">at </w:t>
      </w:r>
      <w:r w:rsidR="00030B19" w:rsidRPr="00AB2539">
        <w:t xml:space="preserve">-80 °C </w:t>
      </w:r>
      <w:r w:rsidRPr="00AB2539">
        <w:t xml:space="preserve">and keep </w:t>
      </w:r>
      <w:r w:rsidR="00813F5C" w:rsidRPr="00AB2539">
        <w:t xml:space="preserve">it </w:t>
      </w:r>
      <w:r w:rsidRPr="00AB2539">
        <w:t>at -80 °</w:t>
      </w:r>
      <w:r w:rsidR="00D17406" w:rsidRPr="00AB2539">
        <w:t xml:space="preserve">C </w:t>
      </w:r>
      <w:r w:rsidRPr="00AB2539">
        <w:t>for 10 min.</w:t>
      </w:r>
      <w:r w:rsidR="0045494F" w:rsidRPr="00AB2539">
        <w:t xml:space="preserve"> </w:t>
      </w:r>
      <w:r w:rsidRPr="00AB2539">
        <w:t xml:space="preserve">Place the brain in an embedding matrix on a cryostat-microtome plate. </w:t>
      </w:r>
    </w:p>
    <w:p w14:paraId="10A5FBD2" w14:textId="252FDB4C" w:rsidR="00431131" w:rsidRPr="00AB2539" w:rsidRDefault="00431131" w:rsidP="00AB2539">
      <w:pPr>
        <w:widowControl/>
        <w:autoSpaceDE/>
        <w:autoSpaceDN/>
        <w:adjustRightInd/>
      </w:pPr>
    </w:p>
    <w:p w14:paraId="37FCBC31" w14:textId="00B8BE6E" w:rsidR="00431131" w:rsidRPr="00AB2539" w:rsidRDefault="00431131" w:rsidP="00AB2539">
      <w:pPr>
        <w:widowControl/>
        <w:autoSpaceDE/>
        <w:autoSpaceDN/>
        <w:adjustRightInd/>
      </w:pPr>
      <w:r w:rsidRPr="00AB2539">
        <w:lastRenderedPageBreak/>
        <w:t xml:space="preserve">NOTE: </w:t>
      </w:r>
      <w:r w:rsidR="00030B19">
        <w:t>Under</w:t>
      </w:r>
      <w:r w:rsidRPr="00AB2539">
        <w:t xml:space="preserve"> certain conditions, rapid freezing of the brain at -80</w:t>
      </w:r>
      <w:r w:rsidR="00033BEF" w:rsidRPr="00AB2539">
        <w:t xml:space="preserve"> °C</w:t>
      </w:r>
      <w:r w:rsidRPr="00AB2539">
        <w:t xml:space="preserve"> c</w:t>
      </w:r>
      <w:r w:rsidR="00033BEF" w:rsidRPr="00AB2539">
        <w:t xml:space="preserve">an </w:t>
      </w:r>
      <w:r w:rsidRPr="00AB2539">
        <w:t>cause fracture or damage to the tissue. The user should be aware of this problem. If this is the case, use -20 °C iso-pentane to freeze the brain.</w:t>
      </w:r>
    </w:p>
    <w:p w14:paraId="795BC013" w14:textId="77777777" w:rsidR="00FF6685" w:rsidRPr="00AB2539" w:rsidRDefault="00FF6685" w:rsidP="00AB2539">
      <w:pPr>
        <w:pStyle w:val="ListParagraph"/>
        <w:widowControl/>
        <w:autoSpaceDE/>
        <w:autoSpaceDN/>
        <w:adjustRightInd/>
        <w:ind w:left="0"/>
      </w:pPr>
    </w:p>
    <w:p w14:paraId="1FF670D2" w14:textId="241FCF65" w:rsidR="00E25AE0" w:rsidRPr="00AB2539" w:rsidRDefault="00E25AE0" w:rsidP="00AB2539">
      <w:pPr>
        <w:pStyle w:val="ListParagraph"/>
        <w:widowControl/>
        <w:numPr>
          <w:ilvl w:val="2"/>
          <w:numId w:val="18"/>
        </w:numPr>
        <w:autoSpaceDE/>
        <w:autoSpaceDN/>
        <w:adjustRightInd/>
        <w:rPr>
          <w:highlight w:val="yellow"/>
        </w:rPr>
      </w:pPr>
      <w:r w:rsidRPr="00AB2539">
        <w:rPr>
          <w:highlight w:val="yellow"/>
        </w:rPr>
        <w:t xml:space="preserve">Using a cryostat-microtome (temperature at -25 to -20 °C) cut coronal sections of 40 </w:t>
      </w:r>
      <w:proofErr w:type="spellStart"/>
      <w:r w:rsidRPr="00AB2539">
        <w:rPr>
          <w:highlight w:val="yellow"/>
        </w:rPr>
        <w:t>μm</w:t>
      </w:r>
      <w:proofErr w:type="spellEnd"/>
      <w:r w:rsidRPr="00AB2539">
        <w:rPr>
          <w:highlight w:val="yellow"/>
        </w:rPr>
        <w:t xml:space="preserve"> thickness</w:t>
      </w:r>
      <w:r w:rsidR="00D007DD" w:rsidRPr="00AB2539">
        <w:rPr>
          <w:highlight w:val="yellow"/>
        </w:rPr>
        <w:t xml:space="preserve">. Sequentially transfer sections </w:t>
      </w:r>
      <w:r w:rsidRPr="00AB2539">
        <w:rPr>
          <w:highlight w:val="yellow"/>
        </w:rPr>
        <w:t>into a 24</w:t>
      </w:r>
      <w:r w:rsidR="00030B19">
        <w:rPr>
          <w:highlight w:val="yellow"/>
        </w:rPr>
        <w:t>-</w:t>
      </w:r>
      <w:r w:rsidRPr="00AB2539">
        <w:rPr>
          <w:highlight w:val="yellow"/>
        </w:rPr>
        <w:t>well cell culture plate with cryoprotection solution</w:t>
      </w:r>
      <w:r w:rsidR="00A50305" w:rsidRPr="00AB2539">
        <w:rPr>
          <w:highlight w:val="yellow"/>
        </w:rPr>
        <w:t xml:space="preserve"> following the guide </w:t>
      </w:r>
      <w:r w:rsidR="00030B19">
        <w:rPr>
          <w:highlight w:val="yellow"/>
        </w:rPr>
        <w:t>in</w:t>
      </w:r>
      <w:r w:rsidR="003F2478">
        <w:rPr>
          <w:highlight w:val="yellow"/>
        </w:rPr>
        <w:t xml:space="preserve"> </w:t>
      </w:r>
      <w:r w:rsidR="00A50305" w:rsidRPr="00AB2539">
        <w:rPr>
          <w:b/>
          <w:bCs/>
          <w:highlight w:val="yellow"/>
        </w:rPr>
        <w:t>Figure 2</w:t>
      </w:r>
      <w:r w:rsidRPr="00AB2539">
        <w:rPr>
          <w:highlight w:val="yellow"/>
        </w:rPr>
        <w:t>. Store at -20 °C</w:t>
      </w:r>
      <w:r w:rsidR="00D007DD" w:rsidRPr="00AB2539">
        <w:rPr>
          <w:highlight w:val="yellow"/>
        </w:rPr>
        <w:t xml:space="preserve"> until use</w:t>
      </w:r>
      <w:r w:rsidR="009F7D16" w:rsidRPr="00AB2539">
        <w:rPr>
          <w:highlight w:val="yellow"/>
        </w:rPr>
        <w:t>,</w:t>
      </w:r>
      <w:r w:rsidR="00D007DD" w:rsidRPr="00AB2539">
        <w:rPr>
          <w:highlight w:val="yellow"/>
        </w:rPr>
        <w:t xml:space="preserve"> </w:t>
      </w:r>
      <w:r w:rsidR="00813F5C" w:rsidRPr="00AB2539">
        <w:rPr>
          <w:highlight w:val="yellow"/>
        </w:rPr>
        <w:t xml:space="preserve">for up to </w:t>
      </w:r>
      <w:r w:rsidR="00636BF0" w:rsidRPr="00AB2539">
        <w:rPr>
          <w:highlight w:val="yellow"/>
        </w:rPr>
        <w:t>few</w:t>
      </w:r>
      <w:r w:rsidR="00D007DD" w:rsidRPr="00AB2539">
        <w:rPr>
          <w:highlight w:val="yellow"/>
        </w:rPr>
        <w:t xml:space="preserve"> month</w:t>
      </w:r>
      <w:r w:rsidR="00636BF0" w:rsidRPr="00AB2539">
        <w:rPr>
          <w:highlight w:val="yellow"/>
        </w:rPr>
        <w:t>s</w:t>
      </w:r>
      <w:r w:rsidR="00D007DD" w:rsidRPr="00AB2539">
        <w:rPr>
          <w:highlight w:val="yellow"/>
        </w:rPr>
        <w:t>.</w:t>
      </w:r>
    </w:p>
    <w:p w14:paraId="297933B6" w14:textId="77777777" w:rsidR="0046515C" w:rsidRPr="00AB2539" w:rsidRDefault="0046515C" w:rsidP="00AB2539">
      <w:pPr>
        <w:pStyle w:val="ListParagraph"/>
        <w:widowControl/>
        <w:ind w:left="0"/>
      </w:pPr>
    </w:p>
    <w:p w14:paraId="03D0ADEF" w14:textId="00C308DE" w:rsidR="00B24E4F" w:rsidRPr="00AB2539" w:rsidRDefault="005A6328" w:rsidP="00AB2539">
      <w:pPr>
        <w:pStyle w:val="ListParagraph"/>
        <w:widowControl/>
        <w:ind w:left="0"/>
      </w:pPr>
      <w:r w:rsidRPr="00AB2539">
        <w:t>NOTE: Hereafter, process all tissue in free-floating serial sections of 40</w:t>
      </w:r>
      <w:r w:rsidR="00D17406" w:rsidRPr="00AB2539">
        <w:t xml:space="preserve"> </w:t>
      </w:r>
      <w:r w:rsidRPr="00AB2539">
        <w:t>µ</w:t>
      </w:r>
      <w:r w:rsidR="00D17406" w:rsidRPr="00AB2539">
        <w:t>m</w:t>
      </w:r>
      <w:r w:rsidRPr="00AB2539">
        <w:t xml:space="preserve"> in 12</w:t>
      </w:r>
      <w:r w:rsidR="00030B19">
        <w:t>-</w:t>
      </w:r>
      <w:r w:rsidRPr="00AB2539">
        <w:t xml:space="preserve">well plates with mesh inserts in gentle and continuous agitation (10 rpm). </w:t>
      </w:r>
      <w:r w:rsidR="00636BF0" w:rsidRPr="00AB2539">
        <w:t xml:space="preserve">It is possible to store brain sections for years under the right conditions. </w:t>
      </w:r>
    </w:p>
    <w:p w14:paraId="4662628B" w14:textId="71059181" w:rsidR="00503712" w:rsidRPr="00AB2539" w:rsidRDefault="00503712" w:rsidP="00AB2539">
      <w:pPr>
        <w:pStyle w:val="ListParagraph"/>
        <w:widowControl/>
        <w:ind w:left="0"/>
      </w:pPr>
    </w:p>
    <w:p w14:paraId="13F8F8F0" w14:textId="73D1DDC3" w:rsidR="00797B8F" w:rsidRDefault="00503712" w:rsidP="00AB2539">
      <w:pPr>
        <w:pStyle w:val="NormalWeb"/>
        <w:widowControl/>
        <w:spacing w:before="0" w:beforeAutospacing="0" w:after="0" w:afterAutospacing="0"/>
        <w:contextualSpacing/>
        <w:rPr>
          <w:color w:val="auto"/>
        </w:rPr>
      </w:pPr>
      <w:r w:rsidRPr="00AB2539">
        <w:rPr>
          <w:color w:val="auto"/>
        </w:rPr>
        <w:t xml:space="preserve">[Place </w:t>
      </w:r>
      <w:r w:rsidRPr="003F2478">
        <w:rPr>
          <w:b/>
          <w:bCs/>
          <w:color w:val="auto"/>
        </w:rPr>
        <w:t>Figure 2</w:t>
      </w:r>
      <w:r w:rsidRPr="00AB2539">
        <w:rPr>
          <w:color w:val="auto"/>
        </w:rPr>
        <w:t xml:space="preserve"> here]</w:t>
      </w:r>
    </w:p>
    <w:p w14:paraId="55356917" w14:textId="77777777" w:rsidR="00030B19" w:rsidRPr="00AB2539" w:rsidRDefault="00030B19" w:rsidP="00AB2539">
      <w:pPr>
        <w:pStyle w:val="NormalWeb"/>
        <w:widowControl/>
        <w:spacing w:before="0" w:beforeAutospacing="0" w:after="0" w:afterAutospacing="0"/>
        <w:contextualSpacing/>
        <w:rPr>
          <w:color w:val="auto"/>
        </w:rPr>
      </w:pPr>
    </w:p>
    <w:p w14:paraId="232A2FD7" w14:textId="2860913C" w:rsidR="00E25AE0" w:rsidRPr="005C187F" w:rsidRDefault="00E758D3" w:rsidP="00AB2539">
      <w:pPr>
        <w:pStyle w:val="ListParagraph"/>
        <w:widowControl/>
        <w:numPr>
          <w:ilvl w:val="0"/>
          <w:numId w:val="18"/>
        </w:numPr>
        <w:autoSpaceDE/>
        <w:autoSpaceDN/>
        <w:adjustRightInd/>
        <w:rPr>
          <w:b/>
          <w:bCs/>
          <w:highlight w:val="yellow"/>
        </w:rPr>
      </w:pPr>
      <w:r w:rsidRPr="005C187F">
        <w:rPr>
          <w:b/>
          <w:bCs/>
          <w:highlight w:val="yellow"/>
        </w:rPr>
        <w:t>Immunostaining</w:t>
      </w:r>
    </w:p>
    <w:p w14:paraId="245265E7" w14:textId="2BE23348" w:rsidR="00E826E7" w:rsidRPr="00AB2539" w:rsidRDefault="00E826E7" w:rsidP="00AB2539">
      <w:pPr>
        <w:widowControl/>
        <w:autoSpaceDE/>
        <w:autoSpaceDN/>
        <w:adjustRightInd/>
        <w:rPr>
          <w:b/>
          <w:bCs/>
        </w:rPr>
      </w:pPr>
    </w:p>
    <w:p w14:paraId="1D0C042C" w14:textId="50026A87" w:rsidR="0046515C" w:rsidRPr="00AB2539" w:rsidRDefault="008F19FD" w:rsidP="00AB2539">
      <w:pPr>
        <w:widowControl/>
        <w:autoSpaceDE/>
        <w:autoSpaceDN/>
        <w:adjustRightInd/>
      </w:pPr>
      <w:r w:rsidRPr="00AB2539">
        <w:t xml:space="preserve">NOTE: See </w:t>
      </w:r>
      <w:r w:rsidRPr="00AB2539">
        <w:rPr>
          <w:b/>
          <w:bCs/>
        </w:rPr>
        <w:t xml:space="preserve">Table 1 </w:t>
      </w:r>
      <w:r w:rsidRPr="00AB2539">
        <w:t xml:space="preserve">for </w:t>
      </w:r>
      <w:r w:rsidR="003F2478">
        <w:t>the</w:t>
      </w:r>
      <w:r w:rsidR="00813F5C" w:rsidRPr="00AB2539">
        <w:t xml:space="preserve"> summary of </w:t>
      </w:r>
      <w:r w:rsidRPr="00AB2539">
        <w:t>the advantages and disadvantages of each technique.</w:t>
      </w:r>
    </w:p>
    <w:p w14:paraId="3C4088AE" w14:textId="77777777" w:rsidR="00824739" w:rsidRPr="00AB2539" w:rsidRDefault="00824739" w:rsidP="00AB2539">
      <w:pPr>
        <w:widowControl/>
        <w:autoSpaceDE/>
        <w:autoSpaceDN/>
        <w:adjustRightInd/>
      </w:pPr>
    </w:p>
    <w:p w14:paraId="1435C1EF" w14:textId="0E5F6A69" w:rsidR="00E25AE0" w:rsidRPr="00AB2539" w:rsidRDefault="00E25AE0" w:rsidP="00AB2539">
      <w:pPr>
        <w:pStyle w:val="NormalWeb"/>
        <w:widowControl/>
        <w:numPr>
          <w:ilvl w:val="1"/>
          <w:numId w:val="18"/>
        </w:numPr>
        <w:spacing w:before="0" w:beforeAutospacing="0" w:after="0" w:afterAutospacing="0"/>
        <w:contextualSpacing/>
        <w:rPr>
          <w:color w:val="auto"/>
        </w:rPr>
      </w:pPr>
      <w:r w:rsidRPr="00AB2539">
        <w:t xml:space="preserve">Detection of </w:t>
      </w:r>
      <w:proofErr w:type="spellStart"/>
      <w:r w:rsidRPr="00AB2539">
        <w:t>BrdU</w:t>
      </w:r>
      <w:proofErr w:type="spellEnd"/>
      <w:r w:rsidRPr="00AB2539">
        <w:t xml:space="preserve"> using peroxidase reaction</w:t>
      </w:r>
      <w:r w:rsidR="0054534F" w:rsidRPr="00AB2539">
        <w:t xml:space="preserve"> with DAB</w:t>
      </w:r>
    </w:p>
    <w:p w14:paraId="6D5DB168" w14:textId="77777777" w:rsidR="00E25AE0" w:rsidRPr="00AB2539" w:rsidRDefault="00E25AE0" w:rsidP="00AB2539">
      <w:pPr>
        <w:pStyle w:val="NormalWeb"/>
        <w:widowControl/>
        <w:spacing w:before="0" w:beforeAutospacing="0" w:after="0" w:afterAutospacing="0"/>
        <w:contextualSpacing/>
        <w:rPr>
          <w:color w:val="auto"/>
        </w:rPr>
      </w:pPr>
    </w:p>
    <w:p w14:paraId="3D573813" w14:textId="712DB386" w:rsidR="00D71A50" w:rsidRPr="00AB2539" w:rsidRDefault="00D71A50" w:rsidP="00AB2539">
      <w:pPr>
        <w:pStyle w:val="NormalWeb"/>
        <w:widowControl/>
        <w:spacing w:before="0" w:beforeAutospacing="0" w:after="0" w:afterAutospacing="0"/>
        <w:contextualSpacing/>
      </w:pPr>
      <w:r w:rsidRPr="00AB2539">
        <w:t>NOTE: Perform step</w:t>
      </w:r>
      <w:r w:rsidR="00274204">
        <w:t>s</w:t>
      </w:r>
      <w:r w:rsidRPr="00AB2539">
        <w:t xml:space="preserve"> 4.1.1 to 4.1.5 on</w:t>
      </w:r>
      <w:r w:rsidR="00030B19">
        <w:t xml:space="preserve"> </w:t>
      </w:r>
      <w:r w:rsidRPr="00AB2539">
        <w:t>day 1.</w:t>
      </w:r>
    </w:p>
    <w:p w14:paraId="4B03F9E6" w14:textId="77777777" w:rsidR="00E25AE0" w:rsidRPr="00AB2539" w:rsidRDefault="00E25AE0" w:rsidP="00AB2539">
      <w:pPr>
        <w:pStyle w:val="NormalWeb"/>
        <w:widowControl/>
        <w:spacing w:before="0" w:beforeAutospacing="0" w:after="0" w:afterAutospacing="0"/>
        <w:contextualSpacing/>
        <w:rPr>
          <w:color w:val="auto"/>
        </w:rPr>
      </w:pPr>
    </w:p>
    <w:p w14:paraId="1D2643CA" w14:textId="6CB36F5C"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t xml:space="preserve">Transfer slices from the cryoprotection solution to 0.1 M PBS </w:t>
      </w:r>
      <w:r w:rsidR="00813F5C" w:rsidRPr="00AB2539">
        <w:t xml:space="preserve">at </w:t>
      </w:r>
      <w:r w:rsidRPr="00AB2539">
        <w:t>room temperature.</w:t>
      </w:r>
      <w:r w:rsidR="00243E29" w:rsidRPr="00AB2539">
        <w:t xml:space="preserve"> </w:t>
      </w:r>
      <w:r w:rsidRPr="00AB2539">
        <w:t xml:space="preserve">Rinse </w:t>
      </w:r>
      <w:r w:rsidR="00A4256C">
        <w:t>three</w:t>
      </w:r>
      <w:r w:rsidRPr="00AB2539">
        <w:t xml:space="preserve"> times</w:t>
      </w:r>
      <w:r w:rsidR="00A4256C">
        <w:t xml:space="preserve"> for</w:t>
      </w:r>
      <w:r w:rsidRPr="00AB2539">
        <w:t xml:space="preserve"> 10 min each, </w:t>
      </w:r>
      <w:r w:rsidR="00033BEF" w:rsidRPr="00AB2539">
        <w:t>with</w:t>
      </w:r>
      <w:r w:rsidRPr="00AB2539">
        <w:t xml:space="preserve"> 0.1 M PBS.</w:t>
      </w:r>
    </w:p>
    <w:p w14:paraId="4C555698" w14:textId="77777777" w:rsidR="00FF6685" w:rsidRPr="00AB2539" w:rsidRDefault="00FF6685" w:rsidP="00AB2539">
      <w:pPr>
        <w:pStyle w:val="NormalWeb"/>
        <w:widowControl/>
        <w:spacing w:before="0" w:beforeAutospacing="0" w:after="0" w:afterAutospacing="0"/>
        <w:contextualSpacing/>
        <w:rPr>
          <w:color w:val="auto"/>
        </w:rPr>
      </w:pPr>
    </w:p>
    <w:p w14:paraId="28F6EDBA" w14:textId="7F5F7D06"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Incubate </w:t>
      </w:r>
      <w:r w:rsidR="00905085" w:rsidRPr="00AB2539">
        <w:t xml:space="preserve">slices </w:t>
      </w:r>
      <w:r w:rsidRPr="00AB2539">
        <w:t>for 30 min</w:t>
      </w:r>
      <w:r w:rsidR="00033BEF" w:rsidRPr="00AB2539">
        <w:t xml:space="preserve"> in</w:t>
      </w:r>
      <w:r w:rsidRPr="00AB2539">
        <w:t xml:space="preserve"> endogenous </w:t>
      </w:r>
      <w:r w:rsidR="00665AA5">
        <w:t>p</w:t>
      </w:r>
      <w:r w:rsidR="00665AA5" w:rsidRPr="00AB2539">
        <w:t xml:space="preserve">eroxidase </w:t>
      </w:r>
      <w:r w:rsidRPr="00AB2539">
        <w:t xml:space="preserve">blocking solution to inactivate endogenous peroxidase. Rinse 3 times, 10 min each, </w:t>
      </w:r>
      <w:r w:rsidR="00033BEF" w:rsidRPr="00AB2539">
        <w:t>with</w:t>
      </w:r>
      <w:r w:rsidRPr="00AB2539">
        <w:t xml:space="preserve"> 0.1 M PBS.</w:t>
      </w:r>
      <w:r w:rsidR="00EB0961">
        <w:t xml:space="preserve"> </w:t>
      </w:r>
      <w:r w:rsidR="00033BEF" w:rsidRPr="00AB2539">
        <w:t>Optionally, perform a</w:t>
      </w:r>
      <w:r w:rsidRPr="00AB2539">
        <w:t xml:space="preserve">ntigen </w:t>
      </w:r>
      <w:r w:rsidR="00033BEF" w:rsidRPr="00AB2539">
        <w:t>r</w:t>
      </w:r>
      <w:r w:rsidRPr="00AB2539">
        <w:t>etrieval (</w:t>
      </w:r>
      <w:r w:rsidR="00033BEF" w:rsidRPr="00AB2539">
        <w:t>see</w:t>
      </w:r>
      <w:r w:rsidR="004B634B" w:rsidRPr="00AB2539">
        <w:t xml:space="preserve"> s</w:t>
      </w:r>
      <w:r w:rsidR="00665AA5">
        <w:t>ection</w:t>
      </w:r>
      <w:r w:rsidR="004B634B" w:rsidRPr="00AB2539">
        <w:t xml:space="preserve"> 5</w:t>
      </w:r>
      <w:r w:rsidRPr="00AB2539">
        <w:t>)</w:t>
      </w:r>
      <w:r w:rsidR="00FF6685" w:rsidRPr="00AB2539">
        <w:t>.</w:t>
      </w:r>
      <w:r w:rsidR="00B8417B">
        <w:rPr>
          <w:color w:val="auto"/>
        </w:rPr>
        <w:t xml:space="preserve"> </w:t>
      </w:r>
      <w:r w:rsidRPr="00AB2539">
        <w:t xml:space="preserve">Incubate </w:t>
      </w:r>
      <w:r w:rsidR="00905085" w:rsidRPr="00AB2539">
        <w:t xml:space="preserve">slices </w:t>
      </w:r>
      <w:r w:rsidRPr="00AB2539">
        <w:t xml:space="preserve">for </w:t>
      </w:r>
      <w:r w:rsidR="00BD2A70" w:rsidRPr="00AB2539">
        <w:t>2</w:t>
      </w:r>
      <w:r w:rsidRPr="00AB2539">
        <w:t xml:space="preserve">0 min </w:t>
      </w:r>
      <w:r w:rsidR="00033BEF" w:rsidRPr="00AB2539">
        <w:t>with</w:t>
      </w:r>
      <w:r w:rsidRPr="00AB2539">
        <w:t xml:space="preserve"> 2</w:t>
      </w:r>
      <w:r w:rsidR="00665AA5">
        <w:t xml:space="preserve"> </w:t>
      </w:r>
      <w:r w:rsidRPr="00AB2539">
        <w:t>N HCl at 37 °C.</w:t>
      </w:r>
      <w:r w:rsidR="00B12A3D" w:rsidRPr="00AB2539">
        <w:t xml:space="preserve"> Rinse in 0.1 M </w:t>
      </w:r>
      <w:r w:rsidR="00665AA5">
        <w:t>b</w:t>
      </w:r>
      <w:r w:rsidR="00665AA5" w:rsidRPr="00AB2539">
        <w:t xml:space="preserve">orate </w:t>
      </w:r>
      <w:r w:rsidR="00665AA5">
        <w:t>b</w:t>
      </w:r>
      <w:r w:rsidR="00665AA5" w:rsidRPr="00AB2539">
        <w:t xml:space="preserve">uffer </w:t>
      </w:r>
      <w:r w:rsidR="00B12A3D" w:rsidRPr="00AB2539">
        <w:t>(8.5 pH) for 10 min.</w:t>
      </w:r>
      <w:r w:rsidR="00243E29" w:rsidRPr="00AB2539">
        <w:t xml:space="preserve"> </w:t>
      </w:r>
      <w:r w:rsidRPr="00AB2539">
        <w:t>Rinse 3 times</w:t>
      </w:r>
      <w:r w:rsidR="00665AA5">
        <w:t xml:space="preserve"> for </w:t>
      </w:r>
      <w:r w:rsidRPr="00AB2539">
        <w:t>10 mi</w:t>
      </w:r>
      <w:r w:rsidR="005D3EAD" w:rsidRPr="00AB2539">
        <w:t>n</w:t>
      </w:r>
      <w:r w:rsidRPr="00AB2539">
        <w:t xml:space="preserve"> each, </w:t>
      </w:r>
      <w:r w:rsidR="00033BEF" w:rsidRPr="00AB2539">
        <w:t>with</w:t>
      </w:r>
      <w:r w:rsidRPr="00AB2539">
        <w:t xml:space="preserve"> ice-cold 0.1 M PBS.</w:t>
      </w:r>
    </w:p>
    <w:p w14:paraId="0FC16810" w14:textId="77777777" w:rsidR="00FF6685" w:rsidRPr="00AB2539" w:rsidRDefault="00FF6685" w:rsidP="00AB2539">
      <w:pPr>
        <w:pStyle w:val="NormalWeb"/>
        <w:widowControl/>
        <w:spacing w:before="0" w:beforeAutospacing="0" w:after="0" w:afterAutospacing="0"/>
        <w:contextualSpacing/>
        <w:rPr>
          <w:color w:val="auto"/>
        </w:rPr>
      </w:pPr>
    </w:p>
    <w:p w14:paraId="4B095C6A" w14:textId="48E1FF57"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Incubate </w:t>
      </w:r>
      <w:r w:rsidR="00905085" w:rsidRPr="00AB2539">
        <w:t xml:space="preserve">slices </w:t>
      </w:r>
      <w:r w:rsidRPr="00AB2539">
        <w:t xml:space="preserve">for 2 h at room temperature </w:t>
      </w:r>
      <w:r w:rsidR="001C52C2" w:rsidRPr="00AB2539">
        <w:t>with</w:t>
      </w:r>
      <w:r w:rsidRPr="00AB2539">
        <w:t xml:space="preserve"> PBS++ (</w:t>
      </w:r>
      <w:r w:rsidR="00665AA5">
        <w:t>b</w:t>
      </w:r>
      <w:r w:rsidRPr="00AB2539">
        <w:t>locking solution).</w:t>
      </w:r>
      <w:r w:rsidR="00B8417B">
        <w:rPr>
          <w:color w:val="auto"/>
        </w:rPr>
        <w:t xml:space="preserve"> </w:t>
      </w:r>
      <w:r w:rsidRPr="00AB2539">
        <w:t xml:space="preserve">Incubate with </w:t>
      </w:r>
      <w:r w:rsidR="00033BEF" w:rsidRPr="00AB2539">
        <w:t>a</w:t>
      </w:r>
      <w:r w:rsidRPr="00AB2539">
        <w:t>nti-</w:t>
      </w:r>
      <w:proofErr w:type="spellStart"/>
      <w:r w:rsidRPr="00AB2539">
        <w:t>BrdU</w:t>
      </w:r>
      <w:proofErr w:type="spellEnd"/>
      <w:r w:rsidRPr="00AB2539">
        <w:t xml:space="preserve"> primary antibody (mouse host) </w:t>
      </w:r>
      <w:r w:rsidR="00665AA5">
        <w:t xml:space="preserve">at concentration of </w:t>
      </w:r>
      <w:r w:rsidRPr="00AB2539">
        <w:t>1:250 in PBS+ overnight at 4</w:t>
      </w:r>
      <w:r w:rsidR="00033BEF" w:rsidRPr="00AB2539">
        <w:t xml:space="preserve"> </w:t>
      </w:r>
      <w:r w:rsidRPr="00AB2539">
        <w:t xml:space="preserve">°C. </w:t>
      </w:r>
    </w:p>
    <w:p w14:paraId="6DA43FFE" w14:textId="77777777" w:rsidR="00E25AE0" w:rsidRPr="00AB2539" w:rsidRDefault="00E25AE0" w:rsidP="00AB2539">
      <w:pPr>
        <w:pStyle w:val="NormalWeb"/>
        <w:widowControl/>
        <w:spacing w:before="0" w:beforeAutospacing="0" w:after="0" w:afterAutospacing="0"/>
        <w:contextualSpacing/>
        <w:rPr>
          <w:color w:val="auto"/>
        </w:rPr>
      </w:pPr>
    </w:p>
    <w:p w14:paraId="5137E5B0" w14:textId="42FA4528" w:rsidR="00E25AE0" w:rsidRPr="00AB2539" w:rsidRDefault="00D71A50" w:rsidP="00AB2539">
      <w:pPr>
        <w:pStyle w:val="NormalWeb"/>
        <w:widowControl/>
        <w:numPr>
          <w:ilvl w:val="2"/>
          <w:numId w:val="18"/>
        </w:numPr>
        <w:spacing w:before="0" w:beforeAutospacing="0" w:after="0" w:afterAutospacing="0"/>
        <w:contextualSpacing/>
        <w:rPr>
          <w:color w:val="auto"/>
        </w:rPr>
      </w:pPr>
      <w:r w:rsidRPr="00AB2539">
        <w:t>On day 2, r</w:t>
      </w:r>
      <w:r w:rsidR="00E25AE0" w:rsidRPr="00AB2539">
        <w:t>inse</w:t>
      </w:r>
      <w:r w:rsidR="00665AA5">
        <w:t xml:space="preserve"> the</w:t>
      </w:r>
      <w:r w:rsidR="00905085" w:rsidRPr="00AB2539">
        <w:t xml:space="preserve"> slices </w:t>
      </w:r>
      <w:r w:rsidR="00E25AE0" w:rsidRPr="00AB2539">
        <w:t>3 times</w:t>
      </w:r>
      <w:r w:rsidR="00665AA5">
        <w:t xml:space="preserve"> for </w:t>
      </w:r>
      <w:r w:rsidR="00E25AE0" w:rsidRPr="00AB2539">
        <w:t>10 min each</w:t>
      </w:r>
      <w:r w:rsidR="00665AA5">
        <w:t xml:space="preserve"> </w:t>
      </w:r>
      <w:r w:rsidR="00033BEF" w:rsidRPr="00AB2539">
        <w:t>with</w:t>
      </w:r>
      <w:r w:rsidR="00E25AE0" w:rsidRPr="00AB2539">
        <w:t xml:space="preserve"> 0.1 M PBS.</w:t>
      </w:r>
    </w:p>
    <w:p w14:paraId="094529DB" w14:textId="77777777" w:rsidR="00FF6685" w:rsidRPr="00AB2539" w:rsidRDefault="00FF6685" w:rsidP="00AB2539">
      <w:pPr>
        <w:pStyle w:val="NormalWeb"/>
        <w:widowControl/>
        <w:spacing w:before="0" w:beforeAutospacing="0" w:after="0" w:afterAutospacing="0"/>
        <w:contextualSpacing/>
        <w:rPr>
          <w:color w:val="auto"/>
        </w:rPr>
      </w:pPr>
    </w:p>
    <w:p w14:paraId="30F08DA7" w14:textId="721B8BE4"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t xml:space="preserve">Incubate with </w:t>
      </w:r>
      <w:r w:rsidR="00665AA5" w:rsidRPr="00AB2539">
        <w:t>1:250</w:t>
      </w:r>
      <w:r w:rsidR="00665AA5">
        <w:t xml:space="preserve"> </w:t>
      </w:r>
      <w:r w:rsidRPr="00AB2539">
        <w:t>HRP</w:t>
      </w:r>
      <w:r w:rsidR="00665AA5">
        <w:t>-</w:t>
      </w:r>
      <w:r w:rsidRPr="00AB2539">
        <w:t>conjugated secondary antibody (anti-mouse) in PBS+ for 2</w:t>
      </w:r>
      <w:r w:rsidR="00665AA5" w:rsidRPr="00D13D3E">
        <w:t>‒</w:t>
      </w:r>
      <w:r w:rsidRPr="00AB2539">
        <w:t>4 h at room temperature.</w:t>
      </w:r>
      <w:r w:rsidR="00243E29" w:rsidRPr="00AB2539">
        <w:t xml:space="preserve"> </w:t>
      </w:r>
      <w:r w:rsidRPr="00AB2539">
        <w:t>Rinse 3 times</w:t>
      </w:r>
      <w:r w:rsidR="00665AA5">
        <w:t xml:space="preserve"> for</w:t>
      </w:r>
      <w:r w:rsidR="00665AA5" w:rsidRPr="00AB2539">
        <w:t xml:space="preserve"> </w:t>
      </w:r>
      <w:r w:rsidRPr="00AB2539">
        <w:t xml:space="preserve">10 min each </w:t>
      </w:r>
      <w:r w:rsidR="001C52C2" w:rsidRPr="00AB2539">
        <w:t>with</w:t>
      </w:r>
      <w:r w:rsidRPr="00AB2539">
        <w:t xml:space="preserve"> 0.1 M PBS.</w:t>
      </w:r>
    </w:p>
    <w:p w14:paraId="1ED1F4F5" w14:textId="77777777" w:rsidR="00FF6685" w:rsidRPr="00AB2539" w:rsidRDefault="00FF6685" w:rsidP="00AB2539">
      <w:pPr>
        <w:pStyle w:val="NormalWeb"/>
        <w:widowControl/>
        <w:spacing w:before="0" w:beforeAutospacing="0" w:after="0" w:afterAutospacing="0"/>
        <w:contextualSpacing/>
        <w:rPr>
          <w:color w:val="auto"/>
        </w:rPr>
      </w:pPr>
    </w:p>
    <w:p w14:paraId="1902B589" w14:textId="7115CE3E"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t>Transfer slices to DAB Peroxidase (HRP) Substrate solution and incubate for 2</w:t>
      </w:r>
      <w:r w:rsidR="00665AA5" w:rsidRPr="00D13D3E">
        <w:t>‒</w:t>
      </w:r>
      <w:r w:rsidRPr="00AB2539">
        <w:t xml:space="preserve">10 min. </w:t>
      </w:r>
      <w:r w:rsidR="00A80BF0" w:rsidRPr="00AB2539">
        <w:rPr>
          <w:color w:val="auto"/>
        </w:rPr>
        <w:t xml:space="preserve">When slices become dark grey, visualize the tissue with a magnifying glass or a microscope. If positive cells are present, </w:t>
      </w:r>
      <w:r w:rsidR="00CB009A" w:rsidRPr="00AB2539">
        <w:rPr>
          <w:color w:val="auto"/>
        </w:rPr>
        <w:t>r</w:t>
      </w:r>
      <w:r w:rsidR="00CB009A" w:rsidRPr="00AB2539">
        <w:t>inse 3 times (</w:t>
      </w:r>
      <w:r w:rsidR="00665AA5">
        <w:t xml:space="preserve">for </w:t>
      </w:r>
      <w:r w:rsidR="008C2937" w:rsidRPr="00AB2539">
        <w:t>15</w:t>
      </w:r>
      <w:r w:rsidR="00CB009A" w:rsidRPr="00AB2539">
        <w:t xml:space="preserve"> min each)</w:t>
      </w:r>
      <w:r w:rsidRPr="00AB2539">
        <w:t xml:space="preserve"> </w:t>
      </w:r>
      <w:r w:rsidR="001C52C2" w:rsidRPr="00AB2539">
        <w:t>with</w:t>
      </w:r>
      <w:r w:rsidRPr="00AB2539">
        <w:t xml:space="preserve"> </w:t>
      </w:r>
      <w:r w:rsidR="008C2937" w:rsidRPr="00AB2539">
        <w:t>tap</w:t>
      </w:r>
      <w:r w:rsidR="001319AF" w:rsidRPr="00AB2539">
        <w:t xml:space="preserve"> </w:t>
      </w:r>
      <w:r w:rsidRPr="00AB2539">
        <w:t>water</w:t>
      </w:r>
      <w:r w:rsidR="008C2937" w:rsidRPr="00AB2539">
        <w:t xml:space="preserve"> (to reduce background)</w:t>
      </w:r>
      <w:r w:rsidR="00FF6685" w:rsidRPr="00AB2539">
        <w:t>.</w:t>
      </w:r>
      <w:r w:rsidR="00243E29" w:rsidRPr="00AB2539">
        <w:t xml:space="preserve"> </w:t>
      </w:r>
      <w:r w:rsidR="001C52C2" w:rsidRPr="00AB2539">
        <w:t>Wash</w:t>
      </w:r>
      <w:r w:rsidRPr="00AB2539">
        <w:t xml:space="preserve"> 3 times</w:t>
      </w:r>
      <w:r w:rsidR="00665AA5">
        <w:t xml:space="preserve"> for</w:t>
      </w:r>
      <w:r w:rsidRPr="00AB2539">
        <w:t xml:space="preserve"> 10 min each </w:t>
      </w:r>
      <w:r w:rsidR="001C52C2" w:rsidRPr="00AB2539">
        <w:t>with</w:t>
      </w:r>
      <w:r w:rsidRPr="00AB2539">
        <w:t xml:space="preserve"> 0.1 M PBS.</w:t>
      </w:r>
    </w:p>
    <w:p w14:paraId="0ED38D21" w14:textId="77777777" w:rsidR="00FF6685" w:rsidRPr="00AB2539" w:rsidRDefault="00FF6685" w:rsidP="00AB2539">
      <w:pPr>
        <w:pStyle w:val="NormalWeb"/>
        <w:widowControl/>
        <w:spacing w:before="0" w:beforeAutospacing="0" w:after="0" w:afterAutospacing="0"/>
        <w:contextualSpacing/>
        <w:rPr>
          <w:color w:val="auto"/>
        </w:rPr>
      </w:pPr>
    </w:p>
    <w:p w14:paraId="6B5E5645" w14:textId="25501E3B"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lastRenderedPageBreak/>
        <w:t xml:space="preserve">Carefully mount slices </w:t>
      </w:r>
      <w:r w:rsidR="00665AA5">
        <w:t>on</w:t>
      </w:r>
      <w:r w:rsidRPr="00AB2539">
        <w:t xml:space="preserve"> gelatinized slides using a soft brush, air dry overnight at room temperature.</w:t>
      </w:r>
      <w:r w:rsidR="00B8417B">
        <w:rPr>
          <w:color w:val="auto"/>
        </w:rPr>
        <w:t xml:space="preserve"> </w:t>
      </w:r>
      <w:r w:rsidRPr="00AB2539">
        <w:t>Counterstain (see section 7.1), add permanent mounting medium and place coverslips.</w:t>
      </w:r>
      <w:r w:rsidR="00D749D2" w:rsidRPr="00AB2539">
        <w:t xml:space="preserve"> </w:t>
      </w:r>
      <w:r w:rsidRPr="00AB2539">
        <w:t>Store at 4 °C for up to 6 months.</w:t>
      </w:r>
    </w:p>
    <w:p w14:paraId="1D209592" w14:textId="77777777" w:rsidR="00E25AE0" w:rsidRPr="00AB2539" w:rsidRDefault="00E25AE0" w:rsidP="00AB2539">
      <w:pPr>
        <w:pStyle w:val="NormalWeb"/>
        <w:widowControl/>
        <w:spacing w:before="0" w:beforeAutospacing="0" w:after="0" w:afterAutospacing="0"/>
        <w:contextualSpacing/>
      </w:pPr>
    </w:p>
    <w:p w14:paraId="0616C94D" w14:textId="77777777" w:rsidR="00E25AE0" w:rsidRPr="00AB2539" w:rsidRDefault="00E25AE0" w:rsidP="00AB2539">
      <w:pPr>
        <w:pStyle w:val="ListParagraph"/>
        <w:widowControl/>
        <w:numPr>
          <w:ilvl w:val="1"/>
          <w:numId w:val="18"/>
        </w:numPr>
        <w:autoSpaceDE/>
        <w:autoSpaceDN/>
        <w:adjustRightInd/>
        <w:rPr>
          <w:highlight w:val="yellow"/>
        </w:rPr>
      </w:pPr>
      <w:r w:rsidRPr="00AB2539">
        <w:rPr>
          <w:highlight w:val="yellow"/>
        </w:rPr>
        <w:t xml:space="preserve">Detection of </w:t>
      </w:r>
      <w:proofErr w:type="spellStart"/>
      <w:r w:rsidRPr="00AB2539">
        <w:rPr>
          <w:highlight w:val="yellow"/>
        </w:rPr>
        <w:t>BrdU</w:t>
      </w:r>
      <w:proofErr w:type="spellEnd"/>
      <w:r w:rsidRPr="00AB2539">
        <w:rPr>
          <w:highlight w:val="yellow"/>
        </w:rPr>
        <w:t xml:space="preserve"> using peroxidase reaction with the avidin-biotin-peroxidase complex</w:t>
      </w:r>
    </w:p>
    <w:p w14:paraId="3335387C" w14:textId="77777777" w:rsidR="00E25AE0" w:rsidRPr="00AB2539" w:rsidRDefault="00E25AE0" w:rsidP="00AB2539">
      <w:pPr>
        <w:pStyle w:val="NormalWeb"/>
        <w:widowControl/>
        <w:spacing w:before="0" w:beforeAutospacing="0" w:after="0" w:afterAutospacing="0"/>
        <w:contextualSpacing/>
      </w:pPr>
    </w:p>
    <w:p w14:paraId="22D11845" w14:textId="55B779CC" w:rsidR="00D71A50" w:rsidRPr="00AB2539" w:rsidRDefault="00D71A50" w:rsidP="00AB2539">
      <w:pPr>
        <w:pStyle w:val="NormalWeb"/>
        <w:widowControl/>
        <w:spacing w:before="0" w:beforeAutospacing="0" w:after="0" w:afterAutospacing="0"/>
        <w:contextualSpacing/>
      </w:pPr>
      <w:r w:rsidRPr="00AB2539">
        <w:t>NOTE: Perform step</w:t>
      </w:r>
      <w:r w:rsidR="00593459">
        <w:t>s</w:t>
      </w:r>
      <w:r w:rsidRPr="00AB2539">
        <w:t xml:space="preserve"> 4.2.1 to 4.2.5 on day 1.</w:t>
      </w:r>
    </w:p>
    <w:p w14:paraId="64EC9CB5" w14:textId="77777777" w:rsidR="00E25AE0" w:rsidRPr="00AB2539" w:rsidRDefault="00E25AE0" w:rsidP="00AB2539">
      <w:pPr>
        <w:pStyle w:val="NormalWeb"/>
        <w:widowControl/>
        <w:spacing w:before="0" w:beforeAutospacing="0" w:after="0" w:afterAutospacing="0"/>
        <w:contextualSpacing/>
        <w:rPr>
          <w:color w:val="auto"/>
          <w:highlight w:val="yellow"/>
        </w:rPr>
      </w:pPr>
    </w:p>
    <w:p w14:paraId="3ADBEF82" w14:textId="58583802"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Transfer slices from the cryoprotection solution to 0.1 M PBS </w:t>
      </w:r>
      <w:r w:rsidR="00593459">
        <w:rPr>
          <w:highlight w:val="yellow"/>
        </w:rPr>
        <w:t>to bring to</w:t>
      </w:r>
      <w:r w:rsidRPr="00AB2539">
        <w:rPr>
          <w:highlight w:val="yellow"/>
        </w:rPr>
        <w:t xml:space="preserve"> room temperature.</w:t>
      </w:r>
      <w:r w:rsidR="00243E29" w:rsidRPr="00AB2539">
        <w:rPr>
          <w:highlight w:val="yellow"/>
        </w:rPr>
        <w:t xml:space="preserve"> </w:t>
      </w:r>
      <w:r w:rsidRPr="00AB2539">
        <w:rPr>
          <w:highlight w:val="yellow"/>
        </w:rPr>
        <w:t>Rinse 3 times</w:t>
      </w:r>
      <w:r w:rsidR="00593459">
        <w:rPr>
          <w:highlight w:val="yellow"/>
        </w:rPr>
        <w:t xml:space="preserve"> for</w:t>
      </w:r>
      <w:r w:rsidRPr="00AB2539">
        <w:rPr>
          <w:highlight w:val="yellow"/>
        </w:rPr>
        <w:t xml:space="preserve"> 10 min each</w:t>
      </w:r>
      <w:r w:rsidR="00593459">
        <w:rPr>
          <w:highlight w:val="yellow"/>
        </w:rPr>
        <w:t xml:space="preserve"> </w:t>
      </w:r>
      <w:r w:rsidR="001C52C2" w:rsidRPr="00AB2539">
        <w:rPr>
          <w:highlight w:val="yellow"/>
        </w:rPr>
        <w:t>with</w:t>
      </w:r>
      <w:r w:rsidRPr="00AB2539">
        <w:rPr>
          <w:highlight w:val="yellow"/>
        </w:rPr>
        <w:t xml:space="preserve"> 0.1 M PBS.</w:t>
      </w:r>
    </w:p>
    <w:p w14:paraId="15DDC2C3"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222B4712" w14:textId="2CC0AA4C"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rPr>
          <w:highlight w:val="yellow"/>
        </w:rPr>
        <w:t xml:space="preserve">Incubate for 30 min </w:t>
      </w:r>
      <w:r w:rsidR="001C52C2" w:rsidRPr="00AB2539">
        <w:rPr>
          <w:highlight w:val="yellow"/>
        </w:rPr>
        <w:t>with</w:t>
      </w:r>
      <w:r w:rsidRPr="00AB2539">
        <w:rPr>
          <w:highlight w:val="yellow"/>
        </w:rPr>
        <w:t xml:space="preserve"> endogenous </w:t>
      </w:r>
      <w:r w:rsidR="00593459">
        <w:rPr>
          <w:highlight w:val="yellow"/>
        </w:rPr>
        <w:t>p</w:t>
      </w:r>
      <w:r w:rsidRPr="00AB2539">
        <w:rPr>
          <w:highlight w:val="yellow"/>
        </w:rPr>
        <w:t>eroxidase blocking solution to inactivate endogenous peroxidase. Rinse 3 times</w:t>
      </w:r>
      <w:r w:rsidR="00593459">
        <w:rPr>
          <w:highlight w:val="yellow"/>
        </w:rPr>
        <w:t xml:space="preserve"> for</w:t>
      </w:r>
      <w:r w:rsidR="00593459" w:rsidRPr="00AB2539">
        <w:rPr>
          <w:highlight w:val="yellow"/>
        </w:rPr>
        <w:t xml:space="preserve"> </w:t>
      </w:r>
      <w:r w:rsidRPr="00AB2539">
        <w:rPr>
          <w:highlight w:val="yellow"/>
        </w:rPr>
        <w:t>10 min each in 0.1 M PBS.</w:t>
      </w:r>
      <w:r w:rsidR="0046515C" w:rsidRPr="00AB2539">
        <w:rPr>
          <w:highlight w:val="yellow"/>
        </w:rPr>
        <w:t xml:space="preserve"> </w:t>
      </w:r>
      <w:r w:rsidR="001C52C2" w:rsidRPr="00AB2539">
        <w:t>Optionally, perform a</w:t>
      </w:r>
      <w:r w:rsidRPr="00AB2539">
        <w:t xml:space="preserve">ntigen </w:t>
      </w:r>
      <w:r w:rsidR="001C52C2" w:rsidRPr="00AB2539">
        <w:t>r</w:t>
      </w:r>
      <w:r w:rsidRPr="00AB2539">
        <w:t xml:space="preserve">etrieval </w:t>
      </w:r>
      <w:r w:rsidR="001C52C2" w:rsidRPr="00AB2539">
        <w:t xml:space="preserve">(see </w:t>
      </w:r>
      <w:r w:rsidR="004B634B" w:rsidRPr="00AB2539">
        <w:t>s</w:t>
      </w:r>
      <w:r w:rsidR="00593459">
        <w:t>ection</w:t>
      </w:r>
      <w:r w:rsidR="004B634B" w:rsidRPr="00AB2539">
        <w:t xml:space="preserve"> 5</w:t>
      </w:r>
      <w:r w:rsidRPr="00AB2539">
        <w:t>)</w:t>
      </w:r>
      <w:r w:rsidR="002F781E" w:rsidRPr="00AB2539">
        <w:t>.</w:t>
      </w:r>
    </w:p>
    <w:p w14:paraId="31190A98"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7993D398" w14:textId="6EA845D8"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Incubate for </w:t>
      </w:r>
      <w:r w:rsidR="00BD2A70" w:rsidRPr="00AB2539">
        <w:rPr>
          <w:highlight w:val="yellow"/>
        </w:rPr>
        <w:t>2</w:t>
      </w:r>
      <w:r w:rsidRPr="00AB2539">
        <w:rPr>
          <w:highlight w:val="yellow"/>
        </w:rPr>
        <w:t xml:space="preserve">0 min </w:t>
      </w:r>
      <w:r w:rsidR="001C52C2" w:rsidRPr="00AB2539">
        <w:rPr>
          <w:highlight w:val="yellow"/>
        </w:rPr>
        <w:t>with</w:t>
      </w:r>
      <w:r w:rsidRPr="00AB2539">
        <w:rPr>
          <w:highlight w:val="yellow"/>
        </w:rPr>
        <w:t xml:space="preserve"> 2</w:t>
      </w:r>
      <w:r w:rsidR="001C52C2" w:rsidRPr="00AB2539">
        <w:rPr>
          <w:highlight w:val="yellow"/>
        </w:rPr>
        <w:t xml:space="preserve"> </w:t>
      </w:r>
      <w:r w:rsidRPr="00AB2539">
        <w:rPr>
          <w:highlight w:val="yellow"/>
        </w:rPr>
        <w:t xml:space="preserve">N </w:t>
      </w:r>
      <w:r w:rsidR="00593459" w:rsidRPr="00AB2539">
        <w:rPr>
          <w:highlight w:val="yellow"/>
        </w:rPr>
        <w:t>HC</w:t>
      </w:r>
      <w:r w:rsidR="00593459">
        <w:rPr>
          <w:highlight w:val="yellow"/>
        </w:rPr>
        <w:t>l</w:t>
      </w:r>
      <w:r w:rsidR="00593459" w:rsidRPr="00AB2539">
        <w:rPr>
          <w:highlight w:val="yellow"/>
        </w:rPr>
        <w:t xml:space="preserve"> </w:t>
      </w:r>
      <w:r w:rsidRPr="00AB2539">
        <w:rPr>
          <w:highlight w:val="yellow"/>
        </w:rPr>
        <w:t>at 37 °C.</w:t>
      </w:r>
      <w:r w:rsidR="00B12A3D" w:rsidRPr="00AB2539">
        <w:rPr>
          <w:highlight w:val="yellow"/>
        </w:rPr>
        <w:t xml:space="preserve"> Rinse in 0.1 M </w:t>
      </w:r>
      <w:r w:rsidR="00593459">
        <w:rPr>
          <w:highlight w:val="yellow"/>
        </w:rPr>
        <w:t>b</w:t>
      </w:r>
      <w:r w:rsidR="00B12A3D" w:rsidRPr="00AB2539">
        <w:rPr>
          <w:highlight w:val="yellow"/>
        </w:rPr>
        <w:t xml:space="preserve">orate </w:t>
      </w:r>
      <w:r w:rsidR="00593459">
        <w:rPr>
          <w:highlight w:val="yellow"/>
        </w:rPr>
        <w:t>b</w:t>
      </w:r>
      <w:r w:rsidR="00B12A3D" w:rsidRPr="00AB2539">
        <w:rPr>
          <w:highlight w:val="yellow"/>
        </w:rPr>
        <w:t>uffer (pH</w:t>
      </w:r>
      <w:r w:rsidR="00593459">
        <w:rPr>
          <w:highlight w:val="yellow"/>
        </w:rPr>
        <w:t xml:space="preserve"> </w:t>
      </w:r>
      <w:r w:rsidR="00593459" w:rsidRPr="00AB2539">
        <w:rPr>
          <w:highlight w:val="yellow"/>
        </w:rPr>
        <w:t>8.5</w:t>
      </w:r>
      <w:r w:rsidR="00B12A3D" w:rsidRPr="00AB2539">
        <w:rPr>
          <w:highlight w:val="yellow"/>
        </w:rPr>
        <w:t>) for 10 min.</w:t>
      </w:r>
      <w:r w:rsidR="001C52C2" w:rsidRPr="00AB2539">
        <w:rPr>
          <w:highlight w:val="yellow"/>
        </w:rPr>
        <w:t xml:space="preserve"> Wash</w:t>
      </w:r>
      <w:r w:rsidRPr="00AB2539">
        <w:rPr>
          <w:highlight w:val="yellow"/>
        </w:rPr>
        <w:t xml:space="preserve"> 3 times</w:t>
      </w:r>
      <w:r w:rsidR="00593459">
        <w:rPr>
          <w:highlight w:val="yellow"/>
        </w:rPr>
        <w:t xml:space="preserve"> for</w:t>
      </w:r>
      <w:r w:rsidRPr="00AB2539">
        <w:rPr>
          <w:highlight w:val="yellow"/>
        </w:rPr>
        <w:t xml:space="preserve"> 10 min each </w:t>
      </w:r>
      <w:r w:rsidR="001C52C2" w:rsidRPr="00AB2539">
        <w:rPr>
          <w:highlight w:val="yellow"/>
        </w:rPr>
        <w:t>with</w:t>
      </w:r>
      <w:r w:rsidRPr="00AB2539">
        <w:rPr>
          <w:highlight w:val="yellow"/>
        </w:rPr>
        <w:t xml:space="preserve"> ice-cold 0.1 M PBS.</w:t>
      </w:r>
    </w:p>
    <w:p w14:paraId="38B18B0B"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37297743" w14:textId="4BE78AC9"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Incubate for 2 h at room temperature in PBS++ (</w:t>
      </w:r>
      <w:r w:rsidR="00593459">
        <w:rPr>
          <w:highlight w:val="yellow"/>
        </w:rPr>
        <w:t>b</w:t>
      </w:r>
      <w:r w:rsidRPr="00AB2539">
        <w:rPr>
          <w:highlight w:val="yellow"/>
        </w:rPr>
        <w:t>locking solution).</w:t>
      </w:r>
    </w:p>
    <w:p w14:paraId="775F155D"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4CD127B8" w14:textId="0CC42979"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Incubate with </w:t>
      </w:r>
      <w:r w:rsidR="00593459">
        <w:rPr>
          <w:highlight w:val="yellow"/>
        </w:rPr>
        <w:t>a</w:t>
      </w:r>
      <w:r w:rsidR="00593459" w:rsidRPr="00AB2539">
        <w:rPr>
          <w:highlight w:val="yellow"/>
        </w:rPr>
        <w:t>nti</w:t>
      </w:r>
      <w:r w:rsidRPr="00AB2539">
        <w:rPr>
          <w:highlight w:val="yellow"/>
        </w:rPr>
        <w:t>-</w:t>
      </w:r>
      <w:proofErr w:type="spellStart"/>
      <w:r w:rsidRPr="00AB2539">
        <w:rPr>
          <w:highlight w:val="yellow"/>
        </w:rPr>
        <w:t>BrdU</w:t>
      </w:r>
      <w:proofErr w:type="spellEnd"/>
      <w:r w:rsidRPr="00AB2539">
        <w:rPr>
          <w:highlight w:val="yellow"/>
        </w:rPr>
        <w:t xml:space="preserve"> primary antibody (mouse host) 1:250 in PBS+ overnight at 4°C. </w:t>
      </w:r>
    </w:p>
    <w:p w14:paraId="09847E9E" w14:textId="77777777" w:rsidR="00E25AE0" w:rsidRPr="00AB2539" w:rsidRDefault="00E25AE0" w:rsidP="00AB2539">
      <w:pPr>
        <w:pStyle w:val="NormalWeb"/>
        <w:widowControl/>
        <w:spacing w:before="0" w:beforeAutospacing="0" w:after="0" w:afterAutospacing="0"/>
        <w:contextualSpacing/>
        <w:rPr>
          <w:color w:val="auto"/>
          <w:highlight w:val="yellow"/>
        </w:rPr>
      </w:pPr>
    </w:p>
    <w:p w14:paraId="798C01BC" w14:textId="6940CD56" w:rsidR="002F781E" w:rsidRPr="00AB2539" w:rsidRDefault="00D71A5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On day 2, r</w:t>
      </w:r>
      <w:r w:rsidR="00E25AE0" w:rsidRPr="00AB2539">
        <w:rPr>
          <w:highlight w:val="yellow"/>
        </w:rPr>
        <w:t>inse 3 times</w:t>
      </w:r>
      <w:r w:rsidR="00593459">
        <w:rPr>
          <w:highlight w:val="yellow"/>
        </w:rPr>
        <w:t xml:space="preserve"> for</w:t>
      </w:r>
      <w:r w:rsidR="00E25AE0" w:rsidRPr="00AB2539">
        <w:rPr>
          <w:highlight w:val="yellow"/>
        </w:rPr>
        <w:t xml:space="preserve"> 10 min each</w:t>
      </w:r>
      <w:r w:rsidR="00593459">
        <w:rPr>
          <w:highlight w:val="yellow"/>
        </w:rPr>
        <w:t xml:space="preserve"> </w:t>
      </w:r>
      <w:r w:rsidR="001C52C2" w:rsidRPr="00AB2539">
        <w:rPr>
          <w:highlight w:val="yellow"/>
        </w:rPr>
        <w:t xml:space="preserve">with </w:t>
      </w:r>
      <w:r w:rsidR="00E25AE0" w:rsidRPr="00AB2539">
        <w:rPr>
          <w:highlight w:val="yellow"/>
        </w:rPr>
        <w:t>0.1 M PBS.</w:t>
      </w:r>
    </w:p>
    <w:p w14:paraId="42962AA1" w14:textId="41DD6B78" w:rsidR="002F781E" w:rsidRPr="00AB2539" w:rsidRDefault="002F781E" w:rsidP="00AB2539">
      <w:pPr>
        <w:pStyle w:val="NormalWeb"/>
        <w:widowControl/>
        <w:spacing w:before="0" w:beforeAutospacing="0" w:after="0" w:afterAutospacing="0"/>
        <w:contextualSpacing/>
        <w:rPr>
          <w:color w:val="auto"/>
          <w:highlight w:val="yellow"/>
        </w:rPr>
      </w:pPr>
    </w:p>
    <w:p w14:paraId="3FB80559" w14:textId="7BEC0A99"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Incubate with </w:t>
      </w:r>
      <w:r w:rsidR="00593459" w:rsidRPr="00AB2539">
        <w:rPr>
          <w:highlight w:val="yellow"/>
        </w:rPr>
        <w:t xml:space="preserve">1:250 </w:t>
      </w:r>
      <w:r w:rsidRPr="00AB2539">
        <w:rPr>
          <w:color w:val="auto"/>
          <w:highlight w:val="yellow"/>
        </w:rPr>
        <w:t xml:space="preserve">biotinylated </w:t>
      </w:r>
      <w:r w:rsidRPr="00AB2539">
        <w:rPr>
          <w:highlight w:val="yellow"/>
        </w:rPr>
        <w:t>secondary antibody (anti-mouse) in PBS+ for 2</w:t>
      </w:r>
      <w:r w:rsidR="00593459" w:rsidRPr="00593459">
        <w:rPr>
          <w:highlight w:val="yellow"/>
        </w:rPr>
        <w:t>‒</w:t>
      </w:r>
      <w:r w:rsidRPr="00AB2539">
        <w:rPr>
          <w:highlight w:val="yellow"/>
        </w:rPr>
        <w:t>4 h at room temperature.</w:t>
      </w:r>
      <w:r w:rsidR="00243E29" w:rsidRPr="00AB2539">
        <w:rPr>
          <w:highlight w:val="yellow"/>
        </w:rPr>
        <w:t xml:space="preserve"> </w:t>
      </w:r>
      <w:r w:rsidRPr="00AB2539">
        <w:rPr>
          <w:highlight w:val="yellow"/>
        </w:rPr>
        <w:t>Rinse 3 times</w:t>
      </w:r>
      <w:r w:rsidR="00593459">
        <w:rPr>
          <w:highlight w:val="yellow"/>
        </w:rPr>
        <w:t xml:space="preserve"> for</w:t>
      </w:r>
      <w:r w:rsidRPr="00AB2539">
        <w:rPr>
          <w:highlight w:val="yellow"/>
        </w:rPr>
        <w:t xml:space="preserve"> 10 min each </w:t>
      </w:r>
      <w:r w:rsidR="001C52C2" w:rsidRPr="00AB2539">
        <w:rPr>
          <w:highlight w:val="yellow"/>
        </w:rPr>
        <w:t>with</w:t>
      </w:r>
      <w:r w:rsidRPr="00AB2539">
        <w:rPr>
          <w:highlight w:val="yellow"/>
        </w:rPr>
        <w:t xml:space="preserve"> 0.1 M PBS.</w:t>
      </w:r>
    </w:p>
    <w:p w14:paraId="59412909"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6119FCD3" w14:textId="4FAEFFB3" w:rsidR="00CB009A"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Incubate in the ABC solution for</w:t>
      </w:r>
      <w:r w:rsidRPr="00AB2539">
        <w:rPr>
          <w:color w:val="auto"/>
          <w:highlight w:val="yellow"/>
        </w:rPr>
        <w:t xml:space="preserve"> </w:t>
      </w:r>
      <w:r w:rsidRPr="00AB2539">
        <w:rPr>
          <w:highlight w:val="yellow"/>
        </w:rPr>
        <w:t>1</w:t>
      </w:r>
      <w:r w:rsidR="00ED3130" w:rsidRPr="00AB2539">
        <w:rPr>
          <w:highlight w:val="yellow"/>
        </w:rPr>
        <w:t xml:space="preserve"> </w:t>
      </w:r>
      <w:r w:rsidRPr="00AB2539">
        <w:rPr>
          <w:highlight w:val="yellow"/>
        </w:rPr>
        <w:t>h at room temperature.</w:t>
      </w:r>
      <w:r w:rsidR="00243E29" w:rsidRPr="00AB2539">
        <w:rPr>
          <w:highlight w:val="yellow"/>
        </w:rPr>
        <w:t xml:space="preserve"> </w:t>
      </w:r>
      <w:r w:rsidRPr="00AB2539">
        <w:rPr>
          <w:highlight w:val="yellow"/>
        </w:rPr>
        <w:t>Rinse 3 times</w:t>
      </w:r>
      <w:r w:rsidR="00593459">
        <w:rPr>
          <w:highlight w:val="yellow"/>
        </w:rPr>
        <w:t xml:space="preserve"> for</w:t>
      </w:r>
      <w:r w:rsidR="00593459" w:rsidRPr="00AB2539">
        <w:rPr>
          <w:highlight w:val="yellow"/>
        </w:rPr>
        <w:t xml:space="preserve"> </w:t>
      </w:r>
      <w:r w:rsidRPr="00AB2539">
        <w:rPr>
          <w:highlight w:val="yellow"/>
        </w:rPr>
        <w:t xml:space="preserve">10 min each </w:t>
      </w:r>
      <w:r w:rsidR="001C52C2" w:rsidRPr="00AB2539">
        <w:rPr>
          <w:highlight w:val="yellow"/>
        </w:rPr>
        <w:t>with</w:t>
      </w:r>
      <w:r w:rsidRPr="00AB2539">
        <w:rPr>
          <w:highlight w:val="yellow"/>
        </w:rPr>
        <w:t xml:space="preserve"> 0.1 M PBS.</w:t>
      </w:r>
      <w:r w:rsidR="00CB009A" w:rsidRPr="00AB2539">
        <w:rPr>
          <w:highlight w:val="yellow"/>
        </w:rPr>
        <w:t xml:space="preserve"> </w:t>
      </w:r>
    </w:p>
    <w:p w14:paraId="36AC5347" w14:textId="77777777" w:rsidR="00CB009A" w:rsidRPr="00AB2539" w:rsidRDefault="00CB009A" w:rsidP="00AB2539">
      <w:pPr>
        <w:pStyle w:val="NormalWeb"/>
        <w:widowControl/>
        <w:spacing w:before="0" w:beforeAutospacing="0" w:after="0" w:afterAutospacing="0"/>
        <w:contextualSpacing/>
        <w:rPr>
          <w:color w:val="auto"/>
          <w:highlight w:val="yellow"/>
        </w:rPr>
      </w:pPr>
    </w:p>
    <w:p w14:paraId="4A18EC55" w14:textId="0C6211AB"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Transfer slices to DAB </w:t>
      </w:r>
      <w:r w:rsidR="00593459">
        <w:rPr>
          <w:highlight w:val="yellow"/>
        </w:rPr>
        <w:t>p</w:t>
      </w:r>
      <w:r w:rsidRPr="00AB2539">
        <w:rPr>
          <w:highlight w:val="yellow"/>
        </w:rPr>
        <w:t xml:space="preserve">eroxidase (HRP) </w:t>
      </w:r>
      <w:r w:rsidR="00593459">
        <w:rPr>
          <w:highlight w:val="yellow"/>
        </w:rPr>
        <w:t>s</w:t>
      </w:r>
      <w:r w:rsidRPr="00AB2539">
        <w:rPr>
          <w:highlight w:val="yellow"/>
        </w:rPr>
        <w:t>ubstrate solution and incubate for 2</w:t>
      </w:r>
      <w:r w:rsidR="00593459" w:rsidRPr="00593459">
        <w:rPr>
          <w:highlight w:val="yellow"/>
        </w:rPr>
        <w:t>‒</w:t>
      </w:r>
      <w:r w:rsidRPr="00AB2539">
        <w:rPr>
          <w:highlight w:val="yellow"/>
        </w:rPr>
        <w:t xml:space="preserve">10 min. </w:t>
      </w:r>
      <w:r w:rsidR="00CB009A" w:rsidRPr="00AB2539">
        <w:rPr>
          <w:color w:val="auto"/>
          <w:highlight w:val="yellow"/>
        </w:rPr>
        <w:t>When slices become dark grey, visualize the tissue with a magnifying glass or a microscope. If positive cells are present, r</w:t>
      </w:r>
      <w:r w:rsidR="00CB009A" w:rsidRPr="00AB2539">
        <w:rPr>
          <w:highlight w:val="yellow"/>
        </w:rPr>
        <w:t>inse 3 times (</w:t>
      </w:r>
      <w:r w:rsidR="00086ADB" w:rsidRPr="00AB2539">
        <w:rPr>
          <w:highlight w:val="yellow"/>
        </w:rPr>
        <w:t>15</w:t>
      </w:r>
      <w:r w:rsidR="00CB009A" w:rsidRPr="00AB2539">
        <w:rPr>
          <w:highlight w:val="yellow"/>
        </w:rPr>
        <w:t xml:space="preserve"> min each) </w:t>
      </w:r>
      <w:r w:rsidR="001C52C2" w:rsidRPr="00AB2539">
        <w:rPr>
          <w:highlight w:val="yellow"/>
        </w:rPr>
        <w:t>with</w:t>
      </w:r>
      <w:r w:rsidR="00CB009A" w:rsidRPr="00AB2539">
        <w:rPr>
          <w:highlight w:val="yellow"/>
        </w:rPr>
        <w:t xml:space="preserve"> </w:t>
      </w:r>
      <w:r w:rsidR="00086ADB" w:rsidRPr="00AB2539">
        <w:rPr>
          <w:highlight w:val="yellow"/>
        </w:rPr>
        <w:t xml:space="preserve">tap </w:t>
      </w:r>
      <w:r w:rsidR="00CB009A" w:rsidRPr="00AB2539">
        <w:rPr>
          <w:highlight w:val="yellow"/>
        </w:rPr>
        <w:t>water</w:t>
      </w:r>
      <w:r w:rsidR="00086ADB" w:rsidRPr="00AB2539">
        <w:rPr>
          <w:highlight w:val="yellow"/>
        </w:rPr>
        <w:t xml:space="preserve"> (to reduce background)</w:t>
      </w:r>
      <w:r w:rsidR="001C52C2" w:rsidRPr="00AB2539">
        <w:rPr>
          <w:highlight w:val="yellow"/>
        </w:rPr>
        <w:t xml:space="preserve"> followed by </w:t>
      </w:r>
      <w:r w:rsidR="00CB009A" w:rsidRPr="00AB2539">
        <w:rPr>
          <w:highlight w:val="yellow"/>
        </w:rPr>
        <w:t>3 times</w:t>
      </w:r>
      <w:r w:rsidR="00593459">
        <w:rPr>
          <w:highlight w:val="yellow"/>
        </w:rPr>
        <w:t xml:space="preserve"> with</w:t>
      </w:r>
      <w:r w:rsidR="001C52C2" w:rsidRPr="00AB2539">
        <w:rPr>
          <w:highlight w:val="yellow"/>
        </w:rPr>
        <w:t xml:space="preserve"> 0.1 M PBS wash for</w:t>
      </w:r>
      <w:r w:rsidR="00CB009A" w:rsidRPr="00AB2539">
        <w:rPr>
          <w:highlight w:val="yellow"/>
        </w:rPr>
        <w:t xml:space="preserve"> 10 min each</w:t>
      </w:r>
      <w:r w:rsidR="001C52C2" w:rsidRPr="00AB2539">
        <w:rPr>
          <w:highlight w:val="yellow"/>
        </w:rPr>
        <w:t>.</w:t>
      </w:r>
    </w:p>
    <w:p w14:paraId="392F6168" w14:textId="77777777" w:rsidR="00E25AE0" w:rsidRPr="00AB2539" w:rsidRDefault="00E25AE0" w:rsidP="00AB2539">
      <w:pPr>
        <w:pStyle w:val="NormalWeb"/>
        <w:widowControl/>
        <w:spacing w:before="0" w:beforeAutospacing="0" w:after="0" w:afterAutospacing="0"/>
        <w:contextualSpacing/>
        <w:rPr>
          <w:color w:val="auto"/>
          <w:highlight w:val="yellow"/>
        </w:rPr>
      </w:pPr>
    </w:p>
    <w:p w14:paraId="74F3336C" w14:textId="5D71F6BC" w:rsidR="00CB009A" w:rsidRPr="00AB2539" w:rsidRDefault="00E25AE0" w:rsidP="00AB2539">
      <w:pPr>
        <w:pStyle w:val="NormalWeb"/>
        <w:widowControl/>
        <w:spacing w:before="0" w:beforeAutospacing="0" w:after="0" w:afterAutospacing="0"/>
        <w:contextualSpacing/>
        <w:rPr>
          <w:color w:val="auto"/>
        </w:rPr>
      </w:pPr>
      <w:r w:rsidRPr="00AB2539">
        <w:rPr>
          <w:color w:val="auto"/>
        </w:rPr>
        <w:t xml:space="preserve">NOTE: </w:t>
      </w:r>
      <w:r w:rsidR="00ED3130" w:rsidRPr="00AB2539">
        <w:rPr>
          <w:color w:val="auto"/>
        </w:rPr>
        <w:t>Solution must be prepared immediately before use</w:t>
      </w:r>
      <w:r w:rsidRPr="00AB2539">
        <w:rPr>
          <w:color w:val="auto"/>
        </w:rPr>
        <w:t xml:space="preserve">. </w:t>
      </w:r>
      <w:r w:rsidR="00ED3130" w:rsidRPr="00AB2539">
        <w:rPr>
          <w:color w:val="auto"/>
        </w:rPr>
        <w:t xml:space="preserve">Care should be taken to avoid </w:t>
      </w:r>
      <w:r w:rsidRPr="00AB2539">
        <w:rPr>
          <w:color w:val="auto"/>
        </w:rPr>
        <w:t>brain slice</w:t>
      </w:r>
      <w:r w:rsidR="00593459">
        <w:rPr>
          <w:color w:val="auto"/>
        </w:rPr>
        <w:t>s</w:t>
      </w:r>
      <w:r w:rsidRPr="00AB2539">
        <w:rPr>
          <w:color w:val="auto"/>
        </w:rPr>
        <w:t xml:space="preserve"> stick</w:t>
      </w:r>
      <w:r w:rsidR="003F2478">
        <w:rPr>
          <w:color w:val="auto"/>
        </w:rPr>
        <w:t>ing</w:t>
      </w:r>
      <w:r w:rsidRPr="00AB2539">
        <w:rPr>
          <w:color w:val="auto"/>
        </w:rPr>
        <w:t xml:space="preserve"> to each other due </w:t>
      </w:r>
      <w:r w:rsidR="0010581E" w:rsidRPr="00AB2539">
        <w:rPr>
          <w:color w:val="auto"/>
        </w:rPr>
        <w:t>to</w:t>
      </w:r>
      <w:r w:rsidRPr="00AB2539">
        <w:rPr>
          <w:color w:val="auto"/>
        </w:rPr>
        <w:t xml:space="preserve"> irregular dark spots in the tissue.</w:t>
      </w:r>
      <w:r w:rsidR="00EB0961">
        <w:t xml:space="preserve"> </w:t>
      </w:r>
    </w:p>
    <w:p w14:paraId="0FADEA8A"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6E45E302" w14:textId="2FD579AB"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Carefully mount slices </w:t>
      </w:r>
      <w:r w:rsidR="00593459">
        <w:rPr>
          <w:highlight w:val="yellow"/>
        </w:rPr>
        <w:t>on</w:t>
      </w:r>
      <w:r w:rsidRPr="00AB2539">
        <w:rPr>
          <w:highlight w:val="yellow"/>
        </w:rPr>
        <w:t xml:space="preserve"> gelatinized slides using a soft brush</w:t>
      </w:r>
      <w:r w:rsidR="00593459">
        <w:rPr>
          <w:highlight w:val="yellow"/>
        </w:rPr>
        <w:t xml:space="preserve"> and then</w:t>
      </w:r>
      <w:r w:rsidRPr="00AB2539">
        <w:rPr>
          <w:highlight w:val="yellow"/>
        </w:rPr>
        <w:t xml:space="preserve"> air dry overnight at room temperature.</w:t>
      </w:r>
    </w:p>
    <w:p w14:paraId="39B40ADD" w14:textId="77777777" w:rsidR="002F781E" w:rsidRPr="00AB2539" w:rsidRDefault="002F781E" w:rsidP="00AB2539">
      <w:pPr>
        <w:pStyle w:val="NormalWeb"/>
        <w:widowControl/>
        <w:spacing w:before="0" w:beforeAutospacing="0" w:after="0" w:afterAutospacing="0"/>
        <w:contextualSpacing/>
        <w:rPr>
          <w:color w:val="auto"/>
          <w:highlight w:val="yellow"/>
        </w:rPr>
      </w:pPr>
    </w:p>
    <w:p w14:paraId="25CDEF98" w14:textId="2BA95FAD" w:rsidR="00E25AE0" w:rsidRPr="00AB2539" w:rsidRDefault="00E25AE0" w:rsidP="00AB2539">
      <w:pPr>
        <w:pStyle w:val="NormalWeb"/>
        <w:widowControl/>
        <w:numPr>
          <w:ilvl w:val="2"/>
          <w:numId w:val="18"/>
        </w:numPr>
        <w:spacing w:before="0" w:beforeAutospacing="0" w:after="0" w:afterAutospacing="0"/>
        <w:contextualSpacing/>
        <w:rPr>
          <w:highlight w:val="yellow"/>
        </w:rPr>
      </w:pPr>
      <w:r w:rsidRPr="008348CD">
        <w:t xml:space="preserve">Counterstain </w:t>
      </w:r>
      <w:r w:rsidR="00593459" w:rsidRPr="008348CD">
        <w:t xml:space="preserve">if needed </w:t>
      </w:r>
      <w:r w:rsidRPr="008348CD">
        <w:t xml:space="preserve">(see </w:t>
      </w:r>
      <w:r w:rsidR="00593459" w:rsidRPr="008348CD">
        <w:t xml:space="preserve">step </w:t>
      </w:r>
      <w:r w:rsidRPr="008348CD">
        <w:t xml:space="preserve">7.1), </w:t>
      </w:r>
      <w:r w:rsidRPr="00AB2539">
        <w:rPr>
          <w:highlight w:val="yellow"/>
        </w:rPr>
        <w:t>add permanent mounting medium and place coverslips.</w:t>
      </w:r>
      <w:r w:rsidR="00D749D2" w:rsidRPr="00AB2539">
        <w:rPr>
          <w:highlight w:val="yellow"/>
        </w:rPr>
        <w:t xml:space="preserve"> </w:t>
      </w:r>
      <w:r w:rsidRPr="00AB2539">
        <w:rPr>
          <w:highlight w:val="yellow"/>
        </w:rPr>
        <w:t>Store at 4 °C for up to 6 months.</w:t>
      </w:r>
    </w:p>
    <w:p w14:paraId="686D55B6" w14:textId="77777777" w:rsidR="00E25AE0" w:rsidRPr="00AB2539" w:rsidRDefault="00E25AE0" w:rsidP="00AB2539">
      <w:pPr>
        <w:pStyle w:val="NormalWeb"/>
        <w:widowControl/>
        <w:spacing w:before="0" w:beforeAutospacing="0" w:after="0" w:afterAutospacing="0"/>
        <w:contextualSpacing/>
        <w:rPr>
          <w:color w:val="auto"/>
        </w:rPr>
      </w:pPr>
    </w:p>
    <w:p w14:paraId="457E097F" w14:textId="1BC83F6D" w:rsidR="00E25AE0" w:rsidRPr="00AB2539" w:rsidRDefault="00E25AE0" w:rsidP="00AB2539">
      <w:pPr>
        <w:pStyle w:val="ListParagraph"/>
        <w:widowControl/>
        <w:numPr>
          <w:ilvl w:val="1"/>
          <w:numId w:val="18"/>
        </w:numPr>
        <w:autoSpaceDE/>
        <w:autoSpaceDN/>
        <w:adjustRightInd/>
      </w:pPr>
      <w:r w:rsidRPr="00AB2539">
        <w:lastRenderedPageBreak/>
        <w:t xml:space="preserve">Detection of </w:t>
      </w:r>
      <w:proofErr w:type="spellStart"/>
      <w:r w:rsidRPr="00AB2539">
        <w:t>BrdU</w:t>
      </w:r>
      <w:proofErr w:type="spellEnd"/>
      <w:r w:rsidRPr="00AB2539">
        <w:t xml:space="preserve"> by immunofluorescence </w:t>
      </w:r>
      <w:r w:rsidR="004B3573" w:rsidRPr="00AB2539">
        <w:t xml:space="preserve">using </w:t>
      </w:r>
      <w:r w:rsidR="00593459">
        <w:t>l</w:t>
      </w:r>
      <w:r w:rsidR="00593459" w:rsidRPr="00AB2539">
        <w:t xml:space="preserve">abeled </w:t>
      </w:r>
      <w:r w:rsidR="004B3573" w:rsidRPr="00AB2539">
        <w:t>Streptavidin-Biotin (LSAB)</w:t>
      </w:r>
      <w:r w:rsidRPr="00AB2539">
        <w:t xml:space="preserve"> amplification</w:t>
      </w:r>
    </w:p>
    <w:p w14:paraId="3793BD06" w14:textId="77777777" w:rsidR="00284F2B" w:rsidRPr="00AB2539" w:rsidRDefault="00284F2B" w:rsidP="00AB2539">
      <w:pPr>
        <w:pStyle w:val="ListParagraph"/>
        <w:widowControl/>
        <w:autoSpaceDE/>
        <w:autoSpaceDN/>
        <w:adjustRightInd/>
        <w:ind w:left="0"/>
      </w:pPr>
    </w:p>
    <w:p w14:paraId="0F3F39F0" w14:textId="6C35E853" w:rsidR="00E25AE0" w:rsidRPr="00AB2539" w:rsidRDefault="00E25AE0" w:rsidP="00AB2539">
      <w:pPr>
        <w:pStyle w:val="NormalWeb"/>
        <w:widowControl/>
        <w:spacing w:before="0" w:beforeAutospacing="0" w:after="0" w:afterAutospacing="0"/>
        <w:contextualSpacing/>
      </w:pPr>
      <w:r w:rsidRPr="00AB2539">
        <w:t xml:space="preserve">NOTE: </w:t>
      </w:r>
      <w:r w:rsidR="009C45C1" w:rsidRPr="00AB2539">
        <w:t>Perform step</w:t>
      </w:r>
      <w:r w:rsidR="00593459">
        <w:t>s</w:t>
      </w:r>
      <w:r w:rsidR="009C45C1" w:rsidRPr="00AB2539">
        <w:t xml:space="preserve"> 4.3.1 to 4.3.</w:t>
      </w:r>
      <w:r w:rsidR="00D71A50" w:rsidRPr="00AB2539">
        <w:t>4</w:t>
      </w:r>
      <w:r w:rsidR="009C45C1" w:rsidRPr="00AB2539">
        <w:t xml:space="preserve"> on day 1</w:t>
      </w:r>
      <w:r w:rsidRPr="00AB2539">
        <w:t>.</w:t>
      </w:r>
    </w:p>
    <w:p w14:paraId="079E55C7" w14:textId="77777777" w:rsidR="00E25AE0" w:rsidRPr="00AB2539" w:rsidRDefault="00E25AE0" w:rsidP="00AB2539">
      <w:pPr>
        <w:pStyle w:val="NormalWeb"/>
        <w:widowControl/>
        <w:spacing w:before="0" w:beforeAutospacing="0" w:after="0" w:afterAutospacing="0"/>
        <w:contextualSpacing/>
        <w:rPr>
          <w:color w:val="auto"/>
        </w:rPr>
      </w:pPr>
    </w:p>
    <w:p w14:paraId="54C68F28" w14:textId="666B05E8"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t xml:space="preserve">Transfer slices from the cryoprotection solution to 0.1 M PBS </w:t>
      </w:r>
      <w:r w:rsidR="0010581E" w:rsidRPr="00AB2539">
        <w:t xml:space="preserve">at </w:t>
      </w:r>
      <w:r w:rsidRPr="00AB2539">
        <w:t>room temperature.</w:t>
      </w:r>
      <w:r w:rsidR="00243E29" w:rsidRPr="00AB2539">
        <w:t xml:space="preserve"> </w:t>
      </w:r>
      <w:r w:rsidRPr="00AB2539">
        <w:t>Rinse 3 times</w:t>
      </w:r>
      <w:r w:rsidR="00593459">
        <w:t xml:space="preserve"> for</w:t>
      </w:r>
      <w:r w:rsidR="00593459" w:rsidRPr="00AB2539">
        <w:t xml:space="preserve"> </w:t>
      </w:r>
      <w:r w:rsidRPr="00AB2539">
        <w:t xml:space="preserve">10 min each </w:t>
      </w:r>
      <w:r w:rsidR="001C52C2" w:rsidRPr="00AB2539">
        <w:t>with</w:t>
      </w:r>
      <w:r w:rsidRPr="00AB2539">
        <w:t xml:space="preserve"> 0.1 M PBS.</w:t>
      </w:r>
      <w:r w:rsidR="0046515C" w:rsidRPr="00AB2539">
        <w:t xml:space="preserve"> </w:t>
      </w:r>
      <w:r w:rsidR="001C52C2" w:rsidRPr="00AB2539">
        <w:t>Optionally, perform a</w:t>
      </w:r>
      <w:r w:rsidRPr="00AB2539">
        <w:t xml:space="preserve">ntigen </w:t>
      </w:r>
      <w:r w:rsidR="001C52C2" w:rsidRPr="00AB2539">
        <w:t>r</w:t>
      </w:r>
      <w:r w:rsidRPr="00AB2539">
        <w:t>etrieval (</w:t>
      </w:r>
      <w:r w:rsidR="001C52C2" w:rsidRPr="00AB2539">
        <w:t>see</w:t>
      </w:r>
      <w:r w:rsidR="004B634B" w:rsidRPr="00AB2539">
        <w:t xml:space="preserve"> s</w:t>
      </w:r>
      <w:r w:rsidR="00593459">
        <w:t>ection</w:t>
      </w:r>
      <w:r w:rsidR="004B634B" w:rsidRPr="00AB2539">
        <w:t xml:space="preserve"> 5</w:t>
      </w:r>
      <w:r w:rsidRPr="00AB2539">
        <w:t>)</w:t>
      </w:r>
      <w:r w:rsidR="002F781E" w:rsidRPr="00AB2539">
        <w:t>.</w:t>
      </w:r>
    </w:p>
    <w:p w14:paraId="183D2CDA" w14:textId="77777777" w:rsidR="002F781E" w:rsidRPr="00AB2539" w:rsidRDefault="002F781E" w:rsidP="00AB2539">
      <w:pPr>
        <w:pStyle w:val="NormalWeb"/>
        <w:widowControl/>
        <w:spacing w:before="0" w:beforeAutospacing="0" w:after="0" w:afterAutospacing="0"/>
        <w:contextualSpacing/>
        <w:rPr>
          <w:color w:val="auto"/>
        </w:rPr>
      </w:pPr>
    </w:p>
    <w:p w14:paraId="140CDDBE" w14:textId="5127723F" w:rsidR="00E25AE0" w:rsidRPr="00AB2539" w:rsidRDefault="00E25AE0" w:rsidP="00AB2539">
      <w:pPr>
        <w:pStyle w:val="NormalWeb"/>
        <w:widowControl/>
        <w:numPr>
          <w:ilvl w:val="2"/>
          <w:numId w:val="18"/>
        </w:numPr>
        <w:spacing w:before="0" w:beforeAutospacing="0" w:after="0" w:afterAutospacing="0"/>
        <w:contextualSpacing/>
        <w:rPr>
          <w:color w:val="auto"/>
        </w:rPr>
      </w:pPr>
      <w:r w:rsidRPr="00AB2539">
        <w:t xml:space="preserve">Incubate for </w:t>
      </w:r>
      <w:r w:rsidR="00BD2A70" w:rsidRPr="00AB2539">
        <w:t>2</w:t>
      </w:r>
      <w:r w:rsidRPr="00AB2539">
        <w:t>0 min in 2</w:t>
      </w:r>
      <w:r w:rsidR="00593459">
        <w:t xml:space="preserve"> </w:t>
      </w:r>
      <w:r w:rsidRPr="00AB2539">
        <w:t>N HC</w:t>
      </w:r>
      <w:r w:rsidR="00593459">
        <w:t>l</w:t>
      </w:r>
      <w:r w:rsidRPr="00AB2539">
        <w:t xml:space="preserve"> at 37 °C</w:t>
      </w:r>
      <w:r w:rsidR="00B12A3D" w:rsidRPr="00AB2539">
        <w:t xml:space="preserve">. Rinse in 0.1 M </w:t>
      </w:r>
      <w:r w:rsidR="00593459">
        <w:t>b</w:t>
      </w:r>
      <w:r w:rsidR="00B12A3D" w:rsidRPr="00AB2539">
        <w:t xml:space="preserve">orate </w:t>
      </w:r>
      <w:r w:rsidR="00593459">
        <w:t>b</w:t>
      </w:r>
      <w:r w:rsidR="00B12A3D" w:rsidRPr="00AB2539">
        <w:t>uffer (8.5 pH) for 10 min.</w:t>
      </w:r>
      <w:r w:rsidR="00243E29" w:rsidRPr="00AB2539">
        <w:t xml:space="preserve"> </w:t>
      </w:r>
      <w:r w:rsidRPr="00AB2539">
        <w:t>Rinse 3 times</w:t>
      </w:r>
      <w:r w:rsidR="00593459">
        <w:t xml:space="preserve"> for</w:t>
      </w:r>
      <w:r w:rsidRPr="00AB2539">
        <w:t xml:space="preserve"> 10 min each in ice-cold 0.1 M PBS.</w:t>
      </w:r>
    </w:p>
    <w:p w14:paraId="07051EE5" w14:textId="77777777" w:rsidR="002F781E" w:rsidRPr="00AB2539" w:rsidRDefault="002F781E" w:rsidP="00AB2539">
      <w:pPr>
        <w:pStyle w:val="NormalWeb"/>
        <w:widowControl/>
        <w:spacing w:before="0" w:beforeAutospacing="0" w:after="0" w:afterAutospacing="0"/>
        <w:contextualSpacing/>
        <w:rPr>
          <w:color w:val="auto"/>
        </w:rPr>
      </w:pPr>
    </w:p>
    <w:p w14:paraId="345E5281" w14:textId="7EBDA1FF"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Incubate for 2 h</w:t>
      </w:r>
      <w:r w:rsidR="009C45C1" w:rsidRPr="00AB2539">
        <w:t xml:space="preserve"> </w:t>
      </w:r>
      <w:r w:rsidRPr="00AB2539">
        <w:t>at room temperature in PBS++ (</w:t>
      </w:r>
      <w:r w:rsidR="00593459">
        <w:t>b</w:t>
      </w:r>
      <w:r w:rsidRPr="00AB2539">
        <w:t>locking solution).</w:t>
      </w:r>
      <w:r w:rsidR="00B8417B">
        <w:rPr>
          <w:color w:val="auto"/>
        </w:rPr>
        <w:t xml:space="preserve"> </w:t>
      </w:r>
      <w:r w:rsidRPr="00AB2539">
        <w:t xml:space="preserve">Incubate with </w:t>
      </w:r>
      <w:r w:rsidR="00593459" w:rsidRPr="00AB2539">
        <w:t xml:space="preserve">1:250 </w:t>
      </w:r>
      <w:r w:rsidR="00593459">
        <w:t>a</w:t>
      </w:r>
      <w:r w:rsidR="00593459" w:rsidRPr="00AB2539">
        <w:t>nti</w:t>
      </w:r>
      <w:r w:rsidRPr="00AB2539">
        <w:t>-</w:t>
      </w:r>
      <w:proofErr w:type="spellStart"/>
      <w:r w:rsidRPr="00AB2539">
        <w:t>BrdU</w:t>
      </w:r>
      <w:proofErr w:type="spellEnd"/>
      <w:r w:rsidRPr="00AB2539">
        <w:t xml:space="preserve"> primary antibody (mouse host) in PBS+ overnight at 4</w:t>
      </w:r>
      <w:r w:rsidR="001C52C2" w:rsidRPr="00AB2539">
        <w:t xml:space="preserve"> </w:t>
      </w:r>
      <w:r w:rsidRPr="00AB2539">
        <w:t xml:space="preserve">°C. </w:t>
      </w:r>
    </w:p>
    <w:p w14:paraId="6DDD00C0" w14:textId="77777777" w:rsidR="00E25AE0" w:rsidRPr="00AB2539" w:rsidRDefault="00E25AE0" w:rsidP="00AB2539">
      <w:pPr>
        <w:pStyle w:val="NormalWeb"/>
        <w:widowControl/>
        <w:spacing w:before="0" w:beforeAutospacing="0" w:after="0" w:afterAutospacing="0"/>
        <w:contextualSpacing/>
        <w:rPr>
          <w:color w:val="auto"/>
        </w:rPr>
      </w:pPr>
    </w:p>
    <w:p w14:paraId="5272B70A" w14:textId="769AF546" w:rsidR="00E25AE0" w:rsidRPr="00AB2539" w:rsidRDefault="009C45C1" w:rsidP="00AB2539">
      <w:pPr>
        <w:pStyle w:val="NormalWeb"/>
        <w:widowControl/>
        <w:numPr>
          <w:ilvl w:val="2"/>
          <w:numId w:val="18"/>
        </w:numPr>
        <w:spacing w:before="0" w:beforeAutospacing="0" w:after="0" w:afterAutospacing="0"/>
        <w:contextualSpacing/>
        <w:rPr>
          <w:color w:val="auto"/>
        </w:rPr>
      </w:pPr>
      <w:r w:rsidRPr="00AB2539">
        <w:t>On day 2</w:t>
      </w:r>
      <w:r w:rsidR="00593459">
        <w:t>,</w:t>
      </w:r>
      <w:r w:rsidRPr="00AB2539">
        <w:t xml:space="preserve"> </w:t>
      </w:r>
      <w:r w:rsidR="00593459">
        <w:t>r</w:t>
      </w:r>
      <w:r w:rsidR="00E25AE0" w:rsidRPr="00AB2539">
        <w:t>inse 3 times</w:t>
      </w:r>
      <w:r w:rsidR="00593459">
        <w:t xml:space="preserve"> for</w:t>
      </w:r>
      <w:r w:rsidR="00E25AE0" w:rsidRPr="00AB2539">
        <w:t xml:space="preserve"> 10 min each </w:t>
      </w:r>
      <w:r w:rsidR="001C52C2" w:rsidRPr="00AB2539">
        <w:t>with</w:t>
      </w:r>
      <w:r w:rsidR="00E25AE0" w:rsidRPr="00AB2539">
        <w:t xml:space="preserve"> 0.1 M PBS.</w:t>
      </w:r>
    </w:p>
    <w:p w14:paraId="7324939D" w14:textId="77777777" w:rsidR="002F781E" w:rsidRPr="00AB2539" w:rsidRDefault="002F781E" w:rsidP="00AB2539">
      <w:pPr>
        <w:pStyle w:val="NormalWeb"/>
        <w:widowControl/>
        <w:spacing w:before="0" w:beforeAutospacing="0" w:after="0" w:afterAutospacing="0"/>
        <w:contextualSpacing/>
        <w:rPr>
          <w:color w:val="auto"/>
        </w:rPr>
      </w:pPr>
    </w:p>
    <w:p w14:paraId="24DB6104" w14:textId="5BEB450D"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Incubate with </w:t>
      </w:r>
      <w:r w:rsidR="00593459" w:rsidRPr="00AB2539">
        <w:t xml:space="preserve">1:250 </w:t>
      </w:r>
      <w:r w:rsidRPr="00AB2539">
        <w:rPr>
          <w:color w:val="auto"/>
        </w:rPr>
        <w:t xml:space="preserve">biotinylated </w:t>
      </w:r>
      <w:r w:rsidRPr="00AB2539">
        <w:t>secondary antibody (anti-mouse) in PBS+ for 2</w:t>
      </w:r>
      <w:r w:rsidR="00593459" w:rsidRPr="00D13D3E">
        <w:t>‒</w:t>
      </w:r>
      <w:r w:rsidRPr="00AB2539">
        <w:t>4 h</w:t>
      </w:r>
      <w:r w:rsidR="00593459">
        <w:t xml:space="preserve"> </w:t>
      </w:r>
      <w:r w:rsidRPr="00AB2539">
        <w:t>at room temperature.</w:t>
      </w:r>
      <w:r w:rsidR="00243E29" w:rsidRPr="00AB2539">
        <w:t xml:space="preserve"> </w:t>
      </w:r>
      <w:r w:rsidRPr="00AB2539">
        <w:t>Rinse 3 times</w:t>
      </w:r>
      <w:r w:rsidR="00593459">
        <w:t xml:space="preserve"> for</w:t>
      </w:r>
      <w:r w:rsidRPr="00AB2539">
        <w:t xml:space="preserve"> 10 min each </w:t>
      </w:r>
      <w:r w:rsidR="001C52C2" w:rsidRPr="00AB2539">
        <w:t>with</w:t>
      </w:r>
      <w:r w:rsidRPr="00AB2539">
        <w:t xml:space="preserve"> 0.1 M PBS.</w:t>
      </w:r>
      <w:r w:rsidR="0046515C" w:rsidRPr="00AB2539">
        <w:t xml:space="preserve"> </w:t>
      </w:r>
      <w:r w:rsidRPr="00AB2539">
        <w:t xml:space="preserve">Incubate </w:t>
      </w:r>
      <w:r w:rsidR="001C52C2" w:rsidRPr="00AB2539">
        <w:t>with</w:t>
      </w:r>
      <w:r w:rsidRPr="00AB2539">
        <w:t xml:space="preserve"> </w:t>
      </w:r>
      <w:r w:rsidR="00593459" w:rsidRPr="00AB2539">
        <w:t xml:space="preserve">1:250 </w:t>
      </w:r>
      <w:r w:rsidRPr="00AB2539">
        <w:t>fluorochrome-conjugated streptavidin (Cy3) in PBS (</w:t>
      </w:r>
      <w:r w:rsidR="00593459">
        <w:t xml:space="preserve">do </w:t>
      </w:r>
      <w:r w:rsidRPr="00AB2539">
        <w:t>not use serum) for 1</w:t>
      </w:r>
      <w:r w:rsidR="00593459" w:rsidRPr="00D13D3E">
        <w:t>‒</w:t>
      </w:r>
      <w:r w:rsidRPr="00AB2539">
        <w:t xml:space="preserve">2 h at room temperature. </w:t>
      </w:r>
      <w:r w:rsidR="00243E29" w:rsidRPr="00AB2539">
        <w:t>Rinse 3 times</w:t>
      </w:r>
      <w:r w:rsidR="00593459">
        <w:t xml:space="preserve"> for</w:t>
      </w:r>
      <w:r w:rsidR="00243E29" w:rsidRPr="00AB2539">
        <w:t xml:space="preserve"> 10 min each </w:t>
      </w:r>
      <w:r w:rsidR="001C52C2" w:rsidRPr="00AB2539">
        <w:t>with</w:t>
      </w:r>
      <w:r w:rsidR="00243E29" w:rsidRPr="00AB2539">
        <w:t xml:space="preserve"> 0.1 M PBS.</w:t>
      </w:r>
    </w:p>
    <w:p w14:paraId="0F25AC79" w14:textId="77777777" w:rsidR="00E25AE0" w:rsidRPr="00AB2539" w:rsidRDefault="00E25AE0" w:rsidP="00AB2539">
      <w:pPr>
        <w:pStyle w:val="NormalWeb"/>
        <w:widowControl/>
        <w:spacing w:before="0" w:beforeAutospacing="0" w:after="0" w:afterAutospacing="0"/>
        <w:contextualSpacing/>
      </w:pPr>
    </w:p>
    <w:p w14:paraId="33566584" w14:textId="0AB3B2AD" w:rsidR="00E25AE0" w:rsidRPr="00AB2539" w:rsidRDefault="00E25AE0" w:rsidP="00AB2539">
      <w:pPr>
        <w:pStyle w:val="NormalWeb"/>
        <w:widowControl/>
        <w:spacing w:before="0" w:beforeAutospacing="0" w:after="0" w:afterAutospacing="0"/>
        <w:contextualSpacing/>
      </w:pPr>
      <w:r w:rsidRPr="00AB2539">
        <w:t xml:space="preserve">NOTE: Serum can contain biotin and should not be added to diluents. Instead, use PBS </w:t>
      </w:r>
      <w:r w:rsidR="00593459">
        <w:t>containing</w:t>
      </w:r>
      <w:r w:rsidR="00593459" w:rsidRPr="00AB2539">
        <w:t xml:space="preserve"> </w:t>
      </w:r>
      <w:r w:rsidRPr="00AB2539">
        <w:t xml:space="preserve">0.3% of </w:t>
      </w:r>
      <w:r w:rsidR="00593459">
        <w:t>T</w:t>
      </w:r>
      <w:r w:rsidRPr="00AB2539">
        <w:t>riton X-100.</w:t>
      </w:r>
    </w:p>
    <w:p w14:paraId="464C1F57" w14:textId="77777777" w:rsidR="002F781E" w:rsidRPr="00AB2539" w:rsidRDefault="002F781E" w:rsidP="00AB2539">
      <w:pPr>
        <w:pStyle w:val="NormalWeb"/>
        <w:widowControl/>
        <w:spacing w:before="0" w:beforeAutospacing="0" w:after="0" w:afterAutospacing="0"/>
        <w:contextualSpacing/>
        <w:rPr>
          <w:color w:val="auto"/>
        </w:rPr>
      </w:pPr>
    </w:p>
    <w:p w14:paraId="6DCF557B" w14:textId="07B7C057"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Carefully mount slices </w:t>
      </w:r>
      <w:r w:rsidR="00593459">
        <w:t>o</w:t>
      </w:r>
      <w:r w:rsidRPr="00AB2539">
        <w:t>n gelatinized slides using a soft brush, air dry overnight at room temperature, or mount immediately with an appropriate</w:t>
      </w:r>
      <w:r w:rsidR="00593459">
        <w:t xml:space="preserve"> </w:t>
      </w:r>
      <w:r w:rsidRPr="00AB2539">
        <w:t>mounting medium.</w:t>
      </w:r>
      <w:r w:rsidR="00B8417B">
        <w:rPr>
          <w:color w:val="auto"/>
        </w:rPr>
        <w:t xml:space="preserve"> </w:t>
      </w:r>
      <w:r w:rsidRPr="00AB2539">
        <w:t xml:space="preserve">Counterstain (see </w:t>
      </w:r>
      <w:r w:rsidR="00593459">
        <w:t>step</w:t>
      </w:r>
      <w:r w:rsidR="00593459" w:rsidRPr="00AB2539">
        <w:t xml:space="preserve"> </w:t>
      </w:r>
      <w:r w:rsidRPr="00AB2539">
        <w:t>7.2), add permanent mounting medium and place coverslips.</w:t>
      </w:r>
      <w:r w:rsidR="00D749D2" w:rsidRPr="00AB2539">
        <w:t xml:space="preserve"> </w:t>
      </w:r>
      <w:r w:rsidRPr="00AB2539">
        <w:t>Store at 4 °C for up to 6 months.</w:t>
      </w:r>
      <w:r w:rsidRPr="00B8417B">
        <w:rPr>
          <w:b/>
          <w:bCs/>
        </w:rPr>
        <w:t xml:space="preserve"> </w:t>
      </w:r>
    </w:p>
    <w:p w14:paraId="460F3AE8" w14:textId="77777777" w:rsidR="00E25AE0" w:rsidRPr="00AB2539" w:rsidRDefault="00E25AE0" w:rsidP="00AB2539">
      <w:pPr>
        <w:pStyle w:val="NormalWeb"/>
        <w:widowControl/>
        <w:spacing w:before="0" w:beforeAutospacing="0" w:after="0" w:afterAutospacing="0"/>
        <w:contextualSpacing/>
        <w:rPr>
          <w:color w:val="auto"/>
        </w:rPr>
      </w:pPr>
    </w:p>
    <w:p w14:paraId="5153AD6C" w14:textId="58303FCC" w:rsidR="00E25AE0" w:rsidRPr="00AB2539" w:rsidRDefault="00E25AE0" w:rsidP="00AB2539">
      <w:pPr>
        <w:pStyle w:val="NormalWeb"/>
        <w:widowControl/>
        <w:numPr>
          <w:ilvl w:val="1"/>
          <w:numId w:val="18"/>
        </w:numPr>
        <w:spacing w:before="0" w:beforeAutospacing="0" w:after="0" w:afterAutospacing="0"/>
        <w:contextualSpacing/>
        <w:rPr>
          <w:color w:val="auto"/>
        </w:rPr>
      </w:pPr>
      <w:r w:rsidRPr="00AB2539">
        <w:t xml:space="preserve">Detection of </w:t>
      </w:r>
      <w:proofErr w:type="spellStart"/>
      <w:r w:rsidRPr="00AB2539">
        <w:t>BrdU</w:t>
      </w:r>
      <w:proofErr w:type="spellEnd"/>
      <w:r w:rsidRPr="00AB2539">
        <w:t xml:space="preserve"> by </w:t>
      </w:r>
      <w:r w:rsidR="007140F1" w:rsidRPr="00AB2539">
        <w:t>i</w:t>
      </w:r>
      <w:r w:rsidR="00C06D78" w:rsidRPr="00AB2539">
        <w:t xml:space="preserve">ndirect </w:t>
      </w:r>
      <w:r w:rsidR="007140F1" w:rsidRPr="00AB2539">
        <w:t>i</w:t>
      </w:r>
      <w:r w:rsidR="00C06D78" w:rsidRPr="00AB2539">
        <w:t>mmunofluorescence</w:t>
      </w:r>
    </w:p>
    <w:p w14:paraId="1230EB98" w14:textId="77777777" w:rsidR="00E25AE0" w:rsidRPr="00AB2539" w:rsidRDefault="00E25AE0" w:rsidP="00AB2539">
      <w:pPr>
        <w:pStyle w:val="ListParagraph"/>
        <w:widowControl/>
        <w:ind w:left="0"/>
      </w:pPr>
    </w:p>
    <w:p w14:paraId="7A77DED4" w14:textId="331FABBD" w:rsidR="00D71A50" w:rsidRPr="00AB2539" w:rsidRDefault="00D71A50" w:rsidP="00AB2539">
      <w:pPr>
        <w:pStyle w:val="NormalWeb"/>
        <w:widowControl/>
        <w:spacing w:before="0" w:beforeAutospacing="0" w:after="0" w:afterAutospacing="0"/>
        <w:contextualSpacing/>
      </w:pPr>
      <w:r w:rsidRPr="00AB2539">
        <w:t>NOTE: Perform step 4.4.1 to 4.4.4 on day 1.</w:t>
      </w:r>
    </w:p>
    <w:p w14:paraId="75399CE7" w14:textId="77777777" w:rsidR="00E25AE0" w:rsidRPr="00AB2539" w:rsidRDefault="00E25AE0" w:rsidP="00AB2539">
      <w:pPr>
        <w:pStyle w:val="NormalWeb"/>
        <w:widowControl/>
        <w:spacing w:before="0" w:beforeAutospacing="0" w:after="0" w:afterAutospacing="0"/>
        <w:contextualSpacing/>
        <w:rPr>
          <w:color w:val="auto"/>
        </w:rPr>
      </w:pPr>
    </w:p>
    <w:p w14:paraId="014B4596" w14:textId="19E10857" w:rsidR="00E25AE0" w:rsidRPr="00AB2539" w:rsidRDefault="00E25AE0" w:rsidP="00AB2539">
      <w:pPr>
        <w:pStyle w:val="NormalWeb"/>
        <w:widowControl/>
        <w:numPr>
          <w:ilvl w:val="2"/>
          <w:numId w:val="18"/>
        </w:numPr>
        <w:spacing w:before="0" w:beforeAutospacing="0" w:after="0" w:afterAutospacing="0"/>
        <w:contextualSpacing/>
      </w:pPr>
      <w:r w:rsidRPr="00AB2539">
        <w:t xml:space="preserve">Transfer slices from the cryoprotection solution to 0.1 M PBS until </w:t>
      </w:r>
      <w:r w:rsidR="00593459">
        <w:t xml:space="preserve">it reaches </w:t>
      </w:r>
      <w:r w:rsidRPr="00AB2539">
        <w:t>room temperature.</w:t>
      </w:r>
      <w:r w:rsidR="00243E29" w:rsidRPr="00AB2539">
        <w:t xml:space="preserve"> </w:t>
      </w:r>
      <w:r w:rsidRPr="00AB2539">
        <w:t>Rinse 3 times</w:t>
      </w:r>
      <w:r w:rsidR="00593459">
        <w:t xml:space="preserve"> for</w:t>
      </w:r>
      <w:r w:rsidRPr="00AB2539">
        <w:t xml:space="preserve"> 10 min each </w:t>
      </w:r>
      <w:r w:rsidR="007140F1" w:rsidRPr="00AB2539">
        <w:t>with</w:t>
      </w:r>
      <w:r w:rsidRPr="00AB2539">
        <w:t xml:space="preserve"> 0.1 M PBS.</w:t>
      </w:r>
      <w:r w:rsidR="0046515C" w:rsidRPr="00AB2539">
        <w:rPr>
          <w:b/>
          <w:bCs/>
        </w:rPr>
        <w:t xml:space="preserve"> </w:t>
      </w:r>
      <w:r w:rsidR="007140F1" w:rsidRPr="00AB2539">
        <w:t xml:space="preserve">Perform </w:t>
      </w:r>
      <w:r w:rsidR="00593459" w:rsidRPr="00AB2539">
        <w:t xml:space="preserve">antigen retrieval </w:t>
      </w:r>
      <w:r w:rsidR="007140F1" w:rsidRPr="00AB2539">
        <w:t>if required</w:t>
      </w:r>
      <w:r w:rsidRPr="00AB2539">
        <w:t xml:space="preserve"> (</w:t>
      </w:r>
      <w:r w:rsidR="004B634B" w:rsidRPr="00AB2539">
        <w:t xml:space="preserve">optional, </w:t>
      </w:r>
      <w:r w:rsidR="00593459">
        <w:t>see</w:t>
      </w:r>
      <w:r w:rsidRPr="00AB2539">
        <w:t xml:space="preserve"> </w:t>
      </w:r>
      <w:r w:rsidR="00593459">
        <w:t>section</w:t>
      </w:r>
      <w:r w:rsidR="00593459" w:rsidRPr="00AB2539">
        <w:t xml:space="preserve"> </w:t>
      </w:r>
      <w:r w:rsidRPr="00AB2539">
        <w:t>5)</w:t>
      </w:r>
      <w:r w:rsidR="002F781E" w:rsidRPr="00AB2539">
        <w:t>.</w:t>
      </w:r>
    </w:p>
    <w:p w14:paraId="79D85AA1" w14:textId="77777777" w:rsidR="002F781E" w:rsidRPr="00AB2539" w:rsidRDefault="002F781E" w:rsidP="00AB2539">
      <w:pPr>
        <w:pStyle w:val="NormalWeb"/>
        <w:widowControl/>
        <w:spacing w:before="0" w:beforeAutospacing="0" w:after="0" w:afterAutospacing="0"/>
        <w:contextualSpacing/>
      </w:pPr>
    </w:p>
    <w:p w14:paraId="5E8DF2DD" w14:textId="141AD51C"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Incubate for </w:t>
      </w:r>
      <w:r w:rsidR="00BD2A70" w:rsidRPr="00AB2539">
        <w:t>2</w:t>
      </w:r>
      <w:r w:rsidRPr="00AB2539">
        <w:t>0 min in 2</w:t>
      </w:r>
      <w:r w:rsidR="00593459">
        <w:t xml:space="preserve"> </w:t>
      </w:r>
      <w:r w:rsidRPr="00AB2539">
        <w:t>N HC</w:t>
      </w:r>
      <w:r w:rsidR="00593459">
        <w:t>l</w:t>
      </w:r>
      <w:r w:rsidRPr="00AB2539">
        <w:t xml:space="preserve"> at 37 °C</w:t>
      </w:r>
      <w:r w:rsidR="00B12A3D" w:rsidRPr="00AB2539">
        <w:t xml:space="preserve">. Rinse in 0.1 M </w:t>
      </w:r>
      <w:r w:rsidR="00593459" w:rsidRPr="00AB2539">
        <w:t>borate b</w:t>
      </w:r>
      <w:r w:rsidR="00B12A3D" w:rsidRPr="00AB2539">
        <w:t>uffer (8.5 pH) for 10 min.</w:t>
      </w:r>
      <w:r w:rsidR="00243E29" w:rsidRPr="00AB2539">
        <w:t xml:space="preserve"> </w:t>
      </w:r>
      <w:r w:rsidRPr="00AB2539">
        <w:t>Rinse 3 times</w:t>
      </w:r>
      <w:r w:rsidR="00593459">
        <w:t xml:space="preserve"> for </w:t>
      </w:r>
      <w:r w:rsidRPr="00AB2539">
        <w:t>10 min each</w:t>
      </w:r>
      <w:r w:rsidR="00593459">
        <w:t xml:space="preserve"> </w:t>
      </w:r>
      <w:r w:rsidR="007140F1" w:rsidRPr="00AB2539">
        <w:t>with</w:t>
      </w:r>
      <w:r w:rsidRPr="00AB2539">
        <w:t xml:space="preserve"> ice-cold 0.1 M PBS.</w:t>
      </w:r>
      <w:r w:rsidR="00B8417B">
        <w:rPr>
          <w:color w:val="auto"/>
        </w:rPr>
        <w:t xml:space="preserve"> </w:t>
      </w:r>
      <w:r w:rsidRPr="00AB2539">
        <w:t xml:space="preserve">Incubate for 2 h at room temperature </w:t>
      </w:r>
      <w:r w:rsidR="007140F1" w:rsidRPr="00AB2539">
        <w:t>with</w:t>
      </w:r>
      <w:r w:rsidRPr="00AB2539">
        <w:t xml:space="preserve"> PBS++ (</w:t>
      </w:r>
      <w:r w:rsidR="00593459">
        <w:t>b</w:t>
      </w:r>
      <w:r w:rsidRPr="00AB2539">
        <w:t>locking solution).</w:t>
      </w:r>
      <w:r w:rsidR="00B8417B" w:rsidRPr="00B8417B">
        <w:rPr>
          <w:color w:val="auto"/>
        </w:rPr>
        <w:t xml:space="preserve"> </w:t>
      </w:r>
      <w:r w:rsidRPr="00AB2539">
        <w:t xml:space="preserve">Incubate </w:t>
      </w:r>
      <w:r w:rsidR="007140F1" w:rsidRPr="00AB2539">
        <w:t>with</w:t>
      </w:r>
      <w:r w:rsidRPr="00AB2539">
        <w:t xml:space="preserve"> </w:t>
      </w:r>
      <w:r w:rsidR="00593459" w:rsidRPr="00AB2539">
        <w:t xml:space="preserve">1:250 </w:t>
      </w:r>
      <w:r w:rsidR="00593459">
        <w:t>a</w:t>
      </w:r>
      <w:r w:rsidRPr="00AB2539">
        <w:t>nti-</w:t>
      </w:r>
      <w:proofErr w:type="spellStart"/>
      <w:r w:rsidRPr="00AB2539">
        <w:t>BrdU</w:t>
      </w:r>
      <w:proofErr w:type="spellEnd"/>
      <w:r w:rsidRPr="00AB2539">
        <w:t xml:space="preserve"> primary antibody (mouse host) in PBS+ overnight at 4</w:t>
      </w:r>
      <w:r w:rsidR="00593459">
        <w:t xml:space="preserve"> </w:t>
      </w:r>
      <w:r w:rsidRPr="00AB2539">
        <w:t xml:space="preserve">°C. </w:t>
      </w:r>
    </w:p>
    <w:p w14:paraId="7B2B3CA7" w14:textId="77777777" w:rsidR="00E25AE0" w:rsidRPr="00AB2539" w:rsidRDefault="00E25AE0" w:rsidP="00AB2539">
      <w:pPr>
        <w:pStyle w:val="NormalWeb"/>
        <w:widowControl/>
        <w:spacing w:before="0" w:beforeAutospacing="0" w:after="0" w:afterAutospacing="0"/>
        <w:contextualSpacing/>
        <w:rPr>
          <w:color w:val="auto"/>
        </w:rPr>
      </w:pPr>
    </w:p>
    <w:p w14:paraId="3A678A96" w14:textId="77777777" w:rsidR="00B8417B" w:rsidRDefault="00D71A50" w:rsidP="00B8417B">
      <w:pPr>
        <w:pStyle w:val="NormalWeb"/>
        <w:widowControl/>
        <w:numPr>
          <w:ilvl w:val="2"/>
          <w:numId w:val="18"/>
        </w:numPr>
        <w:spacing w:before="0" w:beforeAutospacing="0" w:after="0" w:afterAutospacing="0"/>
        <w:contextualSpacing/>
        <w:rPr>
          <w:color w:val="auto"/>
        </w:rPr>
      </w:pPr>
      <w:r w:rsidRPr="00AB2539">
        <w:t>On day 2, r</w:t>
      </w:r>
      <w:r w:rsidR="00E25AE0" w:rsidRPr="00AB2539">
        <w:t>inse 3 times</w:t>
      </w:r>
      <w:r w:rsidR="00593459">
        <w:t xml:space="preserve"> for</w:t>
      </w:r>
      <w:r w:rsidR="00E25AE0" w:rsidRPr="00AB2539">
        <w:t xml:space="preserve"> 10 min each </w:t>
      </w:r>
      <w:r w:rsidR="007140F1" w:rsidRPr="00AB2539">
        <w:t>with</w:t>
      </w:r>
      <w:r w:rsidR="00E25AE0" w:rsidRPr="00AB2539">
        <w:t xml:space="preserve"> 0.1 M PBS.</w:t>
      </w:r>
      <w:r w:rsidR="00B8417B">
        <w:rPr>
          <w:color w:val="auto"/>
        </w:rPr>
        <w:t xml:space="preserve"> </w:t>
      </w:r>
    </w:p>
    <w:p w14:paraId="4082330A" w14:textId="77777777" w:rsidR="00B8417B" w:rsidRDefault="00B8417B" w:rsidP="00B8417B">
      <w:pPr>
        <w:pStyle w:val="ListParagraph"/>
      </w:pPr>
    </w:p>
    <w:p w14:paraId="26FEFAEF" w14:textId="3E436431"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lastRenderedPageBreak/>
        <w:t xml:space="preserve">Incubate </w:t>
      </w:r>
      <w:r w:rsidR="007140F1" w:rsidRPr="00AB2539">
        <w:t>with</w:t>
      </w:r>
      <w:r w:rsidRPr="00AB2539">
        <w:t xml:space="preserve"> </w:t>
      </w:r>
      <w:r w:rsidR="00593459" w:rsidRPr="00AB2539">
        <w:t xml:space="preserve">1:250 </w:t>
      </w:r>
      <w:r w:rsidRPr="00B8417B">
        <w:rPr>
          <w:color w:val="auto"/>
        </w:rPr>
        <w:t xml:space="preserve">fluorochrome-conjugated </w:t>
      </w:r>
      <w:r w:rsidRPr="00AB2539">
        <w:t>secondary antibody (anti-mouse) in PBS+ for 2</w:t>
      </w:r>
      <w:r w:rsidR="00593459" w:rsidRPr="00D13D3E">
        <w:t>‒</w:t>
      </w:r>
      <w:r w:rsidRPr="00AB2539">
        <w:t xml:space="preserve">4 </w:t>
      </w:r>
      <w:r w:rsidR="00FA67FD" w:rsidRPr="00AB2539">
        <w:t>h</w:t>
      </w:r>
      <w:r w:rsidRPr="00AB2539">
        <w:t xml:space="preserve"> at room temperature.</w:t>
      </w:r>
      <w:r w:rsidR="00243E29" w:rsidRPr="00AB2539">
        <w:t xml:space="preserve"> </w:t>
      </w:r>
      <w:r w:rsidRPr="00AB2539">
        <w:t>Rinse 3 times</w:t>
      </w:r>
      <w:r w:rsidR="00593459">
        <w:t xml:space="preserve"> for</w:t>
      </w:r>
      <w:r w:rsidRPr="00AB2539">
        <w:t xml:space="preserve"> 10 min each </w:t>
      </w:r>
      <w:r w:rsidR="007140F1" w:rsidRPr="00AB2539">
        <w:t>with</w:t>
      </w:r>
      <w:r w:rsidRPr="00AB2539">
        <w:t xml:space="preserve"> 0.1 M PBS.</w:t>
      </w:r>
    </w:p>
    <w:p w14:paraId="69D58BC8" w14:textId="77777777" w:rsidR="002F781E" w:rsidRPr="00AB2539" w:rsidRDefault="002F781E" w:rsidP="00AB2539">
      <w:pPr>
        <w:pStyle w:val="NormalWeb"/>
        <w:widowControl/>
        <w:spacing w:before="0" w:beforeAutospacing="0" w:after="0" w:afterAutospacing="0"/>
        <w:contextualSpacing/>
        <w:rPr>
          <w:color w:val="auto"/>
        </w:rPr>
      </w:pPr>
    </w:p>
    <w:p w14:paraId="15FCECA4" w14:textId="519C2B89"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t xml:space="preserve">Carefully mount slices </w:t>
      </w:r>
      <w:r w:rsidR="00593459">
        <w:t>o</w:t>
      </w:r>
      <w:r w:rsidRPr="00AB2539">
        <w:t>n gelatinized slides using a soft brush, air dry overnight at room temperature, or mount immediately with an appropriate mounting medium.</w:t>
      </w:r>
      <w:r w:rsidR="00B8417B">
        <w:rPr>
          <w:color w:val="auto"/>
        </w:rPr>
        <w:t xml:space="preserve"> </w:t>
      </w:r>
      <w:r w:rsidRPr="00AB2539">
        <w:t xml:space="preserve">Counterstain (see </w:t>
      </w:r>
      <w:r w:rsidR="00593459">
        <w:t>step</w:t>
      </w:r>
      <w:r w:rsidR="00593459" w:rsidRPr="00AB2539">
        <w:t xml:space="preserve"> </w:t>
      </w:r>
      <w:r w:rsidRPr="00AB2539">
        <w:t>7.2), add permanent mounting medium and place coverslips.</w:t>
      </w:r>
      <w:r w:rsidR="00D749D2" w:rsidRPr="00AB2539">
        <w:t xml:space="preserve"> </w:t>
      </w:r>
      <w:r w:rsidRPr="00AB2539">
        <w:t>Store at 4 °C for up to 6 months.</w:t>
      </w:r>
    </w:p>
    <w:p w14:paraId="230F1A49" w14:textId="77777777" w:rsidR="00E25AE0" w:rsidRPr="00AB2539" w:rsidRDefault="00E25AE0" w:rsidP="00AB2539">
      <w:pPr>
        <w:pStyle w:val="NormalWeb"/>
        <w:widowControl/>
        <w:spacing w:before="0" w:beforeAutospacing="0" w:after="0" w:afterAutospacing="0"/>
        <w:contextualSpacing/>
        <w:rPr>
          <w:color w:val="auto"/>
        </w:rPr>
      </w:pPr>
    </w:p>
    <w:p w14:paraId="157019AB" w14:textId="19DE4A89" w:rsidR="00E25AE0" w:rsidRPr="00AB2539" w:rsidRDefault="00E758D3" w:rsidP="00AB2539">
      <w:pPr>
        <w:pStyle w:val="NormalWeb"/>
        <w:widowControl/>
        <w:numPr>
          <w:ilvl w:val="0"/>
          <w:numId w:val="18"/>
        </w:numPr>
        <w:spacing w:before="0" w:beforeAutospacing="0" w:after="0" w:afterAutospacing="0"/>
        <w:contextualSpacing/>
        <w:rPr>
          <w:color w:val="auto"/>
        </w:rPr>
      </w:pPr>
      <w:r w:rsidRPr="00AB2539">
        <w:rPr>
          <w:b/>
          <w:bCs/>
        </w:rPr>
        <w:t>Antigen retrieval (optional)</w:t>
      </w:r>
    </w:p>
    <w:p w14:paraId="089582FA" w14:textId="49C72548" w:rsidR="00E25AE0" w:rsidRPr="00AB2539" w:rsidRDefault="00E25AE0" w:rsidP="00AB2539">
      <w:pPr>
        <w:pStyle w:val="NormalWeb"/>
        <w:widowControl/>
        <w:spacing w:before="0" w:beforeAutospacing="0" w:after="0" w:afterAutospacing="0"/>
        <w:contextualSpacing/>
        <w:rPr>
          <w:color w:val="auto"/>
        </w:rPr>
      </w:pPr>
    </w:p>
    <w:p w14:paraId="658708DF" w14:textId="1FA42BA1" w:rsidR="004B634B" w:rsidRPr="00AB2539" w:rsidRDefault="004B634B" w:rsidP="00AB2539">
      <w:pPr>
        <w:pStyle w:val="NormalWeb"/>
        <w:widowControl/>
        <w:spacing w:before="0" w:beforeAutospacing="0" w:after="0" w:afterAutospacing="0"/>
        <w:contextualSpacing/>
        <w:rPr>
          <w:color w:val="auto"/>
        </w:rPr>
      </w:pPr>
      <w:r w:rsidRPr="00AB2539">
        <w:rPr>
          <w:color w:val="auto"/>
        </w:rPr>
        <w:t xml:space="preserve">NOTE: Antigen Retrieval is an optional step </w:t>
      </w:r>
      <w:r w:rsidR="00D54950" w:rsidRPr="00AB2539">
        <w:rPr>
          <w:color w:val="auto"/>
        </w:rPr>
        <w:t>intended</w:t>
      </w:r>
      <w:r w:rsidRPr="00AB2539">
        <w:rPr>
          <w:color w:val="auto"/>
        </w:rPr>
        <w:t xml:space="preserve"> to correct the loss of antigenicity caused by fixation that modifies the tertiary and quaternary structure of many antigens, making them undetectable by antibodies. This step </w:t>
      </w:r>
      <w:r w:rsidR="00593459">
        <w:rPr>
          <w:color w:val="auto"/>
        </w:rPr>
        <w:t>can</w:t>
      </w:r>
      <w:r w:rsidR="00593459" w:rsidRPr="00AB2539">
        <w:rPr>
          <w:color w:val="auto"/>
        </w:rPr>
        <w:t xml:space="preserve"> </w:t>
      </w:r>
      <w:r w:rsidRPr="00AB2539">
        <w:rPr>
          <w:color w:val="auto"/>
        </w:rPr>
        <w:t>be added to the original protocol.</w:t>
      </w:r>
    </w:p>
    <w:p w14:paraId="21FFF4FA" w14:textId="77777777" w:rsidR="004B634B" w:rsidRPr="00AB2539" w:rsidRDefault="004B634B" w:rsidP="00AB2539">
      <w:pPr>
        <w:pStyle w:val="NormalWeb"/>
        <w:widowControl/>
        <w:spacing w:before="0" w:beforeAutospacing="0" w:after="0" w:afterAutospacing="0"/>
        <w:contextualSpacing/>
        <w:rPr>
          <w:color w:val="auto"/>
        </w:rPr>
      </w:pPr>
    </w:p>
    <w:p w14:paraId="09553B85" w14:textId="562483FF" w:rsidR="00E25AE0" w:rsidRPr="00B8417B" w:rsidRDefault="00593459" w:rsidP="00B8417B">
      <w:pPr>
        <w:pStyle w:val="NormalWeb"/>
        <w:widowControl/>
        <w:numPr>
          <w:ilvl w:val="1"/>
          <w:numId w:val="18"/>
        </w:numPr>
        <w:spacing w:before="0" w:beforeAutospacing="0" w:after="0" w:afterAutospacing="0"/>
        <w:contextualSpacing/>
        <w:rPr>
          <w:color w:val="auto"/>
        </w:rPr>
      </w:pPr>
      <w:r>
        <w:t>I</w:t>
      </w:r>
      <w:r w:rsidRPr="00AB2539">
        <w:t>n a microwave or water bath</w:t>
      </w:r>
      <w:r>
        <w:t>,</w:t>
      </w:r>
      <w:r w:rsidRPr="00AB2539">
        <w:t xml:space="preserve"> </w:t>
      </w:r>
      <w:r>
        <w:t>p</w:t>
      </w:r>
      <w:r w:rsidR="00E25AE0" w:rsidRPr="00AB2539">
        <w:t>re</w:t>
      </w:r>
      <w:r w:rsidR="00D54950" w:rsidRPr="00AB2539">
        <w:t>-</w:t>
      </w:r>
      <w:r w:rsidR="00E25AE0" w:rsidRPr="00AB2539">
        <w:t>heat</w:t>
      </w:r>
      <w:r w:rsidR="007140F1" w:rsidRPr="00AB2539">
        <w:t xml:space="preserve"> </w:t>
      </w:r>
      <w:r w:rsidR="00E25AE0" w:rsidRPr="00AB2539">
        <w:t xml:space="preserve">10 mM </w:t>
      </w:r>
      <w:r>
        <w:t>s</w:t>
      </w:r>
      <w:r w:rsidR="00E25AE0" w:rsidRPr="00AB2539">
        <w:t>odium citrate buffer (SCB) pH 6 solution to 90</w:t>
      </w:r>
      <w:r w:rsidRPr="00D13D3E">
        <w:t>‒</w:t>
      </w:r>
      <w:r w:rsidR="00E25AE0" w:rsidRPr="00AB2539">
        <w:t xml:space="preserve">95 °C (depending on altitude, the solution starts boiling around this temperature). Fill 80% of a 50 mL conical tube (40 mL) with </w:t>
      </w:r>
      <w:r w:rsidRPr="00AB2539">
        <w:t>pre</w:t>
      </w:r>
      <w:r>
        <w:t>-</w:t>
      </w:r>
      <w:r w:rsidRPr="00AB2539">
        <w:t xml:space="preserve">heated </w:t>
      </w:r>
      <w:r w:rsidR="00E25AE0" w:rsidRPr="00AB2539">
        <w:t>SCB.</w:t>
      </w:r>
      <w:r w:rsidR="00B8417B">
        <w:rPr>
          <w:color w:val="auto"/>
        </w:rPr>
        <w:t xml:space="preserve"> </w:t>
      </w:r>
      <w:r w:rsidR="00E25AE0" w:rsidRPr="00AB2539">
        <w:t xml:space="preserve">Transfer slices </w:t>
      </w:r>
      <w:r w:rsidR="0028100A" w:rsidRPr="00AB2539">
        <w:t xml:space="preserve">to </w:t>
      </w:r>
      <w:r w:rsidR="00E25AE0" w:rsidRPr="00AB2539">
        <w:t xml:space="preserve">mesh inserts into the conical tube with SCB. Cover the tube with a screw cap with holes made with an </w:t>
      </w:r>
      <w:r w:rsidR="00D54950" w:rsidRPr="00AB2539">
        <w:t>18</w:t>
      </w:r>
      <w:r w:rsidRPr="00D13D3E">
        <w:t>‒</w:t>
      </w:r>
      <w:r w:rsidR="00D54950" w:rsidRPr="00AB2539">
        <w:t>20</w:t>
      </w:r>
      <w:r w:rsidR="007140F1" w:rsidRPr="00AB2539">
        <w:t xml:space="preserve"> G </w:t>
      </w:r>
      <w:r w:rsidR="00E25AE0" w:rsidRPr="00AB2539">
        <w:t>needle.</w:t>
      </w:r>
    </w:p>
    <w:p w14:paraId="0686CD5B" w14:textId="77777777" w:rsidR="002F781E" w:rsidRPr="00AB2539" w:rsidRDefault="002F781E" w:rsidP="00AB2539">
      <w:pPr>
        <w:pStyle w:val="NormalWeb"/>
        <w:widowControl/>
        <w:spacing w:before="0" w:beforeAutospacing="0" w:after="0" w:afterAutospacing="0"/>
        <w:contextualSpacing/>
        <w:rPr>
          <w:color w:val="auto"/>
        </w:rPr>
      </w:pPr>
    </w:p>
    <w:p w14:paraId="142F445E" w14:textId="43AFCEB7" w:rsidR="00E25AE0" w:rsidRPr="00B8417B" w:rsidRDefault="00E25AE0" w:rsidP="00B8417B">
      <w:pPr>
        <w:pStyle w:val="NormalWeb"/>
        <w:widowControl/>
        <w:numPr>
          <w:ilvl w:val="1"/>
          <w:numId w:val="18"/>
        </w:numPr>
        <w:spacing w:before="0" w:beforeAutospacing="0" w:after="0" w:afterAutospacing="0"/>
        <w:contextualSpacing/>
        <w:rPr>
          <w:color w:val="auto"/>
        </w:rPr>
      </w:pPr>
      <w:r w:rsidRPr="00AB2539">
        <w:t>Keep slices for 30 min in SCB at 80</w:t>
      </w:r>
      <w:r w:rsidR="00593459" w:rsidRPr="00D13D3E">
        <w:t>‒</w:t>
      </w:r>
      <w:r w:rsidRPr="00AB2539">
        <w:t>85 °C alternating warming cycles in the microwave at the minimum power level. If needed, refill the conical tube with SCB.</w:t>
      </w:r>
      <w:r w:rsidR="00B8417B">
        <w:rPr>
          <w:color w:val="auto"/>
        </w:rPr>
        <w:t xml:space="preserve"> </w:t>
      </w:r>
      <w:r w:rsidRPr="00AB2539">
        <w:t xml:space="preserve">Transfer slices immediately after </w:t>
      </w:r>
      <w:r w:rsidR="007140F1" w:rsidRPr="00AB2539">
        <w:t xml:space="preserve">along </w:t>
      </w:r>
      <w:r w:rsidRPr="00AB2539">
        <w:t xml:space="preserve">with the mesh inserts </w:t>
      </w:r>
      <w:r w:rsidR="00593459">
        <w:t>in</w:t>
      </w:r>
      <w:r w:rsidRPr="00AB2539">
        <w:t>to ice-cold 0.1 M PBS and rinse 3 times</w:t>
      </w:r>
      <w:r w:rsidR="00593459">
        <w:t xml:space="preserve"> for</w:t>
      </w:r>
      <w:r w:rsidRPr="00AB2539">
        <w:t xml:space="preserve"> 10 min each.</w:t>
      </w:r>
    </w:p>
    <w:p w14:paraId="745E8F9B" w14:textId="77777777" w:rsidR="00E25AE0" w:rsidRPr="00AB2539" w:rsidRDefault="00E25AE0" w:rsidP="00AB2539">
      <w:pPr>
        <w:pStyle w:val="NormalWeb"/>
        <w:widowControl/>
        <w:spacing w:before="0" w:beforeAutospacing="0" w:after="0" w:afterAutospacing="0"/>
        <w:contextualSpacing/>
      </w:pPr>
    </w:p>
    <w:p w14:paraId="6AB815C2" w14:textId="773866F8" w:rsidR="00E25AE0" w:rsidRPr="00AB2539" w:rsidRDefault="00E758D3" w:rsidP="00AB2539">
      <w:pPr>
        <w:pStyle w:val="NormalWeb"/>
        <w:widowControl/>
        <w:numPr>
          <w:ilvl w:val="0"/>
          <w:numId w:val="18"/>
        </w:numPr>
        <w:spacing w:before="0" w:beforeAutospacing="0" w:after="0" w:afterAutospacing="0"/>
        <w:contextualSpacing/>
        <w:rPr>
          <w:color w:val="000000" w:themeColor="text1"/>
        </w:rPr>
      </w:pPr>
      <w:r w:rsidRPr="00AB2539">
        <w:rPr>
          <w:b/>
          <w:bCs/>
          <w:color w:val="000000" w:themeColor="text1"/>
        </w:rPr>
        <w:t>Multiple immunostainings (optional)</w:t>
      </w:r>
    </w:p>
    <w:p w14:paraId="125A9062" w14:textId="2FCD98B1" w:rsidR="00D5502D" w:rsidRPr="00AB2539" w:rsidRDefault="00D5502D" w:rsidP="00AB2539">
      <w:pPr>
        <w:pStyle w:val="NormalWeb"/>
        <w:widowControl/>
        <w:spacing w:before="0" w:beforeAutospacing="0" w:after="0" w:afterAutospacing="0"/>
        <w:contextualSpacing/>
        <w:rPr>
          <w:b/>
          <w:bCs/>
          <w:color w:val="000000" w:themeColor="text1"/>
        </w:rPr>
      </w:pPr>
    </w:p>
    <w:p w14:paraId="553237C7" w14:textId="0C608EE7" w:rsidR="00D5502D" w:rsidRPr="00AB2539" w:rsidRDefault="008F19FD" w:rsidP="00AB2539">
      <w:pPr>
        <w:pStyle w:val="NormalWeb"/>
        <w:widowControl/>
        <w:spacing w:before="0" w:beforeAutospacing="0" w:after="0" w:afterAutospacing="0"/>
        <w:contextualSpacing/>
        <w:rPr>
          <w:color w:val="000000" w:themeColor="text1"/>
        </w:rPr>
      </w:pPr>
      <w:r w:rsidRPr="00AB2539">
        <w:rPr>
          <w:color w:val="000000" w:themeColor="text1"/>
        </w:rPr>
        <w:t xml:space="preserve">NOTE: See the </w:t>
      </w:r>
      <w:r w:rsidR="00593459">
        <w:rPr>
          <w:color w:val="000000" w:themeColor="text1"/>
        </w:rPr>
        <w:t>i</w:t>
      </w:r>
      <w:r w:rsidRPr="008348CD">
        <w:rPr>
          <w:color w:val="000000" w:themeColor="text1"/>
        </w:rPr>
        <w:t>ntroduction</w:t>
      </w:r>
      <w:r w:rsidRPr="00EB0961">
        <w:rPr>
          <w:color w:val="000000" w:themeColor="text1"/>
        </w:rPr>
        <w:t xml:space="preserve"> </w:t>
      </w:r>
      <w:r w:rsidRPr="00AB2539">
        <w:rPr>
          <w:color w:val="000000" w:themeColor="text1"/>
        </w:rPr>
        <w:t xml:space="preserve">section for </w:t>
      </w:r>
      <w:r w:rsidR="00593459">
        <w:rPr>
          <w:color w:val="000000" w:themeColor="text1"/>
        </w:rPr>
        <w:t>the r</w:t>
      </w:r>
      <w:r w:rsidRPr="00AB2539">
        <w:rPr>
          <w:color w:val="000000" w:themeColor="text1"/>
        </w:rPr>
        <w:t xml:space="preserve">ationale </w:t>
      </w:r>
      <w:r w:rsidR="00593459">
        <w:rPr>
          <w:color w:val="000000" w:themeColor="text1"/>
        </w:rPr>
        <w:t>behind</w:t>
      </w:r>
      <w:r w:rsidRPr="00AB2539">
        <w:rPr>
          <w:color w:val="000000" w:themeColor="text1"/>
        </w:rPr>
        <w:t xml:space="preserve"> </w:t>
      </w:r>
      <w:r w:rsidR="00B8417B">
        <w:rPr>
          <w:color w:val="000000" w:themeColor="text1"/>
        </w:rPr>
        <w:t xml:space="preserve">this </w:t>
      </w:r>
      <w:r w:rsidRPr="00AB2539">
        <w:rPr>
          <w:color w:val="000000" w:themeColor="text1"/>
        </w:rPr>
        <w:t>step.</w:t>
      </w:r>
    </w:p>
    <w:p w14:paraId="33279569" w14:textId="77777777" w:rsidR="00E25AE0" w:rsidRPr="00AB2539" w:rsidRDefault="00E25AE0" w:rsidP="00AB2539">
      <w:pPr>
        <w:pStyle w:val="NormalWeb"/>
        <w:widowControl/>
        <w:spacing w:before="0" w:beforeAutospacing="0" w:after="0" w:afterAutospacing="0"/>
        <w:contextualSpacing/>
        <w:rPr>
          <w:color w:val="000000" w:themeColor="text1"/>
        </w:rPr>
      </w:pPr>
    </w:p>
    <w:p w14:paraId="109BA022" w14:textId="2F33025B" w:rsidR="00E25AE0" w:rsidRPr="00AB2539" w:rsidRDefault="00E25AE0" w:rsidP="00AB2539">
      <w:pPr>
        <w:pStyle w:val="NormalWeb"/>
        <w:widowControl/>
        <w:numPr>
          <w:ilvl w:val="1"/>
          <w:numId w:val="18"/>
        </w:numPr>
        <w:spacing w:before="0" w:beforeAutospacing="0" w:after="0" w:afterAutospacing="0"/>
        <w:contextualSpacing/>
        <w:rPr>
          <w:color w:val="000000" w:themeColor="text1"/>
        </w:rPr>
      </w:pPr>
      <w:r w:rsidRPr="00AB2539">
        <w:rPr>
          <w:color w:val="000000" w:themeColor="text1"/>
        </w:rPr>
        <w:t>Simultaneous multiple immunostainings</w:t>
      </w:r>
    </w:p>
    <w:p w14:paraId="6A5A5960" w14:textId="77777777" w:rsidR="002F781E" w:rsidRPr="00AB2539" w:rsidRDefault="002F781E" w:rsidP="00AB2539">
      <w:pPr>
        <w:pStyle w:val="NormalWeb"/>
        <w:widowControl/>
        <w:spacing w:before="0" w:beforeAutospacing="0" w:after="0" w:afterAutospacing="0"/>
        <w:contextualSpacing/>
        <w:rPr>
          <w:color w:val="000000" w:themeColor="text1"/>
        </w:rPr>
      </w:pPr>
    </w:p>
    <w:p w14:paraId="0CE7B7D3" w14:textId="199291A1" w:rsidR="00E25AE0" w:rsidRPr="00B8417B" w:rsidRDefault="00E25AE0" w:rsidP="00B8417B">
      <w:pPr>
        <w:pStyle w:val="NormalWeb"/>
        <w:widowControl/>
        <w:numPr>
          <w:ilvl w:val="2"/>
          <w:numId w:val="18"/>
        </w:numPr>
        <w:spacing w:before="0" w:beforeAutospacing="0" w:after="0" w:afterAutospacing="0"/>
        <w:contextualSpacing/>
        <w:rPr>
          <w:color w:val="000000" w:themeColor="text1"/>
        </w:rPr>
      </w:pPr>
      <w:r w:rsidRPr="00AB2539">
        <w:rPr>
          <w:color w:val="000000" w:themeColor="text1"/>
        </w:rPr>
        <w:t xml:space="preserve">Prepare a cocktail with the primary antibodies </w:t>
      </w:r>
      <w:r w:rsidR="00593459">
        <w:rPr>
          <w:color w:val="000000" w:themeColor="text1"/>
        </w:rPr>
        <w:t>to</w:t>
      </w:r>
      <w:r w:rsidR="00593459" w:rsidRPr="00AB2539">
        <w:rPr>
          <w:color w:val="000000" w:themeColor="text1"/>
        </w:rPr>
        <w:t xml:space="preserve"> </w:t>
      </w:r>
      <w:r w:rsidR="00165D76" w:rsidRPr="00AB2539">
        <w:rPr>
          <w:color w:val="000000" w:themeColor="text1"/>
        </w:rPr>
        <w:t xml:space="preserve">the </w:t>
      </w:r>
      <w:r w:rsidRPr="00AB2539">
        <w:rPr>
          <w:color w:val="000000" w:themeColor="text1"/>
        </w:rPr>
        <w:t>target (e.g.</w:t>
      </w:r>
      <w:r w:rsidR="007140F1" w:rsidRPr="00AB2539">
        <w:rPr>
          <w:color w:val="000000" w:themeColor="text1"/>
        </w:rPr>
        <w:t>,</w:t>
      </w:r>
      <w:r w:rsidRPr="00AB2539">
        <w:rPr>
          <w:color w:val="000000" w:themeColor="text1"/>
        </w:rPr>
        <w:t xml:space="preserve"> mouse anti-</w:t>
      </w:r>
      <w:proofErr w:type="spellStart"/>
      <w:r w:rsidRPr="00AB2539">
        <w:rPr>
          <w:color w:val="000000" w:themeColor="text1"/>
        </w:rPr>
        <w:t>BrdU</w:t>
      </w:r>
      <w:proofErr w:type="spellEnd"/>
      <w:r w:rsidRPr="00AB2539">
        <w:rPr>
          <w:color w:val="000000" w:themeColor="text1"/>
        </w:rPr>
        <w:t xml:space="preserve">, and rabbit anti -GFAP) in </w:t>
      </w:r>
      <w:r w:rsidRPr="00AB2539">
        <w:t>PBS+.</w:t>
      </w:r>
      <w:r w:rsidR="00B8417B">
        <w:rPr>
          <w:color w:val="000000" w:themeColor="text1"/>
        </w:rPr>
        <w:t xml:space="preserve"> </w:t>
      </w:r>
      <w:r w:rsidRPr="00AB2539">
        <w:t>Use different hosts for each primary antibody used.</w:t>
      </w:r>
      <w:r w:rsidR="00B8417B">
        <w:rPr>
          <w:color w:val="000000" w:themeColor="text1"/>
        </w:rPr>
        <w:t xml:space="preserve"> </w:t>
      </w:r>
      <w:r w:rsidRPr="00AB2539">
        <w:t>Incubate overnight at 4</w:t>
      </w:r>
      <w:r w:rsidR="007140F1" w:rsidRPr="00AB2539">
        <w:t xml:space="preserve"> </w:t>
      </w:r>
      <w:r w:rsidRPr="00AB2539">
        <w:t>°C.</w:t>
      </w:r>
      <w:r w:rsidR="00092732" w:rsidRPr="00AB2539">
        <w:t xml:space="preserve"> </w:t>
      </w:r>
      <w:r w:rsidR="00D54950" w:rsidRPr="00AB2539">
        <w:t>C</w:t>
      </w:r>
      <w:r w:rsidRPr="00AB2539">
        <w:t xml:space="preserve">ontinue with the same next steps </w:t>
      </w:r>
      <w:r w:rsidRPr="00B8417B">
        <w:rPr>
          <w:color w:val="000000" w:themeColor="text1"/>
        </w:rPr>
        <w:t>for each protocol.</w:t>
      </w:r>
    </w:p>
    <w:p w14:paraId="7C8AA003" w14:textId="77777777" w:rsidR="002F781E" w:rsidRPr="00AB2539" w:rsidRDefault="002F781E" w:rsidP="00AB2539">
      <w:pPr>
        <w:pStyle w:val="NormalWeb"/>
        <w:widowControl/>
        <w:spacing w:before="0" w:beforeAutospacing="0" w:after="0" w:afterAutospacing="0"/>
        <w:contextualSpacing/>
        <w:rPr>
          <w:color w:val="000000" w:themeColor="text1"/>
        </w:rPr>
      </w:pPr>
    </w:p>
    <w:p w14:paraId="00C55AEB" w14:textId="63DA9AB6" w:rsidR="00E25AE0" w:rsidRPr="00B8417B" w:rsidRDefault="00092732" w:rsidP="00AB2539">
      <w:pPr>
        <w:pStyle w:val="NormalWeb"/>
        <w:widowControl/>
        <w:numPr>
          <w:ilvl w:val="2"/>
          <w:numId w:val="18"/>
        </w:numPr>
        <w:spacing w:before="0" w:beforeAutospacing="0" w:after="0" w:afterAutospacing="0"/>
        <w:contextualSpacing/>
        <w:rPr>
          <w:color w:val="000000" w:themeColor="text1"/>
        </w:rPr>
      </w:pPr>
      <w:r w:rsidRPr="00AB2539">
        <w:rPr>
          <w:color w:val="000000" w:themeColor="text1"/>
        </w:rPr>
        <w:t>P</w:t>
      </w:r>
      <w:r w:rsidR="00E25AE0" w:rsidRPr="00AB2539">
        <w:rPr>
          <w:color w:val="000000" w:themeColor="text1"/>
        </w:rPr>
        <w:t>repare a cocktail with the corresponding secondary antibodies for each primary antibod</w:t>
      </w:r>
      <w:r w:rsidR="007140F1" w:rsidRPr="00AB2539">
        <w:rPr>
          <w:color w:val="000000" w:themeColor="text1"/>
        </w:rPr>
        <w:t>y</w:t>
      </w:r>
      <w:r w:rsidR="00E25AE0" w:rsidRPr="00AB2539">
        <w:rPr>
          <w:color w:val="000000" w:themeColor="text1"/>
        </w:rPr>
        <w:t xml:space="preserve"> used (e.g., goat anti-mouse FITC, goat anti-rabbit TRITC) in the same diluent solution for each protocol. </w:t>
      </w:r>
      <w:r w:rsidR="00D54950" w:rsidRPr="00AB2539">
        <w:rPr>
          <w:color w:val="000000" w:themeColor="text1"/>
        </w:rPr>
        <w:t>Continue</w:t>
      </w:r>
      <w:r w:rsidRPr="00AB2539">
        <w:t xml:space="preserve"> with the same next steps </w:t>
      </w:r>
      <w:r w:rsidRPr="00AB2539">
        <w:rPr>
          <w:color w:val="000000" w:themeColor="text1"/>
        </w:rPr>
        <w:t>for each protocol.</w:t>
      </w:r>
      <w:r w:rsidR="00B8417B">
        <w:rPr>
          <w:color w:val="000000" w:themeColor="text1"/>
        </w:rPr>
        <w:t xml:space="preserve"> </w:t>
      </w:r>
      <w:r w:rsidR="00E25AE0" w:rsidRPr="00B8417B">
        <w:rPr>
          <w:color w:val="000000" w:themeColor="text1"/>
        </w:rPr>
        <w:t xml:space="preserve">Ideally, use secondary antibodies </w:t>
      </w:r>
      <w:r w:rsidR="00D54950" w:rsidRPr="00B8417B">
        <w:rPr>
          <w:color w:val="000000" w:themeColor="text1"/>
        </w:rPr>
        <w:t xml:space="preserve">that </w:t>
      </w:r>
      <w:r w:rsidR="00E25AE0" w:rsidRPr="00B8417B">
        <w:rPr>
          <w:color w:val="000000" w:themeColor="text1"/>
        </w:rPr>
        <w:t>come from the same hosts to avoid cross-reaction.</w:t>
      </w:r>
    </w:p>
    <w:p w14:paraId="2E3D89F7" w14:textId="77777777" w:rsidR="00E25AE0" w:rsidRPr="00AB2539" w:rsidRDefault="00E25AE0" w:rsidP="00AB2539">
      <w:pPr>
        <w:pStyle w:val="NormalWeb"/>
        <w:widowControl/>
        <w:spacing w:before="0" w:beforeAutospacing="0" w:after="0" w:afterAutospacing="0"/>
        <w:contextualSpacing/>
        <w:rPr>
          <w:color w:val="000000" w:themeColor="text1"/>
        </w:rPr>
      </w:pPr>
    </w:p>
    <w:p w14:paraId="09E2A319" w14:textId="46D864F6" w:rsidR="00E25AE0" w:rsidRPr="00AB2539" w:rsidRDefault="00E25AE0" w:rsidP="00AB2539">
      <w:pPr>
        <w:pStyle w:val="NormalWeb"/>
        <w:widowControl/>
        <w:numPr>
          <w:ilvl w:val="1"/>
          <w:numId w:val="18"/>
        </w:numPr>
        <w:spacing w:before="0" w:beforeAutospacing="0" w:after="0" w:afterAutospacing="0"/>
        <w:contextualSpacing/>
        <w:rPr>
          <w:color w:val="000000" w:themeColor="text1"/>
        </w:rPr>
      </w:pPr>
      <w:r w:rsidRPr="00AB2539">
        <w:rPr>
          <w:color w:val="000000" w:themeColor="text1"/>
        </w:rPr>
        <w:t>Sequential multiple immunostainings</w:t>
      </w:r>
      <w:r w:rsidR="002F781E" w:rsidRPr="00AB2539">
        <w:rPr>
          <w:color w:val="000000" w:themeColor="text1"/>
        </w:rPr>
        <w:t>.</w:t>
      </w:r>
    </w:p>
    <w:p w14:paraId="76A6117F" w14:textId="77777777" w:rsidR="002F781E" w:rsidRPr="00AB2539" w:rsidRDefault="002F781E" w:rsidP="00AB2539">
      <w:pPr>
        <w:pStyle w:val="NormalWeb"/>
        <w:widowControl/>
        <w:spacing w:before="0" w:beforeAutospacing="0" w:after="0" w:afterAutospacing="0"/>
        <w:contextualSpacing/>
        <w:rPr>
          <w:color w:val="000000" w:themeColor="text1"/>
        </w:rPr>
      </w:pPr>
    </w:p>
    <w:p w14:paraId="15601CE5" w14:textId="7683B935" w:rsidR="00E25AE0" w:rsidRPr="00B8417B" w:rsidRDefault="00E25AE0" w:rsidP="00B8417B">
      <w:pPr>
        <w:pStyle w:val="NormalWeb"/>
        <w:widowControl/>
        <w:numPr>
          <w:ilvl w:val="2"/>
          <w:numId w:val="18"/>
        </w:numPr>
        <w:spacing w:before="0" w:beforeAutospacing="0" w:after="0" w:afterAutospacing="0"/>
        <w:contextualSpacing/>
        <w:rPr>
          <w:color w:val="000000" w:themeColor="text1"/>
        </w:rPr>
      </w:pPr>
      <w:r w:rsidRPr="00AB2539">
        <w:rPr>
          <w:color w:val="000000" w:themeColor="text1"/>
        </w:rPr>
        <w:t>Follow the protocol for the first antibody target (e.g.</w:t>
      </w:r>
      <w:r w:rsidR="00E07FF4" w:rsidRPr="00AB2539">
        <w:rPr>
          <w:color w:val="000000" w:themeColor="text1"/>
        </w:rPr>
        <w:t>,</w:t>
      </w:r>
      <w:r w:rsidRPr="00AB2539">
        <w:rPr>
          <w:color w:val="000000" w:themeColor="text1"/>
        </w:rPr>
        <w:t xml:space="preserve"> mouse anti-</w:t>
      </w:r>
      <w:proofErr w:type="spellStart"/>
      <w:r w:rsidRPr="00AB2539">
        <w:rPr>
          <w:color w:val="000000" w:themeColor="text1"/>
        </w:rPr>
        <w:t>BrdU</w:t>
      </w:r>
      <w:proofErr w:type="spellEnd"/>
      <w:r w:rsidRPr="00AB2539">
        <w:rPr>
          <w:color w:val="000000" w:themeColor="text1"/>
        </w:rPr>
        <w:t>) and stop before the mount</w:t>
      </w:r>
      <w:r w:rsidR="00E07FF4" w:rsidRPr="00AB2539">
        <w:rPr>
          <w:color w:val="000000" w:themeColor="text1"/>
        </w:rPr>
        <w:t>ing the</w:t>
      </w:r>
      <w:r w:rsidRPr="00AB2539">
        <w:rPr>
          <w:color w:val="000000" w:themeColor="text1"/>
        </w:rPr>
        <w:t xml:space="preserve"> slice</w:t>
      </w:r>
      <w:r w:rsidR="00E07FF4" w:rsidRPr="00AB2539">
        <w:rPr>
          <w:color w:val="000000" w:themeColor="text1"/>
        </w:rPr>
        <w:t>s</w:t>
      </w:r>
      <w:r w:rsidR="0046515C" w:rsidRPr="00AB2539">
        <w:rPr>
          <w:color w:val="000000" w:themeColor="text1"/>
        </w:rPr>
        <w:t>.</w:t>
      </w:r>
      <w:r w:rsidR="00B8417B">
        <w:rPr>
          <w:color w:val="000000" w:themeColor="text1"/>
        </w:rPr>
        <w:t xml:space="preserve"> </w:t>
      </w:r>
      <w:r w:rsidRPr="00AB2539">
        <w:t>Incubate for 2 h at room temperature</w:t>
      </w:r>
      <w:r w:rsidR="00E07FF4" w:rsidRPr="00AB2539">
        <w:t xml:space="preserve"> with</w:t>
      </w:r>
      <w:r w:rsidRPr="00AB2539">
        <w:t xml:space="preserve"> PBS++ (</w:t>
      </w:r>
      <w:r w:rsidR="00593459">
        <w:t>b</w:t>
      </w:r>
      <w:r w:rsidRPr="00AB2539">
        <w:t>locking solution).</w:t>
      </w:r>
    </w:p>
    <w:p w14:paraId="1D7FB5E6" w14:textId="77777777" w:rsidR="002F781E" w:rsidRPr="00AB2539" w:rsidRDefault="002F781E" w:rsidP="00AB2539">
      <w:pPr>
        <w:pStyle w:val="NormalWeb"/>
        <w:widowControl/>
        <w:spacing w:before="0" w:beforeAutospacing="0" w:after="0" w:afterAutospacing="0"/>
        <w:contextualSpacing/>
        <w:rPr>
          <w:color w:val="auto"/>
        </w:rPr>
      </w:pPr>
    </w:p>
    <w:p w14:paraId="41E570B6" w14:textId="2493D4EE" w:rsidR="00E25AE0" w:rsidRPr="00B8417B" w:rsidRDefault="00E25AE0" w:rsidP="00B8417B">
      <w:pPr>
        <w:pStyle w:val="NormalWeb"/>
        <w:widowControl/>
        <w:numPr>
          <w:ilvl w:val="2"/>
          <w:numId w:val="18"/>
        </w:numPr>
        <w:spacing w:before="0" w:beforeAutospacing="0" w:after="0" w:afterAutospacing="0"/>
        <w:contextualSpacing/>
        <w:rPr>
          <w:color w:val="auto"/>
        </w:rPr>
      </w:pPr>
      <w:r w:rsidRPr="00AB2539">
        <w:lastRenderedPageBreak/>
        <w:t xml:space="preserve">Incubate the second </w:t>
      </w:r>
      <w:r w:rsidRPr="00AB2539">
        <w:rPr>
          <w:color w:val="000000" w:themeColor="text1"/>
        </w:rPr>
        <w:t>primary antibody</w:t>
      </w:r>
      <w:r w:rsidRPr="00AB2539">
        <w:t xml:space="preserve"> </w:t>
      </w:r>
      <w:r w:rsidRPr="00AB2539">
        <w:rPr>
          <w:color w:val="000000" w:themeColor="text1"/>
        </w:rPr>
        <w:t>(e.g.</w:t>
      </w:r>
      <w:r w:rsidR="00E07FF4" w:rsidRPr="00AB2539">
        <w:rPr>
          <w:color w:val="000000" w:themeColor="text1"/>
        </w:rPr>
        <w:t>,</w:t>
      </w:r>
      <w:r w:rsidRPr="00AB2539">
        <w:rPr>
          <w:color w:val="000000" w:themeColor="text1"/>
        </w:rPr>
        <w:t xml:space="preserve"> rabbit anti -GFAP)</w:t>
      </w:r>
      <w:r w:rsidRPr="00AB2539">
        <w:t xml:space="preserve"> in PBS+ overnight at 4</w:t>
      </w:r>
      <w:r w:rsidR="00E07FF4" w:rsidRPr="00AB2539">
        <w:t xml:space="preserve"> </w:t>
      </w:r>
      <w:r w:rsidRPr="00AB2539">
        <w:t xml:space="preserve">°C. Follow the next steps for each protocol, including the incubation of the second secondary antibody </w:t>
      </w:r>
      <w:r w:rsidRPr="00B8417B">
        <w:rPr>
          <w:color w:val="000000" w:themeColor="text1"/>
        </w:rPr>
        <w:t>(e.g.</w:t>
      </w:r>
      <w:r w:rsidR="00E07FF4" w:rsidRPr="00B8417B">
        <w:rPr>
          <w:color w:val="000000" w:themeColor="text1"/>
        </w:rPr>
        <w:t>,</w:t>
      </w:r>
      <w:r w:rsidRPr="00B8417B">
        <w:rPr>
          <w:color w:val="000000" w:themeColor="text1"/>
        </w:rPr>
        <w:t xml:space="preserve"> goat anti-rabbit TRITC).</w:t>
      </w:r>
      <w:r w:rsidR="00092732" w:rsidRPr="00AB2539">
        <w:t xml:space="preserve"> </w:t>
      </w:r>
      <w:r w:rsidR="00D54950" w:rsidRPr="00AB2539">
        <w:t>Continue</w:t>
      </w:r>
      <w:r w:rsidRPr="00AB2539">
        <w:t xml:space="preserve"> with the next steps for each protocol to the end.</w:t>
      </w:r>
    </w:p>
    <w:p w14:paraId="1A21BFA0" w14:textId="77777777" w:rsidR="00E25AE0" w:rsidRPr="00AB2539" w:rsidRDefault="00E25AE0" w:rsidP="00AB2539">
      <w:pPr>
        <w:pStyle w:val="NormalWeb"/>
        <w:widowControl/>
        <w:spacing w:before="0" w:beforeAutospacing="0" w:after="0" w:afterAutospacing="0"/>
        <w:contextualSpacing/>
        <w:rPr>
          <w:color w:val="auto"/>
        </w:rPr>
      </w:pPr>
    </w:p>
    <w:p w14:paraId="1BC117DF" w14:textId="46D75AE8" w:rsidR="00E25AE0" w:rsidRPr="00AB2539" w:rsidRDefault="00E758D3" w:rsidP="00AB2539">
      <w:pPr>
        <w:pStyle w:val="NormalWeb"/>
        <w:widowControl/>
        <w:numPr>
          <w:ilvl w:val="0"/>
          <w:numId w:val="18"/>
        </w:numPr>
        <w:spacing w:before="0" w:beforeAutospacing="0" w:after="0" w:afterAutospacing="0"/>
        <w:contextualSpacing/>
        <w:rPr>
          <w:b/>
          <w:bCs/>
          <w:color w:val="auto"/>
        </w:rPr>
      </w:pPr>
      <w:r w:rsidRPr="00AB2539">
        <w:rPr>
          <w:b/>
          <w:bCs/>
        </w:rPr>
        <w:t>Counterstaining</w:t>
      </w:r>
      <w:r w:rsidR="00E25AE0" w:rsidRPr="00AB2539">
        <w:rPr>
          <w:b/>
          <w:bCs/>
        </w:rPr>
        <w:t xml:space="preserve"> (optional)</w:t>
      </w:r>
    </w:p>
    <w:p w14:paraId="59BD8912" w14:textId="77777777" w:rsidR="00E25AE0" w:rsidRPr="00AB2539" w:rsidRDefault="00E25AE0" w:rsidP="00AB2539">
      <w:pPr>
        <w:pStyle w:val="NormalWeb"/>
        <w:widowControl/>
        <w:spacing w:before="0" w:beforeAutospacing="0" w:after="0" w:afterAutospacing="0"/>
        <w:contextualSpacing/>
        <w:rPr>
          <w:color w:val="auto"/>
        </w:rPr>
      </w:pPr>
    </w:p>
    <w:p w14:paraId="719A2D75" w14:textId="1DE514AB" w:rsidR="003F472A" w:rsidRPr="00AB2539" w:rsidRDefault="00E25AE0" w:rsidP="00AB2539">
      <w:pPr>
        <w:pStyle w:val="NormalWeb"/>
        <w:widowControl/>
        <w:numPr>
          <w:ilvl w:val="1"/>
          <w:numId w:val="18"/>
        </w:numPr>
        <w:spacing w:before="0" w:beforeAutospacing="0" w:after="0" w:afterAutospacing="0"/>
        <w:contextualSpacing/>
        <w:rPr>
          <w:color w:val="auto"/>
        </w:rPr>
      </w:pPr>
      <w:r w:rsidRPr="00AB2539">
        <w:t>For protocols using peroxidase reaction</w:t>
      </w:r>
      <w:r w:rsidR="00593459">
        <w:t>,</w:t>
      </w:r>
      <w:r w:rsidRPr="00AB2539">
        <w:t xml:space="preserve"> </w:t>
      </w:r>
      <w:r w:rsidR="00593459">
        <w:t>p</w:t>
      </w:r>
      <w:r w:rsidRPr="00AB2539">
        <w:t>re</w:t>
      </w:r>
      <w:r w:rsidR="00D54950" w:rsidRPr="00AB2539">
        <w:t>-</w:t>
      </w:r>
      <w:r w:rsidRPr="00AB2539">
        <w:t xml:space="preserve">heat the </w:t>
      </w:r>
      <w:proofErr w:type="spellStart"/>
      <w:r w:rsidRPr="00AB2539">
        <w:t>cresyl</w:t>
      </w:r>
      <w:proofErr w:type="spellEnd"/>
      <w:r w:rsidRPr="00AB2539">
        <w:t xml:space="preserve"> violet solution to 60 °C.</w:t>
      </w:r>
      <w:r w:rsidR="003F472A" w:rsidRPr="00AB2539">
        <w:t xml:space="preserve"> </w:t>
      </w:r>
      <w:r w:rsidRPr="00AB2539">
        <w:t xml:space="preserve">Hydrate the slides with </w:t>
      </w:r>
      <w:r w:rsidR="00593459">
        <w:t>dd</w:t>
      </w:r>
      <w:r w:rsidRPr="00AB2539">
        <w:t>H</w:t>
      </w:r>
      <w:r w:rsidRPr="00AB2539">
        <w:rPr>
          <w:vertAlign w:val="subscript"/>
        </w:rPr>
        <w:t>2</w:t>
      </w:r>
      <w:r w:rsidRPr="00AB2539">
        <w:t>O for 1 min.</w:t>
      </w:r>
      <w:r w:rsidR="003F472A" w:rsidRPr="00AB2539">
        <w:t xml:space="preserve"> </w:t>
      </w:r>
      <w:r w:rsidRPr="00AB2539">
        <w:t xml:space="preserve">Incubate the slides in the hot </w:t>
      </w:r>
      <w:proofErr w:type="spellStart"/>
      <w:r w:rsidRPr="00AB2539">
        <w:t>cresyl</w:t>
      </w:r>
      <w:proofErr w:type="spellEnd"/>
      <w:r w:rsidRPr="00AB2539">
        <w:t xml:space="preserve"> violet solution for 5</w:t>
      </w:r>
      <w:r w:rsidR="00593459" w:rsidRPr="00D13D3E">
        <w:t>‒</w:t>
      </w:r>
      <w:r w:rsidRPr="00AB2539">
        <w:t>20 min.</w:t>
      </w:r>
      <w:r w:rsidR="003F472A" w:rsidRPr="00AB2539">
        <w:t xml:space="preserve"> </w:t>
      </w:r>
    </w:p>
    <w:p w14:paraId="30E0551D" w14:textId="77777777" w:rsidR="003F472A" w:rsidRPr="00AB2539" w:rsidRDefault="003F472A" w:rsidP="00AB2539">
      <w:pPr>
        <w:pStyle w:val="NormalWeb"/>
        <w:widowControl/>
        <w:spacing w:before="0" w:beforeAutospacing="0" w:after="0" w:afterAutospacing="0"/>
        <w:contextualSpacing/>
        <w:rPr>
          <w:b/>
          <w:bCs/>
          <w:color w:val="auto"/>
        </w:rPr>
      </w:pPr>
    </w:p>
    <w:p w14:paraId="3D9409EE" w14:textId="6783494E" w:rsidR="00CA4044" w:rsidRPr="00AB2539" w:rsidRDefault="00E25AE0" w:rsidP="00AB2539">
      <w:pPr>
        <w:pStyle w:val="NormalWeb"/>
        <w:widowControl/>
        <w:numPr>
          <w:ilvl w:val="2"/>
          <w:numId w:val="18"/>
        </w:numPr>
        <w:spacing w:before="0" w:beforeAutospacing="0" w:after="0" w:afterAutospacing="0"/>
        <w:contextualSpacing/>
        <w:rPr>
          <w:b/>
          <w:bCs/>
          <w:color w:val="auto"/>
        </w:rPr>
      </w:pPr>
      <w:r w:rsidRPr="00AB2539">
        <w:t xml:space="preserve">Rinse the slides with </w:t>
      </w:r>
      <w:r w:rsidR="00593459">
        <w:t>dd</w:t>
      </w:r>
      <w:r w:rsidRPr="00AB2539">
        <w:t>H</w:t>
      </w:r>
      <w:r w:rsidRPr="00AB2539">
        <w:rPr>
          <w:vertAlign w:val="subscript"/>
        </w:rPr>
        <w:t>2</w:t>
      </w:r>
      <w:r w:rsidRPr="00AB2539">
        <w:t>O for 1 min.</w:t>
      </w:r>
      <w:r w:rsidR="003F472A" w:rsidRPr="00AB2539">
        <w:t xml:space="preserve"> </w:t>
      </w:r>
      <w:r w:rsidRPr="00AB2539">
        <w:t>Rinse the slides with 70%</w:t>
      </w:r>
      <w:r w:rsidR="003F472A" w:rsidRPr="00AB2539">
        <w:t xml:space="preserve">, 80%, 90% and 100% </w:t>
      </w:r>
      <w:r w:rsidRPr="00AB2539">
        <w:t>ethyl alcohol for 1</w:t>
      </w:r>
      <w:r w:rsidR="00593459" w:rsidRPr="00D13D3E">
        <w:t>‒</w:t>
      </w:r>
      <w:r w:rsidRPr="00AB2539">
        <w:t>3 min</w:t>
      </w:r>
      <w:r w:rsidR="003F472A" w:rsidRPr="00AB2539">
        <w:t xml:space="preserve"> each</w:t>
      </w:r>
      <w:r w:rsidRPr="00AB2539">
        <w:t xml:space="preserve">. </w:t>
      </w:r>
      <w:r w:rsidR="00CA4044" w:rsidRPr="00AB2539">
        <w:t xml:space="preserve">Rinse the slides with </w:t>
      </w:r>
      <w:r w:rsidR="00593459">
        <w:t>x</w:t>
      </w:r>
      <w:r w:rsidR="00CA4044" w:rsidRPr="00AB2539">
        <w:t>ylene for 1</w:t>
      </w:r>
      <w:r w:rsidR="00593459" w:rsidRPr="00D13D3E">
        <w:t>‒</w:t>
      </w:r>
      <w:r w:rsidR="00CA4044" w:rsidRPr="00AB2539">
        <w:t xml:space="preserve">3 min. </w:t>
      </w:r>
    </w:p>
    <w:p w14:paraId="4DF18259" w14:textId="77777777" w:rsidR="002F781E" w:rsidRPr="00AB2539" w:rsidRDefault="002F781E" w:rsidP="00AB2539">
      <w:pPr>
        <w:pStyle w:val="NormalWeb"/>
        <w:widowControl/>
        <w:spacing w:before="0" w:beforeAutospacing="0" w:after="0" w:afterAutospacing="0"/>
        <w:contextualSpacing/>
        <w:rPr>
          <w:b/>
          <w:bCs/>
          <w:color w:val="auto"/>
        </w:rPr>
      </w:pPr>
    </w:p>
    <w:p w14:paraId="5980554C" w14:textId="6D2FBDBB" w:rsidR="00E25AE0" w:rsidRPr="00AB2539" w:rsidRDefault="00E25AE0" w:rsidP="00AB2539">
      <w:pPr>
        <w:pStyle w:val="NormalWeb"/>
        <w:widowControl/>
        <w:numPr>
          <w:ilvl w:val="2"/>
          <w:numId w:val="18"/>
        </w:numPr>
        <w:spacing w:before="0" w:beforeAutospacing="0" w:after="0" w:afterAutospacing="0"/>
        <w:contextualSpacing/>
        <w:rPr>
          <w:b/>
          <w:bCs/>
          <w:color w:val="auto"/>
        </w:rPr>
      </w:pPr>
      <w:r w:rsidRPr="00AB2539">
        <w:t>Add permanent</w:t>
      </w:r>
      <w:r w:rsidR="00CA4044" w:rsidRPr="00AB2539">
        <w:t xml:space="preserve"> hydrophobic</w:t>
      </w:r>
      <w:r w:rsidRPr="00AB2539">
        <w:t xml:space="preserve"> mounting medium and place coverslips</w:t>
      </w:r>
      <w:r w:rsidR="00593459">
        <w:t>.</w:t>
      </w:r>
      <w:r w:rsidRPr="00AB2539">
        <w:t xml:space="preserve"> </w:t>
      </w:r>
    </w:p>
    <w:p w14:paraId="2B5538E6" w14:textId="77777777" w:rsidR="00E25AE0" w:rsidRPr="00AB2539" w:rsidRDefault="00E25AE0" w:rsidP="00AB2539">
      <w:pPr>
        <w:pStyle w:val="NormalWeb"/>
        <w:widowControl/>
        <w:spacing w:before="0" w:beforeAutospacing="0" w:after="0" w:afterAutospacing="0"/>
        <w:contextualSpacing/>
      </w:pPr>
    </w:p>
    <w:p w14:paraId="7F74A5CB" w14:textId="7FBC293E" w:rsidR="00E25AE0" w:rsidRPr="00AB2539" w:rsidRDefault="00E25AE0" w:rsidP="00AB2539">
      <w:pPr>
        <w:pStyle w:val="NormalWeb"/>
        <w:widowControl/>
        <w:spacing w:before="0" w:beforeAutospacing="0" w:after="0" w:afterAutospacing="0"/>
        <w:contextualSpacing/>
      </w:pPr>
      <w:r w:rsidRPr="00AB2539">
        <w:t>NOTE: Store at 4 °C for up to 6 months</w:t>
      </w:r>
      <w:r w:rsidR="00086ADB" w:rsidRPr="00AB2539">
        <w:t xml:space="preserve">. Self-made mounting medium </w:t>
      </w:r>
      <w:r w:rsidR="00E07FF4" w:rsidRPr="00AB2539">
        <w:t>containing</w:t>
      </w:r>
      <w:r w:rsidR="00086ADB" w:rsidRPr="00AB2539">
        <w:t xml:space="preserve"> PVA</w:t>
      </w:r>
      <w:r w:rsidR="00806027">
        <w:t xml:space="preserve"> </w:t>
      </w:r>
      <w:r w:rsidR="00086ADB" w:rsidRPr="00AB2539">
        <w:t>(Polyvinyl alcohol)-DABCO can be employed.</w:t>
      </w:r>
    </w:p>
    <w:p w14:paraId="39095F92" w14:textId="77777777" w:rsidR="00E25AE0" w:rsidRPr="00AB2539" w:rsidRDefault="00E25AE0" w:rsidP="00AB2539">
      <w:pPr>
        <w:pStyle w:val="NormalWeb"/>
        <w:widowControl/>
        <w:spacing w:before="0" w:beforeAutospacing="0" w:after="0" w:afterAutospacing="0"/>
        <w:contextualSpacing/>
        <w:rPr>
          <w:color w:val="auto"/>
        </w:rPr>
      </w:pPr>
    </w:p>
    <w:p w14:paraId="2C245732" w14:textId="3F02324A" w:rsidR="00E25AE0" w:rsidRPr="00AB2539" w:rsidRDefault="00E25AE0" w:rsidP="00AB2539">
      <w:pPr>
        <w:pStyle w:val="ListParagraph"/>
        <w:widowControl/>
        <w:numPr>
          <w:ilvl w:val="1"/>
          <w:numId w:val="18"/>
        </w:numPr>
        <w:autoSpaceDE/>
        <w:autoSpaceDN/>
        <w:adjustRightInd/>
        <w:rPr>
          <w:b/>
          <w:bCs/>
        </w:rPr>
      </w:pPr>
      <w:r w:rsidRPr="00AB2539">
        <w:t>For protocols using immunofluorescence</w:t>
      </w:r>
      <w:r w:rsidR="00593459">
        <w:t>,</w:t>
      </w:r>
      <w:r w:rsidR="00A76D61" w:rsidRPr="00AB2539">
        <w:t xml:space="preserve"> </w:t>
      </w:r>
      <w:r w:rsidR="00593459">
        <w:t>a</w:t>
      </w:r>
      <w:r w:rsidRPr="00AB2539">
        <w:t>dd a small volume (25</w:t>
      </w:r>
      <w:r w:rsidR="00593459" w:rsidRPr="00D13D3E">
        <w:t>‒</w:t>
      </w:r>
      <w:r w:rsidRPr="00AB2539">
        <w:t xml:space="preserve">50 μL) of </w:t>
      </w:r>
      <w:r w:rsidR="00CA4044" w:rsidRPr="00AB2539">
        <w:t xml:space="preserve">hydrophilic </w:t>
      </w:r>
      <w:r w:rsidRPr="00AB2539">
        <w:t>mounting medium with DAPI, propidium iodide or similar.</w:t>
      </w:r>
      <w:r w:rsidR="00A76D61" w:rsidRPr="00AB2539">
        <w:t xml:space="preserve"> </w:t>
      </w:r>
      <w:r w:rsidRPr="00AB2539">
        <w:t>Seal around the perimeter with nail polish or a plastic sealant.</w:t>
      </w:r>
      <w:r w:rsidR="007003E1" w:rsidRPr="00AB2539">
        <w:t xml:space="preserve"> </w:t>
      </w:r>
      <w:r w:rsidRPr="00AB2539">
        <w:t>Store at 4 °C for up to 6 months.</w:t>
      </w:r>
    </w:p>
    <w:p w14:paraId="0931EEF6" w14:textId="77777777" w:rsidR="00E25AE0" w:rsidRPr="00AB2539" w:rsidRDefault="00E25AE0" w:rsidP="00AB2539">
      <w:pPr>
        <w:pStyle w:val="NormalWeb"/>
        <w:widowControl/>
        <w:spacing w:before="0" w:beforeAutospacing="0" w:after="0" w:afterAutospacing="0"/>
        <w:contextualSpacing/>
        <w:rPr>
          <w:color w:val="auto"/>
        </w:rPr>
      </w:pPr>
    </w:p>
    <w:p w14:paraId="5BA90604" w14:textId="3C8FA440" w:rsidR="00E25AE0" w:rsidRPr="00AB2539" w:rsidRDefault="00E758D3" w:rsidP="00AB2539">
      <w:pPr>
        <w:pStyle w:val="NormalWeb"/>
        <w:widowControl/>
        <w:numPr>
          <w:ilvl w:val="0"/>
          <w:numId w:val="18"/>
        </w:numPr>
        <w:spacing w:before="0" w:beforeAutospacing="0" w:after="0" w:afterAutospacing="0"/>
        <w:contextualSpacing/>
        <w:rPr>
          <w:b/>
          <w:bCs/>
          <w:color w:val="auto"/>
          <w:highlight w:val="yellow"/>
        </w:rPr>
      </w:pPr>
      <w:r w:rsidRPr="00AB2539">
        <w:rPr>
          <w:b/>
          <w:bCs/>
          <w:highlight w:val="yellow"/>
        </w:rPr>
        <w:t>Imaging and analysis</w:t>
      </w:r>
    </w:p>
    <w:p w14:paraId="6D9CFBA5" w14:textId="77777777" w:rsidR="001C52C2" w:rsidRPr="00AB2539" w:rsidRDefault="001C52C2" w:rsidP="00AB2539">
      <w:pPr>
        <w:pStyle w:val="NormalWeb"/>
        <w:widowControl/>
        <w:spacing w:before="0" w:beforeAutospacing="0" w:after="0" w:afterAutospacing="0"/>
        <w:contextualSpacing/>
        <w:rPr>
          <w:b/>
          <w:bCs/>
          <w:color w:val="auto"/>
          <w:highlight w:val="yellow"/>
        </w:rPr>
      </w:pPr>
    </w:p>
    <w:p w14:paraId="3778A2EC" w14:textId="236EC046" w:rsidR="00E07FF4" w:rsidRPr="00AB2539" w:rsidRDefault="00D23089" w:rsidP="00AB2539">
      <w:pPr>
        <w:pStyle w:val="NormalWeb"/>
        <w:widowControl/>
        <w:spacing w:before="0" w:beforeAutospacing="0" w:after="0" w:afterAutospacing="0"/>
        <w:contextualSpacing/>
      </w:pPr>
      <w:r w:rsidRPr="00AB2539">
        <w:t xml:space="preserve">NOTE: </w:t>
      </w:r>
      <w:r w:rsidR="008F19FD" w:rsidRPr="00AB2539">
        <w:t xml:space="preserve">See </w:t>
      </w:r>
      <w:r w:rsidR="008F19FD" w:rsidRPr="00AB2539">
        <w:rPr>
          <w:b/>
          <w:bCs/>
        </w:rPr>
        <w:t xml:space="preserve">Table 2 </w:t>
      </w:r>
      <w:r w:rsidR="008F19FD" w:rsidRPr="00AB2539">
        <w:t xml:space="preserve">for </w:t>
      </w:r>
      <w:r w:rsidR="00626ABC" w:rsidRPr="00AB2539">
        <w:t>m</w:t>
      </w:r>
      <w:r w:rsidRPr="00AB2539">
        <w:t>icroscope setup specification</w:t>
      </w:r>
      <w:r w:rsidR="008F19FD" w:rsidRPr="00AB2539">
        <w:t>s</w:t>
      </w:r>
      <w:r w:rsidR="00095C4D" w:rsidRPr="00AB2539">
        <w:t>.</w:t>
      </w:r>
      <w:r w:rsidR="0051159E" w:rsidRPr="00AB2539">
        <w:t xml:space="preserve"> Usually, </w:t>
      </w:r>
      <w:r w:rsidR="00593459" w:rsidRPr="00AB2539">
        <w:t xml:space="preserve">counting </w:t>
      </w:r>
      <w:r w:rsidR="0051159E" w:rsidRPr="00AB2539">
        <w:t xml:space="preserve">the stained new cells is </w:t>
      </w:r>
      <w:r w:rsidR="00E07FF4" w:rsidRPr="00AB2539">
        <w:t>done</w:t>
      </w:r>
      <w:r w:rsidR="009C725E" w:rsidRPr="00AB2539">
        <w:t xml:space="preserve"> </w:t>
      </w:r>
      <w:r w:rsidR="0051159E" w:rsidRPr="00AB2539">
        <w:t>using the peroxidase reaction stained slices (cheaper</w:t>
      </w:r>
      <w:r w:rsidR="009C725E" w:rsidRPr="00AB2539">
        <w:t xml:space="preserve"> method</w:t>
      </w:r>
      <w:r w:rsidR="0051159E" w:rsidRPr="00AB2539">
        <w:t xml:space="preserve">), but it </w:t>
      </w:r>
      <w:r w:rsidR="00E07FF4" w:rsidRPr="00AB2539">
        <w:t>can also</w:t>
      </w:r>
      <w:r w:rsidR="0051159E" w:rsidRPr="00AB2539">
        <w:t xml:space="preserve"> be </w:t>
      </w:r>
      <w:r w:rsidR="00E07FF4" w:rsidRPr="00AB2539">
        <w:t>performed</w:t>
      </w:r>
      <w:r w:rsidR="0051159E" w:rsidRPr="00AB2539">
        <w:t xml:space="preserve"> us</w:t>
      </w:r>
      <w:r w:rsidR="009C725E" w:rsidRPr="00AB2539">
        <w:t>ing</w:t>
      </w:r>
      <w:r w:rsidR="0051159E" w:rsidRPr="00AB2539">
        <w:t xml:space="preserve"> immunofluorescence.</w:t>
      </w:r>
    </w:p>
    <w:p w14:paraId="23547FF0" w14:textId="77777777" w:rsidR="00E07FF4" w:rsidRPr="00AB2539" w:rsidRDefault="00E07FF4" w:rsidP="00AB2539">
      <w:pPr>
        <w:pStyle w:val="NormalWeb"/>
        <w:widowControl/>
        <w:spacing w:before="0" w:beforeAutospacing="0" w:after="0" w:afterAutospacing="0"/>
        <w:contextualSpacing/>
      </w:pPr>
    </w:p>
    <w:p w14:paraId="5BCF2E75" w14:textId="6AD31458" w:rsidR="002F781E" w:rsidRPr="00AB2539" w:rsidRDefault="0068182E" w:rsidP="00AB2539">
      <w:pPr>
        <w:pStyle w:val="NormalWeb"/>
        <w:widowControl/>
        <w:numPr>
          <w:ilvl w:val="1"/>
          <w:numId w:val="18"/>
        </w:numPr>
        <w:spacing w:before="0" w:beforeAutospacing="0" w:after="0" w:afterAutospacing="0"/>
        <w:contextualSpacing/>
        <w:rPr>
          <w:highlight w:val="yellow"/>
        </w:rPr>
      </w:pPr>
      <w:r w:rsidRPr="00AB2539">
        <w:rPr>
          <w:highlight w:val="yellow"/>
        </w:rPr>
        <w:t>To quantify cells, first, identify the dentate gyrus properly with the 4</w:t>
      </w:r>
      <w:r w:rsidR="00E07FF4" w:rsidRPr="00AB2539">
        <w:rPr>
          <w:highlight w:val="yellow"/>
        </w:rPr>
        <w:t>x</w:t>
      </w:r>
      <w:r w:rsidRPr="00AB2539">
        <w:rPr>
          <w:highlight w:val="yellow"/>
        </w:rPr>
        <w:t xml:space="preserve"> magnification lens (for further instructions on DG anatomical detail, see Amaral et al.</w:t>
      </w:r>
      <w:r w:rsidRPr="00AB2539">
        <w:rPr>
          <w:highlight w:val="yellow"/>
        </w:rPr>
        <w:fldChar w:fldCharType="begin" w:fldLock="1"/>
      </w:r>
      <w:r w:rsidRPr="00AB2539">
        <w:rPr>
          <w:highlight w:val="yellow"/>
        </w:rPr>
        <w:instrText>ADDIN CSL_CITATION {"citationItems":[{"id":"ITEM-1","itemData":{"DOI":"10.1016/S0079-6123(07)63001-5","author":[{"dropping-particle":"","family":"Amaral","given":"David G.","non-dropping-particle":"","parse-names":false,"suffix":""},{"dropping-particle":"","family":"Scharfman","given":"Helen E.","non-dropping-particle":"","parse-names":false,"suffix":""},{"dropping-particle":"","family":"Lavenex","given":"Pierre","non-dropping-particle":"","parse-names":false,"suffix":""}],"container-title":"Progress in brain research","id":"ITEM-1","issued":{"date-parts":[["2007"]]},"page":"3-22","title":"The dentate gyrus: fundamental neuroanatomical organization (dentate gyrus for dummies)","type":"article-journal","volume":"163"},"uris":["http://www.mendeley.com/documents/?uuid=8adae38d-2875-4825-aee0-4b9253fcc18a"]}],"mendeley":{"formattedCitation":"&lt;sup&gt;16&lt;/sup&gt;","plainTextFormattedCitation":"16","previouslyFormattedCitation":"&lt;sup&gt;16&lt;/sup&gt;"},"properties":{"noteIndex":0},"schema":"https://github.com/citation-style-language/schema/raw/master/csl-citation.json"}</w:instrText>
      </w:r>
      <w:r w:rsidRPr="00AB2539">
        <w:rPr>
          <w:highlight w:val="yellow"/>
        </w:rPr>
        <w:fldChar w:fldCharType="separate"/>
      </w:r>
      <w:r w:rsidRPr="00AB2539">
        <w:rPr>
          <w:noProof/>
          <w:highlight w:val="yellow"/>
          <w:vertAlign w:val="superscript"/>
        </w:rPr>
        <w:t>16</w:t>
      </w:r>
      <w:r w:rsidRPr="00AB2539">
        <w:rPr>
          <w:highlight w:val="yellow"/>
        </w:rPr>
        <w:fldChar w:fldCharType="end"/>
      </w:r>
      <w:r w:rsidR="00593459">
        <w:rPr>
          <w:highlight w:val="yellow"/>
        </w:rPr>
        <w:t>).</w:t>
      </w:r>
    </w:p>
    <w:p w14:paraId="580D2D38" w14:textId="77777777" w:rsidR="0068182E" w:rsidRPr="00AB2539" w:rsidRDefault="0068182E" w:rsidP="00AB2539">
      <w:pPr>
        <w:pStyle w:val="NormalWeb"/>
        <w:widowControl/>
        <w:spacing w:before="0" w:beforeAutospacing="0" w:after="0" w:afterAutospacing="0"/>
        <w:contextualSpacing/>
        <w:rPr>
          <w:highlight w:val="yellow"/>
        </w:rPr>
      </w:pPr>
    </w:p>
    <w:p w14:paraId="35304BBA" w14:textId="3FBC3FE9" w:rsidR="00E25AE0" w:rsidRPr="00AB2539" w:rsidRDefault="00500F8F" w:rsidP="00AB2539">
      <w:pPr>
        <w:pStyle w:val="NormalWeb"/>
        <w:widowControl/>
        <w:numPr>
          <w:ilvl w:val="2"/>
          <w:numId w:val="18"/>
        </w:numPr>
        <w:spacing w:before="0" w:beforeAutospacing="0" w:after="0" w:afterAutospacing="0"/>
        <w:contextualSpacing/>
        <w:rPr>
          <w:highlight w:val="yellow"/>
        </w:rPr>
      </w:pPr>
      <w:r w:rsidRPr="00AB2539">
        <w:rPr>
          <w:highlight w:val="yellow"/>
        </w:rPr>
        <w:t>S</w:t>
      </w:r>
      <w:r w:rsidR="00E25AE0" w:rsidRPr="00AB2539">
        <w:rPr>
          <w:highlight w:val="yellow"/>
        </w:rPr>
        <w:t>earch the granular cell layer of the dentate gyrus</w:t>
      </w:r>
      <w:r w:rsidR="00593459">
        <w:rPr>
          <w:highlight w:val="yellow"/>
        </w:rPr>
        <w:t xml:space="preserve"> for</w:t>
      </w:r>
      <w:r w:rsidR="00E25AE0" w:rsidRPr="00AB2539">
        <w:rPr>
          <w:highlight w:val="yellow"/>
        </w:rPr>
        <w:t xml:space="preserve"> nucle</w:t>
      </w:r>
      <w:r w:rsidR="00593459">
        <w:rPr>
          <w:highlight w:val="yellow"/>
        </w:rPr>
        <w:t>i</w:t>
      </w:r>
      <w:r w:rsidR="00E25AE0" w:rsidRPr="00AB2539">
        <w:rPr>
          <w:highlight w:val="yellow"/>
        </w:rPr>
        <w:t xml:space="preserve"> labeled with </w:t>
      </w:r>
      <w:proofErr w:type="spellStart"/>
      <w:r w:rsidR="00E25AE0" w:rsidRPr="00AB2539">
        <w:rPr>
          <w:highlight w:val="yellow"/>
        </w:rPr>
        <w:t>BrdU</w:t>
      </w:r>
      <w:proofErr w:type="spellEnd"/>
      <w:r w:rsidRPr="00AB2539">
        <w:rPr>
          <w:highlight w:val="yellow"/>
        </w:rPr>
        <w:t xml:space="preserve"> (using the 40</w:t>
      </w:r>
      <w:r w:rsidR="00E07FF4" w:rsidRPr="00AB2539">
        <w:rPr>
          <w:highlight w:val="yellow"/>
        </w:rPr>
        <w:t>x</w:t>
      </w:r>
      <w:r w:rsidRPr="00AB2539">
        <w:rPr>
          <w:highlight w:val="yellow"/>
        </w:rPr>
        <w:t xml:space="preserve"> magnification lens)</w:t>
      </w:r>
      <w:r w:rsidR="00E25AE0" w:rsidRPr="00AB2539">
        <w:rPr>
          <w:highlight w:val="yellow"/>
        </w:rPr>
        <w:t xml:space="preserve">. </w:t>
      </w:r>
      <w:r w:rsidR="00E07FF4" w:rsidRPr="00AB2539">
        <w:rPr>
          <w:highlight w:val="yellow"/>
        </w:rPr>
        <w:t>Perform</w:t>
      </w:r>
      <w:r w:rsidR="00E25AE0" w:rsidRPr="00AB2539">
        <w:rPr>
          <w:highlight w:val="yellow"/>
        </w:rPr>
        <w:t xml:space="preserve"> cell search exhaustively along </w:t>
      </w:r>
      <w:r w:rsidR="00E07FF4" w:rsidRPr="00AB2539">
        <w:rPr>
          <w:highlight w:val="yellow"/>
        </w:rPr>
        <w:t>the</w:t>
      </w:r>
      <w:r w:rsidR="00E25AE0" w:rsidRPr="00AB2539">
        <w:rPr>
          <w:highlight w:val="yellow"/>
        </w:rPr>
        <w:t xml:space="preserve"> z-axis </w:t>
      </w:r>
      <w:r w:rsidR="00E07FF4" w:rsidRPr="00AB2539">
        <w:rPr>
          <w:highlight w:val="yellow"/>
        </w:rPr>
        <w:t xml:space="preserve">since </w:t>
      </w:r>
      <w:r w:rsidR="00E25AE0" w:rsidRPr="00AB2539">
        <w:rPr>
          <w:highlight w:val="yellow"/>
        </w:rPr>
        <w:t xml:space="preserve">new cells </w:t>
      </w:r>
      <w:r w:rsidR="00E07FF4" w:rsidRPr="00AB2539">
        <w:rPr>
          <w:highlight w:val="yellow"/>
        </w:rPr>
        <w:t>can be</w:t>
      </w:r>
      <w:r w:rsidR="00E25AE0" w:rsidRPr="00AB2539">
        <w:rPr>
          <w:highlight w:val="yellow"/>
        </w:rPr>
        <w:t xml:space="preserve"> distributed in different layers (see </w:t>
      </w:r>
      <w:r w:rsidR="00E25AE0" w:rsidRPr="00AB2539">
        <w:rPr>
          <w:b/>
          <w:bCs/>
          <w:highlight w:val="yellow"/>
        </w:rPr>
        <w:t>Video 1</w:t>
      </w:r>
      <w:r w:rsidR="00E25AE0" w:rsidRPr="00AB2539">
        <w:rPr>
          <w:highlight w:val="yellow"/>
        </w:rPr>
        <w:t>).</w:t>
      </w:r>
    </w:p>
    <w:p w14:paraId="1FEAC77E" w14:textId="77777777" w:rsidR="002F781E" w:rsidRPr="00AB2539" w:rsidRDefault="002F781E" w:rsidP="00AB2539">
      <w:pPr>
        <w:pStyle w:val="NormalWeb"/>
        <w:widowControl/>
        <w:spacing w:before="0" w:beforeAutospacing="0" w:after="0" w:afterAutospacing="0"/>
        <w:contextualSpacing/>
        <w:rPr>
          <w:highlight w:val="yellow"/>
        </w:rPr>
      </w:pPr>
    </w:p>
    <w:p w14:paraId="05A32F7E" w14:textId="77777777" w:rsidR="00DB330A"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t>Select an interval section for cell searching all over the dentate gyrus</w:t>
      </w:r>
      <w:r w:rsidR="00500F8F" w:rsidRPr="00AB2539">
        <w:rPr>
          <w:highlight w:val="yellow"/>
        </w:rPr>
        <w:t xml:space="preserve"> (e.g., </w:t>
      </w:r>
      <w:r w:rsidRPr="00AB2539">
        <w:rPr>
          <w:highlight w:val="yellow"/>
        </w:rPr>
        <w:t xml:space="preserve">every 6th section of tissue, equivalent to every 240 </w:t>
      </w:r>
      <w:proofErr w:type="spellStart"/>
      <w:r w:rsidRPr="00AB2539">
        <w:rPr>
          <w:highlight w:val="yellow"/>
        </w:rPr>
        <w:t>μm</w:t>
      </w:r>
      <w:proofErr w:type="spellEnd"/>
      <w:r w:rsidR="00500F8F" w:rsidRPr="00AB2539">
        <w:rPr>
          <w:highlight w:val="yellow"/>
        </w:rPr>
        <w:t>).</w:t>
      </w:r>
    </w:p>
    <w:p w14:paraId="05FFD633" w14:textId="77777777" w:rsidR="00DB330A" w:rsidRPr="00AB2539" w:rsidRDefault="00DB330A" w:rsidP="00AB2539">
      <w:pPr>
        <w:pStyle w:val="ListParagraph"/>
        <w:widowControl/>
        <w:ind w:left="0"/>
        <w:rPr>
          <w:highlight w:val="yellow"/>
        </w:rPr>
      </w:pPr>
    </w:p>
    <w:p w14:paraId="71CBA4D6" w14:textId="33ECABAE" w:rsidR="00500F8F" w:rsidRPr="00AB2539" w:rsidRDefault="00593459" w:rsidP="00AB2539">
      <w:pPr>
        <w:pStyle w:val="NormalWeb"/>
        <w:widowControl/>
        <w:numPr>
          <w:ilvl w:val="2"/>
          <w:numId w:val="18"/>
        </w:numPr>
        <w:spacing w:before="0" w:beforeAutospacing="0" w:after="0" w:afterAutospacing="0"/>
        <w:contextualSpacing/>
        <w:rPr>
          <w:highlight w:val="yellow"/>
        </w:rPr>
      </w:pPr>
      <w:r>
        <w:rPr>
          <w:highlight w:val="yellow"/>
        </w:rPr>
        <w:t>C</w:t>
      </w:r>
      <w:r w:rsidR="00500F8F" w:rsidRPr="00AB2539">
        <w:rPr>
          <w:highlight w:val="yellow"/>
        </w:rPr>
        <w:t xml:space="preserve">ount all </w:t>
      </w:r>
      <w:proofErr w:type="spellStart"/>
      <w:r w:rsidR="00500F8F" w:rsidRPr="00AB2539">
        <w:rPr>
          <w:highlight w:val="yellow"/>
        </w:rPr>
        <w:t>BrdU</w:t>
      </w:r>
      <w:proofErr w:type="spellEnd"/>
      <w:r w:rsidR="00500F8F" w:rsidRPr="00AB2539">
        <w:rPr>
          <w:highlight w:val="yellow"/>
        </w:rPr>
        <w:t xml:space="preserve"> positive cells. </w:t>
      </w:r>
      <w:r w:rsidR="00E25AE0" w:rsidRPr="00AB2539">
        <w:rPr>
          <w:highlight w:val="yellow"/>
        </w:rPr>
        <w:t xml:space="preserve">The morphology of the labeled nucleus can change depending on how much </w:t>
      </w:r>
      <w:proofErr w:type="spellStart"/>
      <w:r w:rsidR="00E25AE0" w:rsidRPr="00AB2539">
        <w:rPr>
          <w:highlight w:val="yellow"/>
        </w:rPr>
        <w:t>BrdU</w:t>
      </w:r>
      <w:proofErr w:type="spellEnd"/>
      <w:r w:rsidR="00E25AE0" w:rsidRPr="00AB2539">
        <w:rPr>
          <w:highlight w:val="yellow"/>
        </w:rPr>
        <w:t xml:space="preserve"> the cell incorporated (see </w:t>
      </w:r>
      <w:r w:rsidR="00E25AE0" w:rsidRPr="00AB2539">
        <w:rPr>
          <w:b/>
          <w:bCs/>
          <w:highlight w:val="yellow"/>
        </w:rPr>
        <w:t xml:space="preserve">Figure </w:t>
      </w:r>
      <w:r w:rsidR="00E45BD9" w:rsidRPr="00AB2539">
        <w:rPr>
          <w:b/>
          <w:bCs/>
          <w:highlight w:val="yellow"/>
        </w:rPr>
        <w:t>3</w:t>
      </w:r>
      <w:r w:rsidR="00500F8F" w:rsidRPr="00AB2539">
        <w:rPr>
          <w:highlight w:val="yellow"/>
        </w:rPr>
        <w:t xml:space="preserve"> as a guide</w:t>
      </w:r>
      <w:r w:rsidR="00E25AE0" w:rsidRPr="00AB2539">
        <w:rPr>
          <w:highlight w:val="yellow"/>
        </w:rPr>
        <w:t xml:space="preserve">). </w:t>
      </w:r>
      <w:r w:rsidR="00500F8F" w:rsidRPr="00AB2539">
        <w:rPr>
          <w:highlight w:val="yellow"/>
        </w:rPr>
        <w:t xml:space="preserve">Move slowly over the z-axis to quantify all several nuclei that integrate a cluster (see </w:t>
      </w:r>
      <w:r w:rsidR="00500F8F" w:rsidRPr="00AB2539">
        <w:rPr>
          <w:b/>
          <w:bCs/>
          <w:highlight w:val="yellow"/>
        </w:rPr>
        <w:t>Video 2</w:t>
      </w:r>
      <w:r w:rsidR="00500F8F" w:rsidRPr="00AB2539">
        <w:rPr>
          <w:highlight w:val="yellow"/>
        </w:rPr>
        <w:t>).</w:t>
      </w:r>
    </w:p>
    <w:p w14:paraId="1FA4C2AB" w14:textId="77777777" w:rsidR="002F781E" w:rsidRPr="00AB2539" w:rsidRDefault="002F781E" w:rsidP="00AB2539">
      <w:pPr>
        <w:pStyle w:val="NormalWeb"/>
        <w:widowControl/>
        <w:spacing w:before="0" w:beforeAutospacing="0" w:after="0" w:afterAutospacing="0"/>
        <w:contextualSpacing/>
        <w:rPr>
          <w:highlight w:val="yellow"/>
        </w:rPr>
      </w:pPr>
    </w:p>
    <w:p w14:paraId="0358B93F" w14:textId="5335C31C" w:rsidR="00DB330A" w:rsidRPr="00CB4BCC" w:rsidRDefault="00E25AE0" w:rsidP="00AB2539">
      <w:pPr>
        <w:pStyle w:val="NormalWeb"/>
        <w:widowControl/>
        <w:numPr>
          <w:ilvl w:val="2"/>
          <w:numId w:val="18"/>
        </w:numPr>
        <w:spacing w:before="0" w:beforeAutospacing="0" w:after="0" w:afterAutospacing="0"/>
        <w:contextualSpacing/>
      </w:pPr>
      <w:r w:rsidRPr="00CB4BCC">
        <w:t>Multiply the total number of counted cells with the interval section selected (e.g.</w:t>
      </w:r>
      <w:r w:rsidR="00593459" w:rsidRPr="00CB4BCC">
        <w:t>,</w:t>
      </w:r>
      <w:r w:rsidRPr="00CB4BCC">
        <w:t xml:space="preserve"> 6) to estimate the total number of </w:t>
      </w:r>
      <w:proofErr w:type="spellStart"/>
      <w:r w:rsidRPr="00CB4BCC">
        <w:t>BrdU</w:t>
      </w:r>
      <w:proofErr w:type="spellEnd"/>
      <w:r w:rsidR="00593459" w:rsidRPr="00CB4BCC">
        <w:t>-</w:t>
      </w:r>
      <w:r w:rsidRPr="00CB4BCC">
        <w:t>labeled new cells.</w:t>
      </w:r>
    </w:p>
    <w:p w14:paraId="778ADAF0" w14:textId="77777777" w:rsidR="00DB330A" w:rsidRPr="00AB2539" w:rsidRDefault="00DB330A" w:rsidP="00AB2539">
      <w:pPr>
        <w:pStyle w:val="ListParagraph"/>
        <w:widowControl/>
        <w:ind w:left="0"/>
        <w:rPr>
          <w:highlight w:val="yellow"/>
        </w:rPr>
      </w:pPr>
    </w:p>
    <w:p w14:paraId="3CB6A339" w14:textId="6BE104A1" w:rsidR="00E25AE0"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lastRenderedPageBreak/>
        <w:t>Ideally, in a regular experiment,</w:t>
      </w:r>
      <w:r w:rsidR="00DB330A" w:rsidRPr="00AB2539">
        <w:rPr>
          <w:highlight w:val="yellow"/>
        </w:rPr>
        <w:t xml:space="preserve"> count at least</w:t>
      </w:r>
      <w:r w:rsidRPr="00AB2539">
        <w:rPr>
          <w:highlight w:val="yellow"/>
        </w:rPr>
        <w:t xml:space="preserve"> ten sections per animal and at least five animals per group.</w:t>
      </w:r>
    </w:p>
    <w:p w14:paraId="45A0A835" w14:textId="77777777" w:rsidR="00E25AE0" w:rsidRPr="00AB2539" w:rsidRDefault="00E25AE0" w:rsidP="00AB2539">
      <w:pPr>
        <w:pStyle w:val="NormalWeb"/>
        <w:widowControl/>
        <w:spacing w:before="0" w:beforeAutospacing="0" w:after="0" w:afterAutospacing="0"/>
        <w:contextualSpacing/>
      </w:pPr>
    </w:p>
    <w:p w14:paraId="30242A02" w14:textId="7C9B0B98" w:rsidR="00741719" w:rsidRPr="00AB2539" w:rsidRDefault="00E25AE0" w:rsidP="00AB2539">
      <w:pPr>
        <w:pStyle w:val="ListParagraph"/>
        <w:widowControl/>
        <w:numPr>
          <w:ilvl w:val="1"/>
          <w:numId w:val="18"/>
        </w:numPr>
        <w:autoSpaceDE/>
        <w:autoSpaceDN/>
        <w:adjustRightInd/>
        <w:rPr>
          <w:highlight w:val="yellow"/>
        </w:rPr>
      </w:pPr>
      <w:r w:rsidRPr="00AB2539">
        <w:rPr>
          <w:highlight w:val="yellow"/>
        </w:rPr>
        <w:t xml:space="preserve">Image </w:t>
      </w:r>
      <w:r w:rsidR="00593459">
        <w:rPr>
          <w:highlight w:val="yellow"/>
        </w:rPr>
        <w:t>d</w:t>
      </w:r>
      <w:r w:rsidRPr="00AB2539">
        <w:rPr>
          <w:highlight w:val="yellow"/>
        </w:rPr>
        <w:t>econvolution</w:t>
      </w:r>
      <w:r w:rsidR="00A84080" w:rsidRPr="00AB2539">
        <w:rPr>
          <w:highlight w:val="yellow"/>
        </w:rPr>
        <w:t xml:space="preserve"> (</w:t>
      </w:r>
      <w:r w:rsidR="00593459">
        <w:rPr>
          <w:highlight w:val="yellow"/>
        </w:rPr>
        <w:t>o</w:t>
      </w:r>
      <w:r w:rsidR="00A84080" w:rsidRPr="00AB2539">
        <w:rPr>
          <w:highlight w:val="yellow"/>
        </w:rPr>
        <w:t>ptional)</w:t>
      </w:r>
    </w:p>
    <w:p w14:paraId="37911C7B" w14:textId="77777777" w:rsidR="00741719" w:rsidRPr="00AB2539" w:rsidRDefault="00741719" w:rsidP="00AB2539">
      <w:pPr>
        <w:pStyle w:val="ListParagraph"/>
        <w:widowControl/>
        <w:autoSpaceDE/>
        <w:autoSpaceDN/>
        <w:adjustRightInd/>
        <w:ind w:left="0"/>
        <w:rPr>
          <w:b/>
          <w:bCs/>
        </w:rPr>
      </w:pPr>
    </w:p>
    <w:p w14:paraId="24E84928" w14:textId="5DC2AC57" w:rsidR="00C87719" w:rsidRPr="00AB2539" w:rsidRDefault="00E4495F" w:rsidP="00AB2539">
      <w:pPr>
        <w:pStyle w:val="NormalWeb"/>
        <w:widowControl/>
        <w:spacing w:before="0" w:beforeAutospacing="0" w:after="0" w:afterAutospacing="0"/>
        <w:contextualSpacing/>
        <w:rPr>
          <w:color w:val="auto"/>
        </w:rPr>
      </w:pPr>
      <w:r w:rsidRPr="00AB2539">
        <w:rPr>
          <w:color w:val="000000" w:themeColor="text1"/>
        </w:rPr>
        <w:t xml:space="preserve">NOTE: </w:t>
      </w:r>
      <w:r w:rsidR="00740C31" w:rsidRPr="00AB2539">
        <w:rPr>
          <w:color w:val="000000" w:themeColor="text1"/>
        </w:rPr>
        <w:t xml:space="preserve">Refer to </w:t>
      </w:r>
      <w:r w:rsidRPr="00AB2539">
        <w:rPr>
          <w:color w:val="000000" w:themeColor="text1"/>
        </w:rPr>
        <w:t xml:space="preserve">the </w:t>
      </w:r>
      <w:r w:rsidR="00593459" w:rsidRPr="008348CD">
        <w:rPr>
          <w:color w:val="000000" w:themeColor="text1"/>
        </w:rPr>
        <w:t>i</w:t>
      </w:r>
      <w:r w:rsidRPr="008348CD">
        <w:rPr>
          <w:color w:val="000000" w:themeColor="text1"/>
        </w:rPr>
        <w:t>ntroduction</w:t>
      </w:r>
      <w:r w:rsidRPr="00AB2539">
        <w:rPr>
          <w:color w:val="000000" w:themeColor="text1"/>
        </w:rPr>
        <w:t xml:space="preserve"> section for important </w:t>
      </w:r>
      <w:r w:rsidR="00740C31" w:rsidRPr="00AB2539">
        <w:rPr>
          <w:color w:val="000000" w:themeColor="text1"/>
        </w:rPr>
        <w:t xml:space="preserve">information </w:t>
      </w:r>
      <w:r w:rsidRPr="00AB2539">
        <w:rPr>
          <w:color w:val="000000" w:themeColor="text1"/>
        </w:rPr>
        <w:t>about this step. Th</w:t>
      </w:r>
      <w:r w:rsidR="00165D76" w:rsidRPr="00AB2539">
        <w:rPr>
          <w:color w:val="000000" w:themeColor="text1"/>
        </w:rPr>
        <w:t>is</w:t>
      </w:r>
      <w:r w:rsidRPr="00AB2539">
        <w:rPr>
          <w:color w:val="000000" w:themeColor="text1"/>
        </w:rPr>
        <w:t xml:space="preserve"> procedure need</w:t>
      </w:r>
      <w:r w:rsidR="00E07FF4" w:rsidRPr="00AB2539">
        <w:rPr>
          <w:color w:val="000000" w:themeColor="text1"/>
        </w:rPr>
        <w:t>s</w:t>
      </w:r>
      <w:r w:rsidRPr="00AB2539">
        <w:rPr>
          <w:color w:val="000000" w:themeColor="text1"/>
        </w:rPr>
        <w:t xml:space="preserve"> monochromatic </w:t>
      </w:r>
      <w:r w:rsidRPr="00AB2539">
        <w:rPr>
          <w:color w:val="auto"/>
        </w:rPr>
        <w:t>images (</w:t>
      </w:r>
      <w:r w:rsidR="00593459">
        <w:rPr>
          <w:color w:val="auto"/>
        </w:rPr>
        <w:t>grayscale</w:t>
      </w:r>
      <w:r w:rsidRPr="00AB2539">
        <w:rPr>
          <w:color w:val="auto"/>
        </w:rPr>
        <w:t xml:space="preserve">). </w:t>
      </w:r>
      <w:r w:rsidR="00A33A30" w:rsidRPr="00AB2539">
        <w:rPr>
          <w:color w:val="auto"/>
        </w:rPr>
        <w:t xml:space="preserve">Transform </w:t>
      </w:r>
      <w:r w:rsidRPr="00AB2539">
        <w:rPr>
          <w:color w:val="auto"/>
        </w:rPr>
        <w:t>color images to</w:t>
      </w:r>
      <w:r w:rsidR="00593459">
        <w:rPr>
          <w:color w:val="auto"/>
        </w:rPr>
        <w:t xml:space="preserve"> grayscale</w:t>
      </w:r>
      <w:r w:rsidRPr="00AB2539">
        <w:rPr>
          <w:color w:val="auto"/>
        </w:rPr>
        <w:t>. If the images are an RGB composite, first split the channels and merge them as a single image (</w:t>
      </w:r>
      <w:r w:rsidR="00095C4D" w:rsidRPr="00AB2539">
        <w:rPr>
          <w:color w:val="auto"/>
        </w:rPr>
        <w:t>not</w:t>
      </w:r>
      <w:r w:rsidRPr="00AB2539">
        <w:rPr>
          <w:color w:val="auto"/>
        </w:rPr>
        <w:t xml:space="preserve"> composite)</w:t>
      </w:r>
      <w:r w:rsidR="00806027">
        <w:rPr>
          <w:color w:val="auto"/>
        </w:rPr>
        <w:t>, then</w:t>
      </w:r>
      <w:r w:rsidRPr="00AB2539">
        <w:rPr>
          <w:color w:val="auto"/>
        </w:rPr>
        <w:t xml:space="preserve"> transform to 8-bit </w:t>
      </w:r>
      <w:r w:rsidR="00593459">
        <w:rPr>
          <w:color w:val="auto"/>
        </w:rPr>
        <w:t>grayscale</w:t>
      </w:r>
      <w:r w:rsidRPr="00AB2539">
        <w:rPr>
          <w:color w:val="auto"/>
        </w:rPr>
        <w:t>.</w:t>
      </w:r>
    </w:p>
    <w:p w14:paraId="0297FCFD" w14:textId="77777777" w:rsidR="00C87719" w:rsidRPr="00AB2539" w:rsidRDefault="00C87719" w:rsidP="00AB2539">
      <w:pPr>
        <w:pStyle w:val="NormalWeb"/>
        <w:widowControl/>
        <w:spacing w:before="0" w:beforeAutospacing="0" w:after="0" w:afterAutospacing="0"/>
        <w:contextualSpacing/>
        <w:rPr>
          <w:color w:val="auto"/>
          <w:highlight w:val="yellow"/>
        </w:rPr>
      </w:pPr>
    </w:p>
    <w:p w14:paraId="296E9456" w14:textId="0421CBDB" w:rsidR="00676301" w:rsidRPr="00AB2539" w:rsidRDefault="00676301"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Create a </w:t>
      </w:r>
      <w:r w:rsidR="00593459">
        <w:rPr>
          <w:highlight w:val="yellow"/>
        </w:rPr>
        <w:t>z</w:t>
      </w:r>
      <w:r w:rsidR="00705235">
        <w:rPr>
          <w:highlight w:val="yellow"/>
        </w:rPr>
        <w:t>-stack</w:t>
      </w:r>
      <w:r w:rsidRPr="00AB2539">
        <w:rPr>
          <w:highlight w:val="yellow"/>
        </w:rPr>
        <w:t xml:space="preserve"> file from micrographs. </w:t>
      </w:r>
    </w:p>
    <w:p w14:paraId="16A0869A" w14:textId="77777777" w:rsidR="00676301" w:rsidRPr="00AB2539" w:rsidRDefault="00676301" w:rsidP="00AB2539">
      <w:pPr>
        <w:pStyle w:val="NormalWeb"/>
        <w:widowControl/>
        <w:spacing w:before="0" w:beforeAutospacing="0" w:after="0" w:afterAutospacing="0"/>
        <w:contextualSpacing/>
        <w:rPr>
          <w:color w:val="auto"/>
          <w:highlight w:val="yellow"/>
        </w:rPr>
      </w:pPr>
    </w:p>
    <w:p w14:paraId="4EB6CD5B" w14:textId="0E841AED" w:rsidR="00E25AE0"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Create a </w:t>
      </w:r>
      <w:r w:rsidR="00593459" w:rsidRPr="00AB2539">
        <w:rPr>
          <w:highlight w:val="yellow"/>
        </w:rPr>
        <w:t xml:space="preserve">point spread function </w:t>
      </w:r>
      <w:r w:rsidRPr="00AB2539">
        <w:rPr>
          <w:highlight w:val="yellow"/>
        </w:rPr>
        <w:t xml:space="preserve">(PSF) file </w:t>
      </w:r>
      <w:r w:rsidR="000F15DF" w:rsidRPr="00AB2539">
        <w:rPr>
          <w:highlight w:val="yellow"/>
        </w:rPr>
        <w:t xml:space="preserve">opening </w:t>
      </w:r>
      <w:r w:rsidRPr="00AB2539">
        <w:rPr>
          <w:highlight w:val="yellow"/>
        </w:rPr>
        <w:t xml:space="preserve">the Diffraction PSF 3D </w:t>
      </w:r>
      <w:r w:rsidR="00CA3ABC" w:rsidRPr="00AB2539">
        <w:rPr>
          <w:highlight w:val="yellow"/>
        </w:rPr>
        <w:t xml:space="preserve">plugin </w:t>
      </w:r>
      <w:r w:rsidRPr="00AB2539">
        <w:rPr>
          <w:highlight w:val="yellow"/>
        </w:rPr>
        <w:t>(</w:t>
      </w:r>
      <w:hyperlink r:id="rId17" w:history="1">
        <w:r w:rsidRPr="00AB2539">
          <w:rPr>
            <w:rStyle w:val="Hyperlink"/>
            <w:highlight w:val="yellow"/>
          </w:rPr>
          <w:t>https://imagej.net/Diffraction_PSF_3D</w:t>
        </w:r>
      </w:hyperlink>
      <w:r w:rsidRPr="00AB2539">
        <w:rPr>
          <w:highlight w:val="yellow"/>
        </w:rPr>
        <w:t>)</w:t>
      </w:r>
      <w:r w:rsidR="00D3104C" w:rsidRPr="00AB2539">
        <w:rPr>
          <w:highlight w:val="yellow"/>
        </w:rPr>
        <w:t xml:space="preserve"> from the option </w:t>
      </w:r>
      <w:r w:rsidR="00D3104C" w:rsidRPr="00AB2539">
        <w:rPr>
          <w:b/>
          <w:bCs/>
          <w:highlight w:val="yellow"/>
        </w:rPr>
        <w:t>Plugins</w:t>
      </w:r>
      <w:r w:rsidR="00D3104C" w:rsidRPr="00AB2539">
        <w:rPr>
          <w:highlight w:val="yellow"/>
        </w:rPr>
        <w:t xml:space="preserve"> menu</w:t>
      </w:r>
      <w:r w:rsidRPr="00AB2539">
        <w:rPr>
          <w:highlight w:val="yellow"/>
        </w:rPr>
        <w:t>.</w:t>
      </w:r>
      <w:r w:rsidR="000F15DF" w:rsidRPr="00AB2539">
        <w:rPr>
          <w:highlight w:val="yellow"/>
        </w:rPr>
        <w:t xml:space="preserve"> </w:t>
      </w:r>
      <w:r w:rsidR="00CA3ABC" w:rsidRPr="00AB2539">
        <w:rPr>
          <w:highlight w:val="yellow"/>
        </w:rPr>
        <w:t>Fill out all the required data</w:t>
      </w:r>
      <w:r w:rsidR="00CA3ABC" w:rsidRPr="00AB2539" w:rsidDel="00CA3ABC">
        <w:rPr>
          <w:highlight w:val="yellow"/>
        </w:rPr>
        <w:t xml:space="preserve"> </w:t>
      </w:r>
      <w:r w:rsidR="000F15DF" w:rsidRPr="00AB2539">
        <w:rPr>
          <w:highlight w:val="yellow"/>
        </w:rPr>
        <w:t xml:space="preserve">(see </w:t>
      </w:r>
      <w:r w:rsidR="000F15DF" w:rsidRPr="00AB2539">
        <w:rPr>
          <w:b/>
          <w:bCs/>
          <w:highlight w:val="yellow"/>
        </w:rPr>
        <w:t>Table 2</w:t>
      </w:r>
      <w:r w:rsidR="000F15DF" w:rsidRPr="00AB2539">
        <w:rPr>
          <w:highlight w:val="yellow"/>
        </w:rPr>
        <w:t>). Press</w:t>
      </w:r>
      <w:r w:rsidR="00A4044C" w:rsidRPr="00AB2539">
        <w:rPr>
          <w:highlight w:val="yellow"/>
        </w:rPr>
        <w:t xml:space="preserve"> </w:t>
      </w:r>
      <w:r w:rsidR="00A4044C" w:rsidRPr="00AB2539">
        <w:rPr>
          <w:b/>
          <w:bCs/>
          <w:highlight w:val="yellow"/>
        </w:rPr>
        <w:t>OK</w:t>
      </w:r>
      <w:r w:rsidR="00A4044C" w:rsidRPr="00AB2539">
        <w:rPr>
          <w:highlight w:val="yellow"/>
        </w:rPr>
        <w:t xml:space="preserve"> and save the file.</w:t>
      </w:r>
    </w:p>
    <w:p w14:paraId="7B7BFA17" w14:textId="77777777" w:rsidR="00FF0B55" w:rsidRPr="00AB2539" w:rsidRDefault="00FF0B55" w:rsidP="00AB2539">
      <w:pPr>
        <w:pStyle w:val="NormalWeb"/>
        <w:widowControl/>
        <w:spacing w:before="0" w:beforeAutospacing="0" w:after="0" w:afterAutospacing="0"/>
        <w:contextualSpacing/>
        <w:rPr>
          <w:color w:val="auto"/>
          <w:highlight w:val="yellow"/>
        </w:rPr>
      </w:pPr>
    </w:p>
    <w:p w14:paraId="6CF16495" w14:textId="6514466F" w:rsidR="00790674" w:rsidRPr="00AB2539" w:rsidRDefault="00A4044C" w:rsidP="00AB2539">
      <w:pPr>
        <w:pStyle w:val="NormalWeb"/>
        <w:widowControl/>
        <w:numPr>
          <w:ilvl w:val="2"/>
          <w:numId w:val="18"/>
        </w:numPr>
        <w:spacing w:before="0" w:beforeAutospacing="0" w:after="0" w:afterAutospacing="0"/>
        <w:contextualSpacing/>
        <w:rPr>
          <w:color w:val="auto"/>
          <w:highlight w:val="yellow"/>
        </w:rPr>
      </w:pPr>
      <w:r w:rsidRPr="00AB2539">
        <w:rPr>
          <w:color w:val="auto"/>
          <w:highlight w:val="yellow"/>
        </w:rPr>
        <w:t>Open the</w:t>
      </w:r>
      <w:r w:rsidR="00E25AE0" w:rsidRPr="00AB2539">
        <w:rPr>
          <w:highlight w:val="yellow"/>
        </w:rPr>
        <w:t xml:space="preserve"> </w:t>
      </w:r>
      <w:r w:rsidR="00E25AE0" w:rsidRPr="00AB2539">
        <w:rPr>
          <w:color w:val="auto"/>
          <w:highlight w:val="yellow"/>
        </w:rPr>
        <w:t>DeconvolutionLab2</w:t>
      </w:r>
      <w:r w:rsidR="00E25AE0" w:rsidRPr="00AB2539">
        <w:rPr>
          <w:color w:val="auto"/>
          <w:highlight w:val="yellow"/>
        </w:rPr>
        <w:fldChar w:fldCharType="begin" w:fldLock="1"/>
      </w:r>
      <w:r w:rsidR="00383526" w:rsidRPr="00AB2539">
        <w:rPr>
          <w:color w:val="auto"/>
          <w:highlight w:val="yellow"/>
        </w:rPr>
        <w:instrText>ADDIN CSL_CITATION {"citationItems":[{"id":"ITEM-1","itemData":{"DOI":"10.1016/j.ymeth.2016.12.015","ISSN":"10959130","abstract":"Images in fluorescence microscopy are inherently blurred due to the limit of diffraction of light. The purpose of deconvolution microscopy is to compensate numerically for this degradation. Deconvolution is widely used to restore fine details of 3D biological samples. Unfortunately, dealing with deconvolution tools is not straightforward. Among others, end users have to select the appropriate algorithm, calibration and parametrization, while potentially facing demanding computational tasks. To make deconvolution more accessible, we have developed a practical platform for deconvolution microscopy called DeconvolutionLab. Freely distributed, DeconvolutionLab hosts standard algorithms for 3D microscopy deconvolution and drives them through a user-oriented interface. In this paper, we take advantage of the release of DeconvolutionLab2 to provide a complete description of the software package and its built-in deconvolution algorithms. We examine several standard algorithms used in deconvolution microscopy, notably: Regularized inverse filter, Tikhonov regularization, Landweber, Tikhonov–Miller, Richardson–Lucy, and fast iterative shrinkage-thresholding. We evaluate these methods over large 3D microscopy images using simulated datasets and real experimental images. We distinguish the algorithms in terms of image quality, performance, usability and computational requirements. Our presentation is completed with a discussion of recent trends in deconvolution, inspired by the results of the Grand Challenge on deconvolution microscopy that was recently organized.","author":[{"dropping-particle":"","family":"Sage","given":"Daniel","non-dropping-particle":"","parse-names":false,"suffix":""},{"dropping-particle":"","family":"Donati","given":"Lauréne","non-dropping-particle":"","parse-names":false,"suffix":""},{"dropping-particle":"","family":"Soulez","given":"Ferréol","non-dropping-particle":"","parse-names":false,"suffix":""},{"dropping-particle":"","family":"Fortun","given":"Denis","non-dropping-particle":"","parse-names":false,"suffix":""},{"dropping-particle":"","family":"Schmit","given":"Guillaume","non-dropping-particle":"","parse-names":false,"suffix":""},{"dropping-particle":"","family":"Seitz","given":"Arne","non-dropping-particle":"","parse-names":false,"suffix":""},{"dropping-particle":"","family":"Guiet","given":"Romain","non-dropping-particle":"","parse-names":false,"suffix":""},{"dropping-particle":"","family":"Vonesch","given":"Cédric","non-dropping-particle":"","parse-names":false,"suffix":""},{"dropping-particle":"","family":"Unser","given":"Michael","non-dropping-particle":"","parse-names":false,"suffix":""}],"container-title":"Methods","id":"ITEM-1","issued":{"date-parts":[["2017"]]},"page":"28-41","publisher":"Elsevier Inc.","title":"DeconvolutionLab2: An open-source software for deconvolution microscopy","type":"article-journal","volume":"115"},"uris":["http://www.mendeley.com/documents/?uuid=a6252c04-929c-43a3-8513-0b5b55403971"]}],"mendeley":{"formattedCitation":"&lt;sup&gt;9&lt;/sup&gt;","plainTextFormattedCitation":"9","previouslyFormattedCitation":"&lt;sup&gt;9&lt;/sup&gt;"},"properties":{"noteIndex":0},"schema":"https://github.com/citation-style-language/schema/raw/master/csl-citation.json"}</w:instrText>
      </w:r>
      <w:r w:rsidR="00E25AE0" w:rsidRPr="00AB2539">
        <w:rPr>
          <w:color w:val="auto"/>
          <w:highlight w:val="yellow"/>
        </w:rPr>
        <w:fldChar w:fldCharType="separate"/>
      </w:r>
      <w:r w:rsidR="00557272" w:rsidRPr="00AB2539">
        <w:rPr>
          <w:noProof/>
          <w:color w:val="auto"/>
          <w:highlight w:val="yellow"/>
          <w:vertAlign w:val="superscript"/>
        </w:rPr>
        <w:t>9</w:t>
      </w:r>
      <w:r w:rsidR="00E25AE0" w:rsidRPr="00AB2539">
        <w:rPr>
          <w:color w:val="auto"/>
          <w:highlight w:val="yellow"/>
        </w:rPr>
        <w:fldChar w:fldCharType="end"/>
      </w:r>
      <w:r w:rsidR="00E25AE0" w:rsidRPr="00AB2539">
        <w:rPr>
          <w:color w:val="auto"/>
          <w:highlight w:val="yellow"/>
        </w:rPr>
        <w:t xml:space="preserve"> </w:t>
      </w:r>
      <w:r w:rsidR="00790674" w:rsidRPr="00AB2539">
        <w:rPr>
          <w:highlight w:val="yellow"/>
        </w:rPr>
        <w:t>plugin</w:t>
      </w:r>
      <w:r w:rsidR="004543D8" w:rsidRPr="00AB2539">
        <w:rPr>
          <w:highlight w:val="yellow"/>
        </w:rPr>
        <w:t xml:space="preserve"> from the option </w:t>
      </w:r>
      <w:r w:rsidR="004543D8" w:rsidRPr="00AB2539">
        <w:rPr>
          <w:b/>
          <w:bCs/>
          <w:highlight w:val="yellow"/>
        </w:rPr>
        <w:t>Plugins</w:t>
      </w:r>
      <w:r w:rsidR="004543D8" w:rsidRPr="00AB2539">
        <w:rPr>
          <w:highlight w:val="yellow"/>
        </w:rPr>
        <w:t xml:space="preserve"> menu</w:t>
      </w:r>
      <w:r w:rsidR="00790674" w:rsidRPr="00AB2539">
        <w:rPr>
          <w:color w:val="auto"/>
          <w:highlight w:val="yellow"/>
        </w:rPr>
        <w:t xml:space="preserve"> </w:t>
      </w:r>
      <w:r w:rsidR="004543D8" w:rsidRPr="00AB2539">
        <w:rPr>
          <w:color w:val="auto"/>
          <w:highlight w:val="yellow"/>
        </w:rPr>
        <w:t>(</w:t>
      </w:r>
      <w:hyperlink r:id="rId18" w:history="1">
        <w:r w:rsidR="00E25AE0" w:rsidRPr="00AB2539">
          <w:rPr>
            <w:rStyle w:val="Hyperlink"/>
            <w:highlight w:val="yellow"/>
          </w:rPr>
          <w:t>http://bigwww.epfl.ch/deconvolution/deconvolutionlab2/</w:t>
        </w:r>
      </w:hyperlink>
      <w:r w:rsidR="004543D8" w:rsidRPr="00AB2539">
        <w:rPr>
          <w:rStyle w:val="Hyperlink"/>
          <w:highlight w:val="yellow"/>
        </w:rPr>
        <w:t>)</w:t>
      </w:r>
      <w:r w:rsidR="00E25AE0" w:rsidRPr="00AB2539">
        <w:rPr>
          <w:color w:val="auto"/>
          <w:highlight w:val="yellow"/>
        </w:rPr>
        <w:t xml:space="preserve">. </w:t>
      </w:r>
      <w:r w:rsidR="00676301" w:rsidRPr="00AB2539">
        <w:rPr>
          <w:color w:val="auto"/>
          <w:highlight w:val="yellow"/>
        </w:rPr>
        <w:t xml:space="preserve">Drag the matched </w:t>
      </w:r>
      <w:r w:rsidR="00593459">
        <w:rPr>
          <w:color w:val="auto"/>
          <w:highlight w:val="yellow"/>
        </w:rPr>
        <w:t>z</w:t>
      </w:r>
      <w:r w:rsidR="00676301" w:rsidRPr="00AB2539">
        <w:rPr>
          <w:color w:val="auto"/>
          <w:highlight w:val="yellow"/>
        </w:rPr>
        <w:t xml:space="preserve">-stack </w:t>
      </w:r>
      <w:r w:rsidR="007A457B" w:rsidRPr="00AB2539">
        <w:rPr>
          <w:color w:val="auto"/>
          <w:highlight w:val="yellow"/>
        </w:rPr>
        <w:t xml:space="preserve">image </w:t>
      </w:r>
      <w:r w:rsidR="00676301" w:rsidRPr="00AB2539">
        <w:rPr>
          <w:color w:val="auto"/>
          <w:highlight w:val="yellow"/>
        </w:rPr>
        <w:t>and PDF file to the corresponding window</w:t>
      </w:r>
      <w:r w:rsidR="007A457B" w:rsidRPr="00AB2539">
        <w:rPr>
          <w:color w:val="auto"/>
          <w:highlight w:val="yellow"/>
        </w:rPr>
        <w:t xml:space="preserve"> slot</w:t>
      </w:r>
      <w:r w:rsidR="00676301" w:rsidRPr="00AB2539">
        <w:rPr>
          <w:color w:val="auto"/>
          <w:highlight w:val="yellow"/>
        </w:rPr>
        <w:t>.</w:t>
      </w:r>
    </w:p>
    <w:p w14:paraId="56A00BE1" w14:textId="77777777" w:rsidR="00676301" w:rsidRPr="00AB2539" w:rsidRDefault="00676301" w:rsidP="00AB2539">
      <w:pPr>
        <w:pStyle w:val="NormalWeb"/>
        <w:widowControl/>
        <w:spacing w:before="0" w:beforeAutospacing="0" w:after="0" w:afterAutospacing="0"/>
        <w:contextualSpacing/>
        <w:rPr>
          <w:color w:val="auto"/>
          <w:highlight w:val="yellow"/>
        </w:rPr>
      </w:pPr>
    </w:p>
    <w:p w14:paraId="07E81B89" w14:textId="6875E921" w:rsidR="00676301" w:rsidRPr="00AB2539" w:rsidRDefault="00676301" w:rsidP="00AB2539">
      <w:pPr>
        <w:pStyle w:val="ListParagraph"/>
        <w:widowControl/>
        <w:numPr>
          <w:ilvl w:val="2"/>
          <w:numId w:val="18"/>
        </w:numPr>
        <w:rPr>
          <w:color w:val="auto"/>
          <w:highlight w:val="yellow"/>
        </w:rPr>
      </w:pPr>
      <w:r w:rsidRPr="00AB2539">
        <w:rPr>
          <w:color w:val="auto"/>
          <w:highlight w:val="yellow"/>
        </w:rPr>
        <w:t xml:space="preserve">Select the deconvolution algorithm (e.g., Richardson-Lucy) and the number of iterations (e.g., 20). Press </w:t>
      </w:r>
      <w:r w:rsidRPr="00AB2539">
        <w:rPr>
          <w:b/>
          <w:bCs/>
          <w:color w:val="auto"/>
          <w:highlight w:val="yellow"/>
        </w:rPr>
        <w:t>RUN</w:t>
      </w:r>
      <w:r w:rsidRPr="00AB2539">
        <w:rPr>
          <w:color w:val="auto"/>
          <w:highlight w:val="yellow"/>
        </w:rPr>
        <w:t>.</w:t>
      </w:r>
    </w:p>
    <w:p w14:paraId="4E5BD430" w14:textId="77777777" w:rsidR="007A457B" w:rsidRPr="00AB2539" w:rsidRDefault="007A457B" w:rsidP="00AB2539">
      <w:pPr>
        <w:pStyle w:val="ListParagraph"/>
        <w:widowControl/>
        <w:ind w:left="0"/>
        <w:rPr>
          <w:color w:val="auto"/>
          <w:highlight w:val="yellow"/>
        </w:rPr>
      </w:pPr>
    </w:p>
    <w:p w14:paraId="03C9F45A" w14:textId="39943934" w:rsidR="001F584F" w:rsidRPr="00AB2539" w:rsidRDefault="001F584F" w:rsidP="00AB2539">
      <w:pPr>
        <w:pStyle w:val="ListParagraph"/>
        <w:widowControl/>
        <w:numPr>
          <w:ilvl w:val="2"/>
          <w:numId w:val="18"/>
        </w:numPr>
        <w:rPr>
          <w:color w:val="auto"/>
          <w:highlight w:val="yellow"/>
        </w:rPr>
      </w:pPr>
      <w:r w:rsidRPr="00AB2539">
        <w:rPr>
          <w:color w:val="auto"/>
          <w:highlight w:val="yellow"/>
        </w:rPr>
        <w:t xml:space="preserve">Combine the deconvoluted images into a single </w:t>
      </w:r>
      <w:r w:rsidR="00721934">
        <w:rPr>
          <w:highlight w:val="yellow"/>
        </w:rPr>
        <w:t>z-stack</w:t>
      </w:r>
      <w:r w:rsidR="003A1149" w:rsidRPr="00AB2539">
        <w:rPr>
          <w:highlight w:val="yellow"/>
        </w:rPr>
        <w:t xml:space="preserve"> </w:t>
      </w:r>
      <w:r w:rsidRPr="00AB2539">
        <w:rPr>
          <w:color w:val="auto"/>
          <w:highlight w:val="yellow"/>
        </w:rPr>
        <w:t xml:space="preserve">image selecting </w:t>
      </w:r>
      <w:r w:rsidRPr="00AB2539">
        <w:rPr>
          <w:b/>
          <w:bCs/>
          <w:color w:val="auto"/>
          <w:highlight w:val="yellow"/>
        </w:rPr>
        <w:t>Stacks</w:t>
      </w:r>
      <w:r w:rsidRPr="00AB2539">
        <w:rPr>
          <w:color w:val="auto"/>
          <w:highlight w:val="yellow"/>
        </w:rPr>
        <w:t xml:space="preserve"> from the </w:t>
      </w:r>
      <w:r w:rsidRPr="00AB2539">
        <w:rPr>
          <w:b/>
          <w:bCs/>
          <w:color w:val="auto"/>
          <w:highlight w:val="yellow"/>
        </w:rPr>
        <w:t>Image</w:t>
      </w:r>
      <w:r w:rsidRPr="00AB2539">
        <w:rPr>
          <w:color w:val="auto"/>
          <w:highlight w:val="yellow"/>
        </w:rPr>
        <w:t xml:space="preserve"> menu at</w:t>
      </w:r>
      <w:r w:rsidR="00F5676E" w:rsidRPr="00AB2539">
        <w:rPr>
          <w:color w:val="auto"/>
          <w:highlight w:val="yellow"/>
        </w:rPr>
        <w:t xml:space="preserve"> the</w:t>
      </w:r>
      <w:r w:rsidRPr="00AB2539">
        <w:rPr>
          <w:color w:val="auto"/>
          <w:highlight w:val="yellow"/>
        </w:rPr>
        <w:t xml:space="preserve"> top. Then click </w:t>
      </w:r>
      <w:r w:rsidRPr="00AB2539">
        <w:rPr>
          <w:b/>
          <w:bCs/>
          <w:color w:val="auto"/>
          <w:highlight w:val="yellow"/>
        </w:rPr>
        <w:t>Z Projec</w:t>
      </w:r>
      <w:r w:rsidR="00A33A30" w:rsidRPr="00AB2539">
        <w:rPr>
          <w:b/>
          <w:bCs/>
          <w:color w:val="auto"/>
          <w:highlight w:val="yellow"/>
        </w:rPr>
        <w:t>t</w:t>
      </w:r>
      <w:r w:rsidR="007046AC">
        <w:rPr>
          <w:b/>
          <w:bCs/>
          <w:color w:val="auto"/>
          <w:highlight w:val="yellow"/>
        </w:rPr>
        <w:t xml:space="preserve">. </w:t>
      </w:r>
      <w:r w:rsidRPr="00AB2539">
        <w:rPr>
          <w:color w:val="auto"/>
          <w:highlight w:val="yellow"/>
        </w:rPr>
        <w:t xml:space="preserve">Select </w:t>
      </w:r>
      <w:r w:rsidRPr="00AB2539">
        <w:rPr>
          <w:b/>
          <w:bCs/>
          <w:color w:val="auto"/>
          <w:highlight w:val="yellow"/>
        </w:rPr>
        <w:t>Max Intensity</w:t>
      </w:r>
      <w:r w:rsidRPr="00AB2539">
        <w:rPr>
          <w:color w:val="auto"/>
          <w:highlight w:val="yellow"/>
        </w:rPr>
        <w:t xml:space="preserve"> from the </w:t>
      </w:r>
      <w:r w:rsidRPr="00AB2539">
        <w:rPr>
          <w:b/>
          <w:bCs/>
          <w:color w:val="auto"/>
          <w:highlight w:val="yellow"/>
        </w:rPr>
        <w:t>Projection Type</w:t>
      </w:r>
      <w:r w:rsidRPr="00AB2539">
        <w:rPr>
          <w:highlight w:val="yellow"/>
        </w:rPr>
        <w:t xml:space="preserve"> </w:t>
      </w:r>
      <w:r w:rsidRPr="00AB2539">
        <w:rPr>
          <w:color w:val="auto"/>
          <w:highlight w:val="yellow"/>
        </w:rPr>
        <w:t>dropdown menu</w:t>
      </w:r>
      <w:r w:rsidR="00D2319A" w:rsidRPr="00AB2539">
        <w:rPr>
          <w:color w:val="auto"/>
          <w:highlight w:val="yellow"/>
        </w:rPr>
        <w:t xml:space="preserve">, </w:t>
      </w:r>
      <w:r w:rsidR="00D2319A" w:rsidRPr="00AB2539">
        <w:rPr>
          <w:highlight w:val="yellow"/>
        </w:rPr>
        <w:t>p</w:t>
      </w:r>
      <w:r w:rsidR="003A1149" w:rsidRPr="00AB2539">
        <w:rPr>
          <w:highlight w:val="yellow"/>
        </w:rPr>
        <w:t xml:space="preserve">ress </w:t>
      </w:r>
      <w:r w:rsidR="003A1149" w:rsidRPr="00AB2539">
        <w:rPr>
          <w:b/>
          <w:bCs/>
          <w:highlight w:val="yellow"/>
        </w:rPr>
        <w:t>O</w:t>
      </w:r>
      <w:r w:rsidR="007046AC" w:rsidRPr="00EB0961">
        <w:rPr>
          <w:highlight w:val="yellow"/>
        </w:rPr>
        <w:t>K</w:t>
      </w:r>
      <w:r w:rsidR="003A1149" w:rsidRPr="00AB2539">
        <w:rPr>
          <w:highlight w:val="yellow"/>
        </w:rPr>
        <w:t xml:space="preserve"> and save the file.</w:t>
      </w:r>
    </w:p>
    <w:p w14:paraId="2838BEBE" w14:textId="77777777" w:rsidR="00C87719" w:rsidRPr="00AB2539" w:rsidRDefault="00C87719" w:rsidP="00AB2539">
      <w:pPr>
        <w:pStyle w:val="NormalWeb"/>
        <w:widowControl/>
        <w:spacing w:before="0" w:beforeAutospacing="0" w:after="0" w:afterAutospacing="0"/>
        <w:contextualSpacing/>
        <w:rPr>
          <w:color w:val="auto"/>
          <w:highlight w:val="yellow"/>
        </w:rPr>
      </w:pPr>
    </w:p>
    <w:p w14:paraId="4225076C" w14:textId="18D47B7B" w:rsidR="003168CF" w:rsidRPr="00AB2539" w:rsidRDefault="00E25AE0" w:rsidP="00AB2539">
      <w:pPr>
        <w:pStyle w:val="NormalWeb"/>
        <w:widowControl/>
        <w:numPr>
          <w:ilvl w:val="2"/>
          <w:numId w:val="18"/>
        </w:numPr>
        <w:spacing w:before="0" w:beforeAutospacing="0" w:after="0" w:afterAutospacing="0"/>
        <w:contextualSpacing/>
        <w:rPr>
          <w:color w:val="auto"/>
          <w:highlight w:val="yellow"/>
        </w:rPr>
      </w:pPr>
      <w:r w:rsidRPr="00AB2539">
        <w:rPr>
          <w:highlight w:val="yellow"/>
        </w:rPr>
        <w:t xml:space="preserve">Create </w:t>
      </w:r>
      <w:r w:rsidR="007D3C68" w:rsidRPr="00AB2539">
        <w:rPr>
          <w:highlight w:val="yellow"/>
        </w:rPr>
        <w:t>an RGB image us</w:t>
      </w:r>
      <w:r w:rsidR="005E124C" w:rsidRPr="00AB2539">
        <w:rPr>
          <w:highlight w:val="yellow"/>
        </w:rPr>
        <w:t>ing</w:t>
      </w:r>
      <w:r w:rsidR="007D3C68" w:rsidRPr="00AB2539">
        <w:rPr>
          <w:highlight w:val="yellow"/>
        </w:rPr>
        <w:t xml:space="preserve"> the single </w:t>
      </w:r>
      <w:r w:rsidR="00721934">
        <w:rPr>
          <w:highlight w:val="yellow"/>
        </w:rPr>
        <w:t>z-stack</w:t>
      </w:r>
      <w:r w:rsidR="007D3C68" w:rsidRPr="00AB2539">
        <w:rPr>
          <w:highlight w:val="yellow"/>
        </w:rPr>
        <w:t xml:space="preserve"> image file created in the step above with the desire</w:t>
      </w:r>
      <w:r w:rsidR="007046AC">
        <w:rPr>
          <w:highlight w:val="yellow"/>
        </w:rPr>
        <w:t>d</w:t>
      </w:r>
      <w:r w:rsidR="007D3C68" w:rsidRPr="00AB2539">
        <w:rPr>
          <w:highlight w:val="yellow"/>
        </w:rPr>
        <w:t xml:space="preserve"> </w:t>
      </w:r>
      <w:proofErr w:type="spellStart"/>
      <w:r w:rsidR="00773D46" w:rsidRPr="00AB2539">
        <w:rPr>
          <w:highlight w:val="yellow"/>
        </w:rPr>
        <w:t>pseudocolor</w:t>
      </w:r>
      <w:proofErr w:type="spellEnd"/>
      <w:r w:rsidR="00A11BC1" w:rsidRPr="00AB2539">
        <w:rPr>
          <w:highlight w:val="yellow"/>
        </w:rPr>
        <w:t xml:space="preserve"> s</w:t>
      </w:r>
      <w:r w:rsidR="007D3C68" w:rsidRPr="00AB2539">
        <w:rPr>
          <w:highlight w:val="yellow"/>
        </w:rPr>
        <w:t xml:space="preserve">electing </w:t>
      </w:r>
      <w:r w:rsidR="007D3C68" w:rsidRPr="00AB2539">
        <w:rPr>
          <w:b/>
          <w:bCs/>
          <w:highlight w:val="yellow"/>
        </w:rPr>
        <w:t>Color</w:t>
      </w:r>
      <w:r w:rsidR="007D3C68" w:rsidRPr="00AB2539">
        <w:rPr>
          <w:highlight w:val="yellow"/>
        </w:rPr>
        <w:t xml:space="preserve"> from the </w:t>
      </w:r>
      <w:r w:rsidR="007D3C68" w:rsidRPr="00AB2539">
        <w:rPr>
          <w:b/>
          <w:bCs/>
          <w:highlight w:val="yellow"/>
        </w:rPr>
        <w:t>Image</w:t>
      </w:r>
      <w:r w:rsidR="007D3C68" w:rsidRPr="00AB2539">
        <w:rPr>
          <w:highlight w:val="yellow"/>
        </w:rPr>
        <w:t xml:space="preserve"> menu at the top. Then click </w:t>
      </w:r>
      <w:r w:rsidR="007046AC">
        <w:rPr>
          <w:highlight w:val="yellow"/>
        </w:rPr>
        <w:t xml:space="preserve">on </w:t>
      </w:r>
      <w:r w:rsidR="007D3C68" w:rsidRPr="00AB2539">
        <w:rPr>
          <w:b/>
          <w:bCs/>
          <w:highlight w:val="yellow"/>
        </w:rPr>
        <w:t>Merge Channels</w:t>
      </w:r>
      <w:r w:rsidR="007D3C68" w:rsidRPr="008348CD">
        <w:rPr>
          <w:highlight w:val="yellow"/>
        </w:rPr>
        <w:t>.</w:t>
      </w:r>
      <w:r w:rsidR="007D3C68" w:rsidRPr="00AB2539">
        <w:rPr>
          <w:highlight w:val="yellow"/>
        </w:rPr>
        <w:t xml:space="preserve"> Set the corresponding image to the desire color channel from the dropdown menu. Uncheck the box </w:t>
      </w:r>
      <w:r w:rsidR="007D3C68" w:rsidRPr="00AB2539">
        <w:rPr>
          <w:b/>
          <w:bCs/>
          <w:highlight w:val="yellow"/>
        </w:rPr>
        <w:t>Create Composite</w:t>
      </w:r>
      <w:r w:rsidR="007046AC">
        <w:rPr>
          <w:highlight w:val="yellow"/>
        </w:rPr>
        <w:t>,</w:t>
      </w:r>
      <w:r w:rsidR="00A11BC1" w:rsidRPr="00AB2539">
        <w:rPr>
          <w:highlight w:val="yellow"/>
        </w:rPr>
        <w:t xml:space="preserve"> p</w:t>
      </w:r>
      <w:r w:rsidR="007D3C68" w:rsidRPr="00AB2539">
        <w:rPr>
          <w:highlight w:val="yellow"/>
        </w:rPr>
        <w:t xml:space="preserve">ress </w:t>
      </w:r>
      <w:r w:rsidR="007D3C68" w:rsidRPr="00AB2539">
        <w:rPr>
          <w:b/>
          <w:bCs/>
          <w:highlight w:val="yellow"/>
        </w:rPr>
        <w:t>OK</w:t>
      </w:r>
      <w:r w:rsidR="007D3C68" w:rsidRPr="00AB2539">
        <w:rPr>
          <w:highlight w:val="yellow"/>
        </w:rPr>
        <w:t xml:space="preserve"> and save the file (see </w:t>
      </w:r>
      <w:r w:rsidR="001A6CC3" w:rsidRPr="00AB2539">
        <w:rPr>
          <w:b/>
          <w:bCs/>
          <w:highlight w:val="yellow"/>
        </w:rPr>
        <w:t xml:space="preserve">Figure </w:t>
      </w:r>
      <w:r w:rsidR="00E45BD9" w:rsidRPr="00AB2539">
        <w:rPr>
          <w:b/>
          <w:bCs/>
          <w:highlight w:val="yellow"/>
        </w:rPr>
        <w:t>4</w:t>
      </w:r>
      <w:r w:rsidR="001A6CC3" w:rsidRPr="00AB2539">
        <w:rPr>
          <w:highlight w:val="yellow"/>
        </w:rPr>
        <w:t>)</w:t>
      </w:r>
      <w:r w:rsidR="003168CF" w:rsidRPr="00AB2539">
        <w:rPr>
          <w:highlight w:val="yellow"/>
        </w:rPr>
        <w:t>.</w:t>
      </w:r>
    </w:p>
    <w:p w14:paraId="0A718B1E" w14:textId="77777777" w:rsidR="00C87719" w:rsidRPr="00AB2539" w:rsidRDefault="00C87719" w:rsidP="00AB2539">
      <w:pPr>
        <w:pStyle w:val="NormalWeb"/>
        <w:widowControl/>
        <w:spacing w:before="0" w:beforeAutospacing="0" w:after="0" w:afterAutospacing="0"/>
        <w:contextualSpacing/>
        <w:rPr>
          <w:color w:val="auto"/>
          <w:highlight w:val="yellow"/>
        </w:rPr>
      </w:pPr>
    </w:p>
    <w:p w14:paraId="584A6B4E" w14:textId="3939CABD" w:rsidR="00E25AE0" w:rsidRPr="00AB2539" w:rsidRDefault="00E25AE0" w:rsidP="00AB2539">
      <w:pPr>
        <w:pStyle w:val="NormalWeb"/>
        <w:widowControl/>
        <w:numPr>
          <w:ilvl w:val="2"/>
          <w:numId w:val="18"/>
        </w:numPr>
        <w:spacing w:before="0" w:beforeAutospacing="0" w:after="0" w:afterAutospacing="0"/>
        <w:contextualSpacing/>
        <w:rPr>
          <w:highlight w:val="yellow"/>
        </w:rPr>
      </w:pPr>
      <w:r w:rsidRPr="00AB2539">
        <w:rPr>
          <w:highlight w:val="yellow"/>
        </w:rPr>
        <w:t xml:space="preserve">If </w:t>
      </w:r>
      <w:r w:rsidR="006D6A87" w:rsidRPr="00AB2539">
        <w:rPr>
          <w:highlight w:val="yellow"/>
        </w:rPr>
        <w:t>there is more than one channel image, repeat the steps 8.2.1</w:t>
      </w:r>
      <w:r w:rsidR="007046AC" w:rsidRPr="007046AC">
        <w:rPr>
          <w:highlight w:val="yellow"/>
        </w:rPr>
        <w:t>‒</w:t>
      </w:r>
      <w:r w:rsidR="006D6A87" w:rsidRPr="00AB2539">
        <w:rPr>
          <w:highlight w:val="yellow"/>
        </w:rPr>
        <w:t xml:space="preserve">8.2.5. Create an RGB image file following the step 8.2.6, opening at least two image </w:t>
      </w:r>
      <w:proofErr w:type="gramStart"/>
      <w:r w:rsidR="006D6A87" w:rsidRPr="00AB2539">
        <w:rPr>
          <w:highlight w:val="yellow"/>
        </w:rPr>
        <w:t>files</w:t>
      </w:r>
      <w:proofErr w:type="gramEnd"/>
      <w:r w:rsidR="006D6A87" w:rsidRPr="00AB2539">
        <w:rPr>
          <w:highlight w:val="yellow"/>
        </w:rPr>
        <w:t xml:space="preserve"> and selecting different color channels for each image file (see </w:t>
      </w:r>
      <w:r w:rsidRPr="00AB2539">
        <w:rPr>
          <w:b/>
          <w:bCs/>
          <w:highlight w:val="yellow"/>
        </w:rPr>
        <w:t xml:space="preserve">Figure </w:t>
      </w:r>
      <w:r w:rsidR="00D30CF4" w:rsidRPr="00AB2539">
        <w:rPr>
          <w:b/>
          <w:bCs/>
          <w:highlight w:val="yellow"/>
        </w:rPr>
        <w:t>4</w:t>
      </w:r>
      <w:r w:rsidRPr="00AB2539">
        <w:rPr>
          <w:highlight w:val="yellow"/>
        </w:rPr>
        <w:t>).</w:t>
      </w:r>
    </w:p>
    <w:bookmarkEnd w:id="0"/>
    <w:p w14:paraId="496AB0B4" w14:textId="77777777" w:rsidR="001C1E49" w:rsidRPr="00AB2539" w:rsidRDefault="001C1E49" w:rsidP="00AB2539">
      <w:pPr>
        <w:pStyle w:val="NormalWeb"/>
        <w:widowControl/>
        <w:spacing w:before="0" w:beforeAutospacing="0" w:after="0" w:afterAutospacing="0"/>
        <w:contextualSpacing/>
        <w:rPr>
          <w:b/>
        </w:rPr>
      </w:pPr>
    </w:p>
    <w:p w14:paraId="3E79FCA8" w14:textId="60758055" w:rsidR="006305D7" w:rsidRPr="00AB2539" w:rsidRDefault="006305D7" w:rsidP="00AB2539">
      <w:pPr>
        <w:pStyle w:val="NormalWeb"/>
        <w:widowControl/>
        <w:spacing w:before="0" w:beforeAutospacing="0" w:after="0" w:afterAutospacing="0"/>
        <w:contextualSpacing/>
        <w:rPr>
          <w:color w:val="808080"/>
        </w:rPr>
      </w:pPr>
      <w:r w:rsidRPr="00AB2539">
        <w:rPr>
          <w:b/>
        </w:rPr>
        <w:t>REPRESENTATIVE RESULTS</w:t>
      </w:r>
      <w:r w:rsidR="00EF1462" w:rsidRPr="00AB2539">
        <w:rPr>
          <w:b/>
        </w:rPr>
        <w:t>:</w:t>
      </w:r>
      <w:r w:rsidR="00EB0961">
        <w:rPr>
          <w:b/>
        </w:rPr>
        <w:t xml:space="preserve"> </w:t>
      </w:r>
    </w:p>
    <w:p w14:paraId="7CD9ED6F" w14:textId="18206A73" w:rsidR="00E25AE0" w:rsidRPr="00AB2539" w:rsidRDefault="0022525F" w:rsidP="00AB2539">
      <w:pPr>
        <w:widowControl/>
        <w:contextualSpacing/>
      </w:pPr>
      <w:r w:rsidRPr="00AB2539">
        <w:t xml:space="preserve">The methods described above were applied to quantify newborn cells in adult rat hippocampus after voluntary physical activity, in contrast with a control group without any extra physical activity. We used the postnatal rat hippocampus as a positive control. </w:t>
      </w:r>
      <w:r w:rsidR="00A33A30" w:rsidRPr="00AB2539">
        <w:t>M</w:t>
      </w:r>
      <w:r w:rsidR="00DB0FB1" w:rsidRPr="00AB2539">
        <w:t>ale</w:t>
      </w:r>
      <w:r w:rsidRPr="00AB2539">
        <w:t xml:space="preserve"> rats</w:t>
      </w:r>
      <w:r w:rsidR="00A33A30" w:rsidRPr="00AB2539">
        <w:t xml:space="preserve"> 3 months of age</w:t>
      </w:r>
      <w:r w:rsidRPr="00AB2539">
        <w:t xml:space="preserve"> were under a voluntary physical activity protocol </w:t>
      </w:r>
      <w:r w:rsidR="00D30663" w:rsidRPr="00AB2539">
        <w:t xml:space="preserve">(endless wheel) </w:t>
      </w:r>
      <w:r w:rsidRPr="00AB2539">
        <w:t>for seven days</w:t>
      </w:r>
      <w:r w:rsidR="00D30663" w:rsidRPr="00AB2539">
        <w:t>.</w:t>
      </w:r>
      <w:r w:rsidRPr="00AB2539">
        <w:t xml:space="preserve"> </w:t>
      </w:r>
      <w:r w:rsidR="00D30663" w:rsidRPr="00AB2539">
        <w:t xml:space="preserve">On day 6, rats were injected with </w:t>
      </w:r>
      <w:proofErr w:type="spellStart"/>
      <w:r w:rsidR="00D30663" w:rsidRPr="00AB2539">
        <w:t>BrdU</w:t>
      </w:r>
      <w:proofErr w:type="spellEnd"/>
      <w:r w:rsidR="00D30663" w:rsidRPr="00AB2539">
        <w:t xml:space="preserve"> (s</w:t>
      </w:r>
      <w:r w:rsidR="007046AC">
        <w:t xml:space="preserve">ection </w:t>
      </w:r>
      <w:r w:rsidR="00D30663" w:rsidRPr="00AB2539">
        <w:t xml:space="preserve">2), and every 12 h </w:t>
      </w:r>
      <w:r w:rsidR="00A33A30" w:rsidRPr="00AB2539">
        <w:t xml:space="preserve">after </w:t>
      </w:r>
      <w:r w:rsidR="00D30663" w:rsidRPr="00AB2539">
        <w:t xml:space="preserve">until three </w:t>
      </w:r>
      <w:r w:rsidR="00A33A30" w:rsidRPr="00AB2539">
        <w:t xml:space="preserve">complete </w:t>
      </w:r>
      <w:r w:rsidR="00D30663" w:rsidRPr="00AB2539">
        <w:t>injections</w:t>
      </w:r>
      <w:r w:rsidRPr="00AB2539">
        <w:t xml:space="preserve">. </w:t>
      </w:r>
      <w:r w:rsidR="00C54F88" w:rsidRPr="00AB2539">
        <w:t>To complete three</w:t>
      </w:r>
      <w:r w:rsidR="000530A2" w:rsidRPr="00AB2539">
        <w:t xml:space="preserve"> cell cycle divisions, </w:t>
      </w:r>
      <w:r w:rsidRPr="00AB2539">
        <w:t xml:space="preserve">the animals were </w:t>
      </w:r>
      <w:proofErr w:type="spellStart"/>
      <w:r w:rsidRPr="00AB2539">
        <w:t>transcardially</w:t>
      </w:r>
      <w:proofErr w:type="spellEnd"/>
      <w:r w:rsidRPr="00AB2539">
        <w:t xml:space="preserve"> perfused</w:t>
      </w:r>
      <w:r w:rsidR="00D30663" w:rsidRPr="00AB2539">
        <w:t xml:space="preserve"> (s</w:t>
      </w:r>
      <w:r w:rsidR="007046AC">
        <w:t>ection</w:t>
      </w:r>
      <w:r w:rsidR="00D30663" w:rsidRPr="00AB2539">
        <w:t xml:space="preserve"> 3</w:t>
      </w:r>
      <w:r w:rsidR="007046AC">
        <w:t xml:space="preserve">) </w:t>
      </w:r>
      <w:r w:rsidR="007046AC" w:rsidRPr="00AB2539">
        <w:t xml:space="preserve">8 h after the last </w:t>
      </w:r>
      <w:proofErr w:type="spellStart"/>
      <w:r w:rsidR="007046AC" w:rsidRPr="00AB2539">
        <w:t>BrdU</w:t>
      </w:r>
      <w:proofErr w:type="spellEnd"/>
      <w:r w:rsidR="007046AC" w:rsidRPr="00AB2539">
        <w:t xml:space="preserve"> injection</w:t>
      </w:r>
      <w:r w:rsidRPr="00AB2539">
        <w:t xml:space="preserve">. The same procedure was used </w:t>
      </w:r>
      <w:r w:rsidR="007046AC">
        <w:t>on</w:t>
      </w:r>
      <w:r w:rsidRPr="00AB2539">
        <w:t xml:space="preserve"> </w:t>
      </w:r>
      <w:r w:rsidR="00AC4161" w:rsidRPr="00AB2539">
        <w:t>three-month old</w:t>
      </w:r>
      <w:r w:rsidRPr="00AB2539">
        <w:t xml:space="preserve"> rats w</w:t>
      </w:r>
      <w:r w:rsidR="00806027">
        <w:t xml:space="preserve">hich did not </w:t>
      </w:r>
      <w:r w:rsidR="00806027">
        <w:lastRenderedPageBreak/>
        <w:t>undergo</w:t>
      </w:r>
      <w:r w:rsidRPr="00AB2539">
        <w:t xml:space="preserve"> physical activity </w:t>
      </w:r>
      <w:r w:rsidR="00A33A30" w:rsidRPr="00AB2539">
        <w:t>to be used as a</w:t>
      </w:r>
      <w:r w:rsidRPr="00AB2539">
        <w:t xml:space="preserve"> comparative control. As a positive control</w:t>
      </w:r>
      <w:r w:rsidR="008A7826" w:rsidRPr="00AB2539">
        <w:t xml:space="preserve">, one-day-old rat pups </w:t>
      </w:r>
      <w:r w:rsidR="007046AC">
        <w:t>(p</w:t>
      </w:r>
      <w:r w:rsidR="008A7826" w:rsidRPr="00AB2539">
        <w:t xml:space="preserve">ostnatal </w:t>
      </w:r>
      <w:r w:rsidR="007046AC">
        <w:t>d</w:t>
      </w:r>
      <w:r w:rsidR="008A7826" w:rsidRPr="00AB2539">
        <w:t xml:space="preserve">ay 1) were injected with </w:t>
      </w:r>
      <w:proofErr w:type="spellStart"/>
      <w:r w:rsidR="008A7826" w:rsidRPr="00AB2539">
        <w:t>BrdU</w:t>
      </w:r>
      <w:proofErr w:type="spellEnd"/>
      <w:r w:rsidR="008A7826" w:rsidRPr="00AB2539">
        <w:t xml:space="preserve"> one time, as described in </w:t>
      </w:r>
      <w:r w:rsidR="007046AC">
        <w:t>section</w:t>
      </w:r>
      <w:r w:rsidR="008A7826" w:rsidRPr="00AB2539">
        <w:t xml:space="preserve"> 2 above. One day after the injection (</w:t>
      </w:r>
      <w:r w:rsidR="007046AC" w:rsidRPr="00AB2539">
        <w:t>postnatal da</w:t>
      </w:r>
      <w:r w:rsidR="008A7826" w:rsidRPr="00AB2539">
        <w:t xml:space="preserve">y 2), pups </w:t>
      </w:r>
      <w:r w:rsidR="00A33A30" w:rsidRPr="00AB2539">
        <w:t>were euthanized</w:t>
      </w:r>
      <w:r w:rsidR="005E124C" w:rsidRPr="00AB2539">
        <w:t>,</w:t>
      </w:r>
      <w:r w:rsidR="008A7826" w:rsidRPr="00AB2539">
        <w:t xml:space="preserve"> and their heads were immersed in </w:t>
      </w:r>
      <w:r w:rsidR="00095750" w:rsidRPr="00AB2539">
        <w:t>PFA solution</w:t>
      </w:r>
      <w:r w:rsidRPr="00AB2539">
        <w:t xml:space="preserve">, as described in </w:t>
      </w:r>
      <w:r w:rsidR="007046AC">
        <w:t>s</w:t>
      </w:r>
      <w:r w:rsidRPr="00AB2539">
        <w:t xml:space="preserve">tep 3.4. Adult rats were deeply anesthetized (step 3.1), </w:t>
      </w:r>
      <w:proofErr w:type="spellStart"/>
      <w:r w:rsidRPr="00AB2539">
        <w:t>transcardially</w:t>
      </w:r>
      <w:proofErr w:type="spellEnd"/>
      <w:r w:rsidRPr="00AB2539">
        <w:t xml:space="preserve"> perfused</w:t>
      </w:r>
      <w:r w:rsidR="005E124C" w:rsidRPr="00AB2539">
        <w:t>,</w:t>
      </w:r>
      <w:r w:rsidRPr="00AB2539">
        <w:t xml:space="preserve"> as described in </w:t>
      </w:r>
      <w:r w:rsidR="007046AC">
        <w:t>s</w:t>
      </w:r>
      <w:r w:rsidR="007046AC" w:rsidRPr="00AB2539">
        <w:t xml:space="preserve">tep </w:t>
      </w:r>
      <w:r w:rsidRPr="00AB2539">
        <w:t>3.2</w:t>
      </w:r>
      <w:r w:rsidR="00327618" w:rsidRPr="00AB2539">
        <w:t>. B</w:t>
      </w:r>
      <w:r w:rsidRPr="00AB2539">
        <w:t>rains were dissected and post-fixated (</w:t>
      </w:r>
      <w:r w:rsidR="007046AC">
        <w:t>s</w:t>
      </w:r>
      <w:r w:rsidRPr="00AB2539">
        <w:t>tep 3.4). Brains were cut in</w:t>
      </w:r>
      <w:r w:rsidR="007046AC">
        <w:t>to</w:t>
      </w:r>
      <w:r w:rsidRPr="00AB2539">
        <w:t xml:space="preserve"> 40 </w:t>
      </w:r>
      <w:proofErr w:type="spellStart"/>
      <w:r w:rsidRPr="00AB2539">
        <w:t>μm</w:t>
      </w:r>
      <w:proofErr w:type="spellEnd"/>
      <w:r w:rsidRPr="00AB2539">
        <w:t xml:space="preserve"> coronal sections (step 3.5). Sections were processed for </w:t>
      </w:r>
      <w:proofErr w:type="spellStart"/>
      <w:r w:rsidRPr="00AB2539">
        <w:t>BrdU</w:t>
      </w:r>
      <w:proofErr w:type="spellEnd"/>
      <w:r w:rsidRPr="00AB2539">
        <w:t xml:space="preserve"> immunohistochemistry, as described in </w:t>
      </w:r>
      <w:r w:rsidR="007046AC">
        <w:t>s</w:t>
      </w:r>
      <w:r w:rsidRPr="00AB2539">
        <w:t>tep 4.</w:t>
      </w:r>
      <w:r w:rsidR="00EB0961">
        <w:t xml:space="preserve"> </w:t>
      </w:r>
    </w:p>
    <w:p w14:paraId="642C20AE" w14:textId="77777777" w:rsidR="0022525F" w:rsidRPr="00AB2539" w:rsidRDefault="0022525F" w:rsidP="00AB2539">
      <w:pPr>
        <w:widowControl/>
        <w:contextualSpacing/>
      </w:pPr>
    </w:p>
    <w:p w14:paraId="2D10AAA9" w14:textId="20163A40" w:rsidR="009A144E" w:rsidRPr="00AB2539" w:rsidRDefault="007229F0" w:rsidP="00AB2539">
      <w:pPr>
        <w:widowControl/>
        <w:contextualSpacing/>
      </w:pPr>
      <w:r w:rsidRPr="00AB2539">
        <w:t>We used horseradish peroxidase reaction with DAB IHC for staining</w:t>
      </w:r>
      <w:r w:rsidR="00DB0FB1" w:rsidRPr="00AB2539">
        <w:t xml:space="preserve"> (step 4.1)</w:t>
      </w:r>
      <w:r w:rsidRPr="00AB2539">
        <w:t xml:space="preserve"> and</w:t>
      </w:r>
      <w:r w:rsidR="009A144E" w:rsidRPr="00AB2539">
        <w:t xml:space="preserve"> countin</w:t>
      </w:r>
      <w:r w:rsidR="00B23B30" w:rsidRPr="00AB2539">
        <w:t>g</w:t>
      </w:r>
      <w:r w:rsidR="009A144E" w:rsidRPr="00AB2539">
        <w:t xml:space="preserve"> </w:t>
      </w:r>
      <w:proofErr w:type="spellStart"/>
      <w:r w:rsidR="009A144E" w:rsidRPr="00AB2539">
        <w:t>BrdU</w:t>
      </w:r>
      <w:proofErr w:type="spellEnd"/>
      <w:r w:rsidR="009A144E" w:rsidRPr="00AB2539">
        <w:t xml:space="preserve">-positive cells in DG. </w:t>
      </w:r>
      <w:r w:rsidR="00E25AE0" w:rsidRPr="00AB2539">
        <w:rPr>
          <w:b/>
          <w:bCs/>
        </w:rPr>
        <w:t xml:space="preserve">Figure </w:t>
      </w:r>
      <w:r w:rsidR="00E45BD9" w:rsidRPr="00AB2539">
        <w:rPr>
          <w:b/>
          <w:bCs/>
        </w:rPr>
        <w:t>5</w:t>
      </w:r>
      <w:r w:rsidR="009A144E" w:rsidRPr="00AB2539">
        <w:t xml:space="preserve"> shows a DG section with </w:t>
      </w:r>
      <w:proofErr w:type="spellStart"/>
      <w:r w:rsidR="00503712" w:rsidRPr="00AB2539">
        <w:t>BrdU</w:t>
      </w:r>
      <w:proofErr w:type="spellEnd"/>
      <w:r w:rsidR="007046AC">
        <w:t>-</w:t>
      </w:r>
      <w:r w:rsidRPr="00AB2539">
        <w:t xml:space="preserve">labeled </w:t>
      </w:r>
      <w:r w:rsidR="009A144E" w:rsidRPr="00AB2539">
        <w:t>cells</w:t>
      </w:r>
      <w:r w:rsidRPr="00AB2539">
        <w:t xml:space="preserve">. </w:t>
      </w:r>
      <w:r w:rsidR="005E124C" w:rsidRPr="00AB2539">
        <w:rPr>
          <w:b/>
          <w:bCs/>
        </w:rPr>
        <w:t>F</w:t>
      </w:r>
      <w:r w:rsidR="00503712" w:rsidRPr="00AB2539">
        <w:rPr>
          <w:b/>
          <w:bCs/>
        </w:rPr>
        <w:t>igure 5</w:t>
      </w:r>
      <w:proofErr w:type="gramStart"/>
      <w:r w:rsidR="00503712" w:rsidRPr="00AB2539">
        <w:rPr>
          <w:b/>
          <w:bCs/>
        </w:rPr>
        <w:t>C</w:t>
      </w:r>
      <w:r w:rsidR="00A33A30" w:rsidRPr="00AB2539">
        <w:rPr>
          <w:b/>
          <w:bCs/>
        </w:rPr>
        <w:t>,</w:t>
      </w:r>
      <w:r w:rsidR="00503712" w:rsidRPr="00AB2539">
        <w:rPr>
          <w:b/>
          <w:bCs/>
        </w:rPr>
        <w:t>D</w:t>
      </w:r>
      <w:proofErr w:type="gramEnd"/>
      <w:r w:rsidR="00C4688B" w:rsidRPr="00AB2539">
        <w:t xml:space="preserve"> </w:t>
      </w:r>
      <w:r w:rsidR="009A144E" w:rsidRPr="00AB2539">
        <w:t xml:space="preserve">shows a representative part of </w:t>
      </w:r>
      <w:r w:rsidRPr="00AB2539">
        <w:t xml:space="preserve">the </w:t>
      </w:r>
      <w:r w:rsidR="009A144E" w:rsidRPr="00AB2539">
        <w:t>DG section at higher magnification. Labeled cells showed intense dark staining</w:t>
      </w:r>
      <w:r w:rsidR="005E124C" w:rsidRPr="00AB2539">
        <w:t>,</w:t>
      </w:r>
      <w:r w:rsidR="00503712" w:rsidRPr="00AB2539">
        <w:t xml:space="preserve"> </w:t>
      </w:r>
      <w:r w:rsidR="00327618" w:rsidRPr="00AB2539">
        <w:t>which were</w:t>
      </w:r>
      <w:r w:rsidR="00503712" w:rsidRPr="00AB2539">
        <w:t xml:space="preserve"> marked with arrow</w:t>
      </w:r>
      <w:r w:rsidR="005E124C" w:rsidRPr="00AB2539">
        <w:t>s</w:t>
      </w:r>
      <w:r w:rsidR="009A144E" w:rsidRPr="00AB2539">
        <w:t xml:space="preserve">. </w:t>
      </w:r>
      <w:r w:rsidR="00503712" w:rsidRPr="00AB2539">
        <w:t>The inset</w:t>
      </w:r>
      <w:r w:rsidR="009A144E" w:rsidRPr="00AB2539">
        <w:t xml:space="preserve"> </w:t>
      </w:r>
      <w:r w:rsidR="007D7C58" w:rsidRPr="00AB2539">
        <w:t xml:space="preserve">shows </w:t>
      </w:r>
      <w:r w:rsidR="009A144E" w:rsidRPr="00AB2539">
        <w:t>the average numbers of labeled cells in the experimental</w:t>
      </w:r>
      <w:r w:rsidR="00B23B30" w:rsidRPr="00AB2539">
        <w:t xml:space="preserve"> and control</w:t>
      </w:r>
      <w:r w:rsidR="009A144E" w:rsidRPr="00AB2539">
        <w:t xml:space="preserve"> groups</w:t>
      </w:r>
      <w:r w:rsidR="008950FE" w:rsidRPr="00AB2539">
        <w:t xml:space="preserve"> (counted positive cells multiplied by six as described in </w:t>
      </w:r>
      <w:r w:rsidR="007046AC">
        <w:t>s</w:t>
      </w:r>
      <w:r w:rsidR="008950FE" w:rsidRPr="00AB2539">
        <w:t>tep 8.1)</w:t>
      </w:r>
      <w:r w:rsidR="009A144E" w:rsidRPr="00AB2539">
        <w:t xml:space="preserve">. </w:t>
      </w:r>
      <w:r w:rsidR="00B23B30" w:rsidRPr="00AB2539">
        <w:t xml:space="preserve">A </w:t>
      </w:r>
      <w:r w:rsidR="007046AC">
        <w:t>S</w:t>
      </w:r>
      <w:r w:rsidR="00B23B30" w:rsidRPr="00AB2539">
        <w:t>tudent</w:t>
      </w:r>
      <w:r w:rsidR="007046AC">
        <w:t>’s</w:t>
      </w:r>
      <w:r w:rsidR="00B23B30" w:rsidRPr="00AB2539">
        <w:t xml:space="preserve"> </w:t>
      </w:r>
      <w:r w:rsidR="007046AC">
        <w:t>t-</w:t>
      </w:r>
      <w:r w:rsidR="00B23B30" w:rsidRPr="00AB2539">
        <w:t>test</w:t>
      </w:r>
      <w:r w:rsidR="009A144E" w:rsidRPr="00AB2539">
        <w:t xml:space="preserve"> revealed </w:t>
      </w:r>
      <w:r w:rsidR="00B23B30" w:rsidRPr="00AB2539">
        <w:t xml:space="preserve">significance </w:t>
      </w:r>
      <w:r w:rsidR="009A144E" w:rsidRPr="00AB2539">
        <w:t xml:space="preserve">differences between the numbers of </w:t>
      </w:r>
      <w:proofErr w:type="spellStart"/>
      <w:r w:rsidR="009A144E" w:rsidRPr="00AB2539">
        <w:t>BrdU</w:t>
      </w:r>
      <w:proofErr w:type="spellEnd"/>
      <w:r w:rsidR="009A144E" w:rsidRPr="00AB2539">
        <w:t>-positive cells (</w:t>
      </w:r>
      <w:proofErr w:type="gramStart"/>
      <w:r w:rsidR="00B23B30" w:rsidRPr="00AB2539">
        <w:t>t</w:t>
      </w:r>
      <w:r w:rsidR="00B23B30" w:rsidRPr="00AB2539">
        <w:rPr>
          <w:vertAlign w:val="subscript"/>
        </w:rPr>
        <w:t>(</w:t>
      </w:r>
      <w:proofErr w:type="gramEnd"/>
      <w:r w:rsidR="00B23B30" w:rsidRPr="00AB2539">
        <w:rPr>
          <w:vertAlign w:val="subscript"/>
        </w:rPr>
        <w:t>10)</w:t>
      </w:r>
      <w:r w:rsidR="00B23B30" w:rsidRPr="00AB2539">
        <w:t xml:space="preserve"> = 2.704, </w:t>
      </w:r>
      <w:r w:rsidR="009A144E" w:rsidRPr="00AB2539">
        <w:t>p</w:t>
      </w:r>
      <w:r w:rsidR="00B23B30" w:rsidRPr="00AB2539">
        <w:t xml:space="preserve"> = </w:t>
      </w:r>
      <w:r w:rsidR="009A144E" w:rsidRPr="00AB2539">
        <w:t>0.0</w:t>
      </w:r>
      <w:r w:rsidR="00B23B30" w:rsidRPr="00AB2539">
        <w:t>222</w:t>
      </w:r>
      <w:r w:rsidR="009A144E" w:rsidRPr="00AB2539">
        <w:t xml:space="preserve">). The control group </w:t>
      </w:r>
      <w:r w:rsidR="00327618" w:rsidRPr="00AB2539">
        <w:t xml:space="preserve">that </w:t>
      </w:r>
      <w:r w:rsidR="008348CD">
        <w:t>did not undergo</w:t>
      </w:r>
      <w:r w:rsidR="00327618" w:rsidRPr="00AB2539">
        <w:t xml:space="preserve"> </w:t>
      </w:r>
      <w:r w:rsidR="00B23B30" w:rsidRPr="00AB2539">
        <w:t xml:space="preserve">physical activity </w:t>
      </w:r>
      <w:r w:rsidR="00327618" w:rsidRPr="00AB2539">
        <w:t xml:space="preserve">showed </w:t>
      </w:r>
      <w:r w:rsidR="00B23B30" w:rsidRPr="00AB2539">
        <w:t>2</w:t>
      </w:r>
      <w:r w:rsidR="007046AC">
        <w:t>,</w:t>
      </w:r>
      <w:r w:rsidR="00B23B30" w:rsidRPr="00AB2539">
        <w:t>040 ±</w:t>
      </w:r>
      <w:r w:rsidR="00327618" w:rsidRPr="00AB2539">
        <w:t xml:space="preserve"> </w:t>
      </w:r>
      <w:r w:rsidR="00B23B30" w:rsidRPr="00AB2539">
        <w:t xml:space="preserve">314 cells (n = 6 rats). </w:t>
      </w:r>
      <w:r w:rsidR="005E124C" w:rsidRPr="00AB2539">
        <w:t>In comparison,</w:t>
      </w:r>
      <w:r w:rsidR="005E124C" w:rsidRPr="00AB2539" w:rsidDel="005E124C">
        <w:t xml:space="preserve"> </w:t>
      </w:r>
      <w:r w:rsidR="00327618" w:rsidRPr="00AB2539">
        <w:t>t</w:t>
      </w:r>
      <w:r w:rsidR="00B23B30" w:rsidRPr="00AB2539">
        <w:t xml:space="preserve">he physical activity group </w:t>
      </w:r>
      <w:r w:rsidRPr="00AB2539">
        <w:t>showed,</w:t>
      </w:r>
      <w:r w:rsidR="00B23B30" w:rsidRPr="00AB2539">
        <w:t xml:space="preserve"> </w:t>
      </w:r>
      <w:r w:rsidR="009A144E" w:rsidRPr="00AB2539">
        <w:t>on average</w:t>
      </w:r>
      <w:r w:rsidRPr="00AB2539">
        <w:t>,</w:t>
      </w:r>
      <w:r w:rsidR="009A144E" w:rsidRPr="00AB2539">
        <w:t xml:space="preserve"> </w:t>
      </w:r>
      <w:r w:rsidR="00B23B30" w:rsidRPr="00AB2539">
        <w:t>3</w:t>
      </w:r>
      <w:r w:rsidR="007046AC">
        <w:t>,</w:t>
      </w:r>
      <w:r w:rsidR="00B23B30" w:rsidRPr="00AB2539">
        <w:t>606</w:t>
      </w:r>
      <w:r w:rsidR="00B23B30" w:rsidRPr="00AB2539" w:rsidDel="00B23B30">
        <w:t xml:space="preserve"> </w:t>
      </w:r>
      <w:r w:rsidR="009A144E" w:rsidRPr="00AB2539">
        <w:t>±</w:t>
      </w:r>
      <w:r w:rsidR="00327618" w:rsidRPr="00AB2539">
        <w:t xml:space="preserve"> </w:t>
      </w:r>
      <w:r w:rsidR="00B23B30" w:rsidRPr="00AB2539">
        <w:t>486</w:t>
      </w:r>
      <w:r w:rsidR="009A144E" w:rsidRPr="00AB2539">
        <w:t xml:space="preserve"> </w:t>
      </w:r>
      <w:r w:rsidR="00B23B30" w:rsidRPr="00AB2539">
        <w:t xml:space="preserve">(n = 6 rats) </w:t>
      </w:r>
      <w:proofErr w:type="spellStart"/>
      <w:r w:rsidR="009A144E" w:rsidRPr="00AB2539">
        <w:t>BrdU</w:t>
      </w:r>
      <w:proofErr w:type="spellEnd"/>
      <w:r w:rsidR="009A144E" w:rsidRPr="00AB2539">
        <w:t>-positive cells</w:t>
      </w:r>
      <w:r w:rsidR="00B23B30" w:rsidRPr="00AB2539">
        <w:t>.</w:t>
      </w:r>
      <w:r w:rsidR="009A144E" w:rsidRPr="00AB2539">
        <w:t xml:space="preserve"> </w:t>
      </w:r>
      <w:r w:rsidR="00A33A30" w:rsidRPr="00AB2539">
        <w:t>As observed</w:t>
      </w:r>
      <w:r w:rsidR="00B23B30" w:rsidRPr="00AB2539">
        <w:t xml:space="preserve">, physical activity exposure </w:t>
      </w:r>
      <w:r w:rsidR="009A144E" w:rsidRPr="00AB2539">
        <w:t>increase</w:t>
      </w:r>
      <w:r w:rsidRPr="00AB2539">
        <w:t>s</w:t>
      </w:r>
      <w:r w:rsidR="009A144E" w:rsidRPr="00AB2539">
        <w:t xml:space="preserve"> </w:t>
      </w:r>
      <w:proofErr w:type="spellStart"/>
      <w:r w:rsidR="009A144E" w:rsidRPr="00AB2539">
        <w:t>BrdU</w:t>
      </w:r>
      <w:proofErr w:type="spellEnd"/>
      <w:r w:rsidR="009A144E" w:rsidRPr="00AB2539">
        <w:t>-positive cells</w:t>
      </w:r>
      <w:r w:rsidR="00B23B30" w:rsidRPr="00AB2539">
        <w:t>.</w:t>
      </w:r>
      <w:r w:rsidR="00266A35" w:rsidRPr="00AB2539">
        <w:t xml:space="preserve"> </w:t>
      </w:r>
      <w:r w:rsidR="00327618" w:rsidRPr="00AB2539">
        <w:t xml:space="preserve">Therefore, </w:t>
      </w:r>
      <w:r w:rsidR="007773DF" w:rsidRPr="00AB2539">
        <w:t>t</w:t>
      </w:r>
      <w:r w:rsidR="00266A35" w:rsidRPr="00AB2539">
        <w:t>hese results are consistent with other report</w:t>
      </w:r>
      <w:r w:rsidR="00327618" w:rsidRPr="00AB2539">
        <w:t>ed results</w:t>
      </w:r>
      <w:r w:rsidR="00266A35" w:rsidRPr="00AB2539">
        <w:t xml:space="preserve"> that show that physical activity increased cellular proliferation in </w:t>
      </w:r>
      <w:r w:rsidR="00887B84" w:rsidRPr="00AB2539">
        <w:t>the adult dentate gyrus</w:t>
      </w:r>
      <w:r w:rsidR="00BA1283" w:rsidRPr="00AB2539">
        <w:fldChar w:fldCharType="begin" w:fldLock="1"/>
      </w:r>
      <w:r w:rsidR="00383526" w:rsidRPr="00AB2539">
        <w:instrText>ADDIN CSL_CITATION {"citationItems":[{"id":"ITEM-1","itemData":{"DOI":"10.1002/cne.20493","ISSN":"00219967","abstract":"Voluntary exercise produces a dramatic increase in the number of bromodeoxyuridine (BrdU)-positive cells in the adult dentate gyrus (DG); however, it has never been determined whether this increase reflects neurogenic activity or some exercise-induced change in the metabolic processing of systemically injected BrdU. In these experiments, we show that 1) 200 mg/kg is a saturating dose for single injections of BrdU in both control and voluntary exercise animals; 2) there is significantly more cell labeling in animals that exercise when saturating doses of BrdU are employed; 3) high doses of BrdU do not affect the number, appearance, or distribution of labeled cells; 4) voluntary exercise leads to similar increases in the number of cells expressing Ki67, an intrinsic marker of cellular proliferation; 5) both dendritic length and complexity are significantly increased in the DG of animals that exercise; and 6) spine density is significantly greater on dendrites in the DG following voluntary exercise. This study demonstrates that exercise up-regulates neurogenic activity in the DG of adult rats, independently of any putative changes in altered BrdU metabolism, and that it also substantially alters the morphology of dentate granule cell dendrites. The dramatic changes in the Cytoarchitecture of the DG induced by voluntary exercise might underlie the enhancement of hippocampal long-term potentiation and hippocampal-dependent memory that our group has previously described. These results suggest that exercise may be an effective component of therapeutic regimes aimed at improving the functioning of individuals with neuropathologies that involve the degradation of cells in the hippocampus. © 2005 Wiley-Liss, Inc.","author":[{"dropping-particle":"","family":"Eadie","given":"Brennan D.","non-dropping-particle":"","parse-names":false,"suffix":""},{"dropping-particle":"","family":"Redila","given":"Van A.","non-dropping-particle":"","parse-names":false,"suffix":""},{"dropping-particle":"","family":"Christie","given":"Brian R.","non-dropping-particle":"","parse-names":false,"suffix":""}],"container-title":"Journal of Comparative Neurology","id":"ITEM-1","issue":"1","issued":{"date-parts":[["2005"]]},"page":"39-47","title":"Voluntary exercise alters the cytoarchitecture of the adult dentate gyrus by increasing cellular proliferation, dendritic complexity, and spine density","type":"article-journal","volume":"486"},"uris":["http://www.mendeley.com/documents/?uuid=23986f4e-1b49-487f-b846-e866dff7f5c1"]}],"mendeley":{"formattedCitation":"&lt;sup&gt;17&lt;/sup&gt;","plainTextFormattedCitation":"17","previouslyFormattedCitation":"&lt;sup&gt;17&lt;/sup&gt;"},"properties":{"noteIndex":0},"schema":"https://github.com/citation-style-language/schema/raw/master/csl-citation.json"}</w:instrText>
      </w:r>
      <w:r w:rsidR="00BA1283" w:rsidRPr="00AB2539">
        <w:fldChar w:fldCharType="separate"/>
      </w:r>
      <w:r w:rsidR="00557272" w:rsidRPr="00AB2539">
        <w:rPr>
          <w:noProof/>
          <w:vertAlign w:val="superscript"/>
        </w:rPr>
        <w:t>17</w:t>
      </w:r>
      <w:r w:rsidR="00BA1283" w:rsidRPr="00AB2539">
        <w:fldChar w:fldCharType="end"/>
      </w:r>
      <w:r w:rsidR="00266A35" w:rsidRPr="00AB2539">
        <w:t xml:space="preserve">. </w:t>
      </w:r>
    </w:p>
    <w:p w14:paraId="0F5E00EB" w14:textId="77777777" w:rsidR="00D0711C" w:rsidRPr="00AB2539" w:rsidRDefault="00D0711C" w:rsidP="00AB2539">
      <w:pPr>
        <w:widowControl/>
        <w:contextualSpacing/>
        <w:rPr>
          <w:color w:val="808080" w:themeColor="background1" w:themeShade="80"/>
        </w:rPr>
      </w:pPr>
    </w:p>
    <w:p w14:paraId="3C9083F6" w14:textId="1E4CC9E0" w:rsidR="00B32616" w:rsidRPr="00AB2539" w:rsidRDefault="00B32616" w:rsidP="00AB2539">
      <w:pPr>
        <w:widowControl/>
        <w:contextualSpacing/>
        <w:rPr>
          <w:bCs/>
          <w:color w:val="808080"/>
        </w:rPr>
      </w:pPr>
      <w:r w:rsidRPr="00AB2539">
        <w:rPr>
          <w:b/>
        </w:rPr>
        <w:t xml:space="preserve">FIGURE </w:t>
      </w:r>
      <w:r w:rsidR="0013621E" w:rsidRPr="00AB2539">
        <w:rPr>
          <w:b/>
        </w:rPr>
        <w:t xml:space="preserve">AND TABLE </w:t>
      </w:r>
      <w:r w:rsidRPr="00AB2539">
        <w:rPr>
          <w:b/>
        </w:rPr>
        <w:t>LEGENDS:</w:t>
      </w:r>
      <w:r w:rsidRPr="00AB2539">
        <w:rPr>
          <w:color w:val="808080"/>
        </w:rPr>
        <w:t xml:space="preserve"> </w:t>
      </w:r>
    </w:p>
    <w:p w14:paraId="75182EC3" w14:textId="102EAE6A" w:rsidR="00B32616" w:rsidRPr="00AB2539" w:rsidRDefault="00B32616" w:rsidP="00AB2539">
      <w:pPr>
        <w:widowControl/>
        <w:contextualSpacing/>
        <w:rPr>
          <w:color w:val="808080"/>
        </w:rPr>
      </w:pPr>
    </w:p>
    <w:p w14:paraId="0153E736" w14:textId="129178DA" w:rsidR="00B36FB0" w:rsidRPr="00AB2539" w:rsidRDefault="00B36FB0" w:rsidP="00AB2539">
      <w:pPr>
        <w:widowControl/>
        <w:contextualSpacing/>
      </w:pPr>
      <w:r w:rsidRPr="00AB2539">
        <w:rPr>
          <w:b/>
          <w:bCs/>
        </w:rPr>
        <w:t xml:space="preserve">Figure 1: </w:t>
      </w:r>
      <w:r w:rsidR="00651999" w:rsidRPr="00AB2539">
        <w:rPr>
          <w:b/>
          <w:bCs/>
        </w:rPr>
        <w:t>Representative image of 3D deconvolution for multiple color channels.</w:t>
      </w:r>
      <w:r w:rsidR="00651999" w:rsidRPr="00AB2539">
        <w:t xml:space="preserve"> </w:t>
      </w:r>
      <w:r w:rsidR="00A33A30" w:rsidRPr="00AB2539">
        <w:t>(</w:t>
      </w:r>
      <w:r w:rsidR="00651999" w:rsidRPr="00AB2539">
        <w:rPr>
          <w:b/>
          <w:bCs/>
        </w:rPr>
        <w:t>A</w:t>
      </w:r>
      <w:r w:rsidR="00A33A30" w:rsidRPr="00AB2539">
        <w:t>)</w:t>
      </w:r>
      <w:r w:rsidR="00651999" w:rsidRPr="00AB2539">
        <w:t xml:space="preserve"> </w:t>
      </w:r>
      <w:r w:rsidR="00A33A30" w:rsidRPr="00AB2539">
        <w:t>DG at</w:t>
      </w:r>
      <w:r w:rsidR="00651999" w:rsidRPr="00AB2539">
        <w:t xml:space="preserve"> low</w:t>
      </w:r>
      <w:r w:rsidR="000F35A9" w:rsidRPr="00AB2539">
        <w:t xml:space="preserve"> </w:t>
      </w:r>
      <w:r w:rsidR="00651999" w:rsidRPr="00AB2539">
        <w:t xml:space="preserve">magnification. </w:t>
      </w:r>
      <w:r w:rsidR="00A33A30" w:rsidRPr="00AB2539">
        <w:t>(</w:t>
      </w:r>
      <w:r w:rsidR="00A33A30" w:rsidRPr="00AB2539">
        <w:rPr>
          <w:b/>
          <w:bCs/>
        </w:rPr>
        <w:t>B</w:t>
      </w:r>
      <w:r w:rsidR="00A33A30" w:rsidRPr="00AB2539">
        <w:t xml:space="preserve">) </w:t>
      </w:r>
      <w:r w:rsidR="00651999" w:rsidRPr="00AB2539">
        <w:t xml:space="preserve">The original </w:t>
      </w:r>
      <w:r w:rsidR="00721934">
        <w:t>z-stack</w:t>
      </w:r>
      <w:r w:rsidR="00651999" w:rsidRPr="00AB2539">
        <w:t xml:space="preserve"> images for each channel and the merged image. </w:t>
      </w:r>
      <w:r w:rsidR="00A33A30" w:rsidRPr="00AB2539">
        <w:t>(</w:t>
      </w:r>
      <w:r w:rsidR="00651999" w:rsidRPr="00AB2539">
        <w:rPr>
          <w:b/>
          <w:bCs/>
        </w:rPr>
        <w:t>C</w:t>
      </w:r>
      <w:r w:rsidR="00A33A30" w:rsidRPr="00AB2539">
        <w:t>)</w:t>
      </w:r>
      <w:r w:rsidR="00651999" w:rsidRPr="00AB2539">
        <w:t xml:space="preserve"> 3D deconvoluted </w:t>
      </w:r>
      <w:r w:rsidR="00721934">
        <w:t>z-stack</w:t>
      </w:r>
      <w:r w:rsidR="00651999" w:rsidRPr="00AB2539">
        <w:t xml:space="preserve"> images for each channel and the merged image. This </w:t>
      </w:r>
      <w:r w:rsidR="00A33A30" w:rsidRPr="00AB2539">
        <w:t>brain wa</w:t>
      </w:r>
      <w:r w:rsidR="00651999" w:rsidRPr="00AB2539">
        <w:t>s</w:t>
      </w:r>
      <w:r w:rsidR="00A33A30" w:rsidRPr="00AB2539">
        <w:t xml:space="preserve"> from</w:t>
      </w:r>
      <w:r w:rsidR="00651999" w:rsidRPr="00AB2539">
        <w:t xml:space="preserve"> </w:t>
      </w:r>
      <w:r w:rsidR="00A33A30" w:rsidRPr="00AB2539">
        <w:t xml:space="preserve">the rat that was the part of </w:t>
      </w:r>
      <w:r w:rsidR="00651999" w:rsidRPr="00AB2539">
        <w:t xml:space="preserve">physical activity group. Labeled </w:t>
      </w:r>
      <w:r w:rsidR="007046AC" w:rsidRPr="00AB2539">
        <w:t xml:space="preserve">streptavidin-biotin </w:t>
      </w:r>
      <w:r w:rsidR="00651999" w:rsidRPr="00AB2539">
        <w:t>(LSAB) amplification method</w:t>
      </w:r>
      <w:r w:rsidR="00A33A30" w:rsidRPr="00AB2539">
        <w:t xml:space="preserve"> was used</w:t>
      </w:r>
      <w:r w:rsidR="00651999" w:rsidRPr="00AB2539">
        <w:t>. It show</w:t>
      </w:r>
      <w:r w:rsidR="00806027">
        <w:t>ed</w:t>
      </w:r>
      <w:r w:rsidR="00651999" w:rsidRPr="00AB2539">
        <w:t xml:space="preserve"> Cy3 </w:t>
      </w:r>
      <w:r w:rsidR="007046AC">
        <w:t>s</w:t>
      </w:r>
      <w:r w:rsidR="007046AC" w:rsidRPr="00AB2539">
        <w:t xml:space="preserve">treptavidin </w:t>
      </w:r>
      <w:r w:rsidR="00651999" w:rsidRPr="00AB2539">
        <w:t xml:space="preserve">conjugated antibody for </w:t>
      </w:r>
      <w:r w:rsidR="007046AC">
        <w:t>indicating</w:t>
      </w:r>
      <w:r w:rsidR="00651999" w:rsidRPr="00AB2539">
        <w:t xml:space="preserve"> </w:t>
      </w:r>
      <w:proofErr w:type="spellStart"/>
      <w:r w:rsidR="00651999" w:rsidRPr="00AB2539">
        <w:t>BrdU</w:t>
      </w:r>
      <w:proofErr w:type="spellEnd"/>
      <w:r w:rsidR="00651999" w:rsidRPr="00AB2539">
        <w:t xml:space="preserve"> (red), DAPI as a counterstaining (blue), and </w:t>
      </w:r>
      <w:r w:rsidR="007046AC">
        <w:t>g</w:t>
      </w:r>
      <w:r w:rsidR="007046AC" w:rsidRPr="00AB2539">
        <w:t>lial fibrillary acidic protein</w:t>
      </w:r>
      <w:r w:rsidR="007046AC" w:rsidRPr="007046AC">
        <w:t xml:space="preserve"> </w:t>
      </w:r>
      <w:r w:rsidR="00651999" w:rsidRPr="00AB2539">
        <w:t>(</w:t>
      </w:r>
      <w:r w:rsidR="007046AC" w:rsidRPr="00AB2539">
        <w:t>GFAP</w:t>
      </w:r>
      <w:r w:rsidR="00651999" w:rsidRPr="00AB2539">
        <w:t xml:space="preserve">) as an </w:t>
      </w:r>
      <w:proofErr w:type="spellStart"/>
      <w:r w:rsidR="00651999" w:rsidRPr="00AB2539">
        <w:t>astroglial</w:t>
      </w:r>
      <w:proofErr w:type="spellEnd"/>
      <w:r w:rsidR="00651999" w:rsidRPr="00AB2539">
        <w:t xml:space="preserve"> marker (green). ML </w:t>
      </w:r>
      <w:r w:rsidR="007046AC">
        <w:t xml:space="preserve">= </w:t>
      </w:r>
      <w:r w:rsidR="00651999" w:rsidRPr="00AB2539">
        <w:t xml:space="preserve">molecular layer; GCL </w:t>
      </w:r>
      <w:r w:rsidR="007046AC">
        <w:t xml:space="preserve">= </w:t>
      </w:r>
      <w:r w:rsidR="00651999" w:rsidRPr="00AB2539">
        <w:t xml:space="preserve">granular cell layer; SGZ </w:t>
      </w:r>
      <w:r w:rsidR="007046AC">
        <w:t xml:space="preserve">= </w:t>
      </w:r>
      <w:proofErr w:type="spellStart"/>
      <w:r w:rsidR="00651999" w:rsidRPr="00AB2539">
        <w:t>subgranular</w:t>
      </w:r>
      <w:proofErr w:type="spellEnd"/>
      <w:r w:rsidR="00651999" w:rsidRPr="00AB2539">
        <w:t xml:space="preserve"> zone.</w:t>
      </w:r>
    </w:p>
    <w:p w14:paraId="72227274" w14:textId="4242D3F5" w:rsidR="00B36FB0" w:rsidRPr="00AB2539" w:rsidRDefault="00B36FB0" w:rsidP="00AB2539">
      <w:pPr>
        <w:widowControl/>
        <w:contextualSpacing/>
        <w:rPr>
          <w:b/>
          <w:bCs/>
        </w:rPr>
      </w:pPr>
    </w:p>
    <w:p w14:paraId="2D801B16" w14:textId="5FD8DA2B" w:rsidR="004B69F6" w:rsidRPr="00AB2539" w:rsidRDefault="00E45BD9" w:rsidP="00AB2539">
      <w:pPr>
        <w:widowControl/>
        <w:contextualSpacing/>
      </w:pPr>
      <w:r w:rsidRPr="00AB2539">
        <w:rPr>
          <w:b/>
          <w:bCs/>
        </w:rPr>
        <w:t>Figure 2:</w:t>
      </w:r>
      <w:r w:rsidRPr="00AB2539">
        <w:t xml:space="preserve"> </w:t>
      </w:r>
      <w:r w:rsidR="004B69F6" w:rsidRPr="00AB2539">
        <w:rPr>
          <w:b/>
          <w:bCs/>
        </w:rPr>
        <w:t>Schematic illustration of sequentially transferring sections from cryostat-microtome into a 24-well cell culture plate with cryoprotection solution.</w:t>
      </w:r>
      <w:r w:rsidR="004B69F6" w:rsidRPr="00AB2539">
        <w:t xml:space="preserve"> Begin at A1-well and place the next slices into row A</w:t>
      </w:r>
      <w:r w:rsidR="007046AC">
        <w:t xml:space="preserve">; </w:t>
      </w:r>
      <w:r w:rsidR="004B69F6" w:rsidRPr="00AB2539">
        <w:t xml:space="preserve">after A6-well move to the next row B, so on. When arriving D6, go back to A1 and continue. </w:t>
      </w:r>
      <w:r w:rsidR="007773DF" w:rsidRPr="00AB2539">
        <w:t xml:space="preserve">This </w:t>
      </w:r>
      <w:r w:rsidR="004B69F6" w:rsidRPr="00AB2539">
        <w:t>arrangement allows Nth (e.g., sixth for neurogenesis, equivalent to the content of one column) section quantification of an entire brain</w:t>
      </w:r>
      <w:r w:rsidR="007773DF" w:rsidRPr="00AB2539">
        <w:t xml:space="preserve"> region</w:t>
      </w:r>
      <w:r w:rsidR="004B69F6" w:rsidRPr="00AB2539">
        <w:t>.</w:t>
      </w:r>
    </w:p>
    <w:p w14:paraId="7F91F743" w14:textId="77777777" w:rsidR="00E45BD9" w:rsidRPr="00AB2539" w:rsidRDefault="00E45BD9" w:rsidP="00AB2539">
      <w:pPr>
        <w:widowControl/>
        <w:contextualSpacing/>
        <w:rPr>
          <w:b/>
          <w:bCs/>
        </w:rPr>
      </w:pPr>
    </w:p>
    <w:p w14:paraId="35243BE1" w14:textId="77BA7E99" w:rsidR="006D50E5" w:rsidRPr="00AB2539" w:rsidRDefault="00E25AE0" w:rsidP="00AB2539">
      <w:pPr>
        <w:widowControl/>
        <w:contextualSpacing/>
      </w:pPr>
      <w:r w:rsidRPr="00AB2539">
        <w:rPr>
          <w:b/>
          <w:bCs/>
        </w:rPr>
        <w:t xml:space="preserve">Figure </w:t>
      </w:r>
      <w:r w:rsidR="00E45BD9" w:rsidRPr="00AB2539">
        <w:rPr>
          <w:b/>
          <w:bCs/>
        </w:rPr>
        <w:t>3</w:t>
      </w:r>
      <w:r w:rsidRPr="00AB2539">
        <w:rPr>
          <w:b/>
          <w:bCs/>
        </w:rPr>
        <w:t>:</w:t>
      </w:r>
      <w:r w:rsidRPr="00AB2539">
        <w:t xml:space="preserve"> </w:t>
      </w:r>
      <w:r w:rsidR="005B3B77" w:rsidRPr="00AB2539">
        <w:rPr>
          <w:b/>
          <w:bCs/>
        </w:rPr>
        <w:t xml:space="preserve">Examples of different morphology of </w:t>
      </w:r>
      <w:proofErr w:type="spellStart"/>
      <w:r w:rsidR="005B3B77" w:rsidRPr="00AB2539">
        <w:rPr>
          <w:b/>
          <w:bCs/>
        </w:rPr>
        <w:t>BrdU</w:t>
      </w:r>
      <w:proofErr w:type="spellEnd"/>
      <w:r w:rsidR="007046AC">
        <w:rPr>
          <w:b/>
          <w:bCs/>
        </w:rPr>
        <w:t>-</w:t>
      </w:r>
      <w:r w:rsidR="00E758D3" w:rsidRPr="00AB2539">
        <w:rPr>
          <w:b/>
          <w:bCs/>
        </w:rPr>
        <w:t xml:space="preserve">labeled </w:t>
      </w:r>
      <w:r w:rsidR="005B3B77" w:rsidRPr="00AB2539">
        <w:rPr>
          <w:b/>
          <w:bCs/>
        </w:rPr>
        <w:t>cell nucleus.</w:t>
      </w:r>
      <w:r w:rsidR="005B3B77" w:rsidRPr="00AB2539">
        <w:t xml:space="preserve"> </w:t>
      </w:r>
      <w:proofErr w:type="spellStart"/>
      <w:r w:rsidR="005B3B77" w:rsidRPr="00AB2539">
        <w:t>BrdU</w:t>
      </w:r>
      <w:proofErr w:type="spellEnd"/>
      <w:r w:rsidR="005B3B77" w:rsidRPr="00AB2539">
        <w:t xml:space="preserve"> is a DNA synthesis marker</w:t>
      </w:r>
      <w:r w:rsidR="00DD64F6" w:rsidRPr="00AB2539">
        <w:t xml:space="preserve"> which</w:t>
      </w:r>
      <w:r w:rsidR="005B3B77" w:rsidRPr="00AB2539">
        <w:t xml:space="preserve"> label</w:t>
      </w:r>
      <w:r w:rsidR="00DD64F6" w:rsidRPr="00AB2539">
        <w:t>s</w:t>
      </w:r>
      <w:r w:rsidR="005B3B77" w:rsidRPr="00AB2539">
        <w:t xml:space="preserve"> the nucleus. In the hippocampus</w:t>
      </w:r>
      <w:r w:rsidR="00DD64F6" w:rsidRPr="00AB2539">
        <w:t xml:space="preserve"> region</w:t>
      </w:r>
      <w:r w:rsidR="005B3B77" w:rsidRPr="00AB2539">
        <w:t xml:space="preserve">, the </w:t>
      </w:r>
      <w:proofErr w:type="spellStart"/>
      <w:r w:rsidR="005B3B77" w:rsidRPr="00AB2539">
        <w:t>BrdU</w:t>
      </w:r>
      <w:proofErr w:type="spellEnd"/>
      <w:r w:rsidR="005B3B77" w:rsidRPr="00AB2539">
        <w:t>-positive nuclei ha</w:t>
      </w:r>
      <w:r w:rsidR="00806027">
        <w:t>d</w:t>
      </w:r>
      <w:r w:rsidR="005B3B77" w:rsidRPr="00AB2539">
        <w:t xml:space="preserve"> a semi-oval shape located in the </w:t>
      </w:r>
      <w:r w:rsidR="007046AC" w:rsidRPr="00AB2539">
        <w:t xml:space="preserve">dentate gyrus </w:t>
      </w:r>
      <w:r w:rsidR="000F35A9" w:rsidRPr="00AB2539">
        <w:t>sub-granular zone</w:t>
      </w:r>
      <w:r w:rsidR="005B3B77" w:rsidRPr="00AB2539">
        <w:t xml:space="preserve">. </w:t>
      </w:r>
      <w:r w:rsidR="001A208C" w:rsidRPr="00AB2539">
        <w:t xml:space="preserve">Since </w:t>
      </w:r>
      <w:proofErr w:type="spellStart"/>
      <w:r w:rsidR="005B3B77" w:rsidRPr="00AB2539">
        <w:t>BrdU</w:t>
      </w:r>
      <w:proofErr w:type="spellEnd"/>
      <w:r w:rsidR="005B3B77" w:rsidRPr="00AB2539">
        <w:t xml:space="preserve"> is incorporated by competition, the amount incorporated for every cell will have a variation that will </w:t>
      </w:r>
      <w:r w:rsidR="000F35A9" w:rsidRPr="00AB2539">
        <w:t xml:space="preserve">later </w:t>
      </w:r>
      <w:r w:rsidR="005B3B77" w:rsidRPr="00AB2539">
        <w:t>be</w:t>
      </w:r>
      <w:r w:rsidR="00DD64F6" w:rsidRPr="00AB2539">
        <w:t xml:space="preserve"> </w:t>
      </w:r>
      <w:r w:rsidR="005B3B77" w:rsidRPr="00AB2539">
        <w:t xml:space="preserve">reflected in how the nucleus will be visualized. </w:t>
      </w:r>
      <w:r w:rsidR="00A33A30" w:rsidRPr="00AB2539">
        <w:t>(</w:t>
      </w:r>
      <w:r w:rsidR="005B3B77" w:rsidRPr="00AB2539">
        <w:rPr>
          <w:b/>
          <w:bCs/>
        </w:rPr>
        <w:t>A</w:t>
      </w:r>
      <w:r w:rsidR="00A33A30" w:rsidRPr="00AB2539">
        <w:t>)</w:t>
      </w:r>
      <w:r w:rsidR="005B3B77" w:rsidRPr="00AB2539">
        <w:t xml:space="preserve"> </w:t>
      </w:r>
      <w:r w:rsidR="007046AC">
        <w:t>I</w:t>
      </w:r>
      <w:r w:rsidR="005B3B77" w:rsidRPr="00AB2539">
        <w:t xml:space="preserve">mmunofluorescence image. </w:t>
      </w:r>
      <w:r w:rsidR="007046AC" w:rsidRPr="008348CD">
        <w:t>(</w:t>
      </w:r>
      <w:r w:rsidR="007046AC" w:rsidRPr="00AB2539">
        <w:rPr>
          <w:b/>
          <w:bCs/>
        </w:rPr>
        <w:t>B</w:t>
      </w:r>
      <w:r w:rsidR="007046AC" w:rsidRPr="008348CD">
        <w:t>)</w:t>
      </w:r>
      <w:r w:rsidR="007046AC" w:rsidRPr="00AB2539">
        <w:t xml:space="preserve"> </w:t>
      </w:r>
      <w:r w:rsidR="005B3B77" w:rsidRPr="00AB2539">
        <w:t xml:space="preserve">An image using peroxidase reaction without an additional amplification method is presented. Yellow arrows show artifacts and non-specific signals. Black or </w:t>
      </w:r>
      <w:r w:rsidR="007046AC">
        <w:t>w</w:t>
      </w:r>
      <w:r w:rsidR="007046AC" w:rsidRPr="00AB2539">
        <w:t xml:space="preserve">hite </w:t>
      </w:r>
      <w:r w:rsidR="005B3B77" w:rsidRPr="00AB2539">
        <w:t xml:space="preserve">arrows show </w:t>
      </w:r>
      <w:proofErr w:type="spellStart"/>
      <w:r w:rsidR="005B3B77" w:rsidRPr="00AB2539">
        <w:t>BrdU</w:t>
      </w:r>
      <w:proofErr w:type="spellEnd"/>
      <w:r w:rsidR="005B3B77" w:rsidRPr="00AB2539">
        <w:t xml:space="preserve">+ cells. 1 – Fully filed nucleus, semi-oval nuclei highly colored. 2 – Nuclei with dots, the border of the nuclei is </w:t>
      </w:r>
      <w:r w:rsidR="005B3B77" w:rsidRPr="00AB2539">
        <w:lastRenderedPageBreak/>
        <w:t xml:space="preserve">marked and has inside several dots. 3 – Nuclei with few dots, the border of the nuclei </w:t>
      </w:r>
      <w:proofErr w:type="gramStart"/>
      <w:r w:rsidR="007046AC">
        <w:t>are</w:t>
      </w:r>
      <w:proofErr w:type="gramEnd"/>
      <w:r w:rsidR="007046AC">
        <w:t xml:space="preserve"> </w:t>
      </w:r>
      <w:r w:rsidR="005B3B77" w:rsidRPr="00AB2539">
        <w:t>marked and ha</w:t>
      </w:r>
      <w:r w:rsidR="007046AC">
        <w:t>ve</w:t>
      </w:r>
      <w:r w:rsidR="005B3B77" w:rsidRPr="00AB2539">
        <w:t xml:space="preserve"> a small </w:t>
      </w:r>
      <w:r w:rsidR="001A208C" w:rsidRPr="00AB2539">
        <w:t>number</w:t>
      </w:r>
      <w:r w:rsidR="005B3B77" w:rsidRPr="00AB2539">
        <w:t xml:space="preserve"> of dots</w:t>
      </w:r>
      <w:r w:rsidR="007046AC" w:rsidRPr="007046AC">
        <w:t xml:space="preserve"> </w:t>
      </w:r>
      <w:r w:rsidR="007046AC" w:rsidRPr="00AB2539">
        <w:t>inside</w:t>
      </w:r>
      <w:r w:rsidR="005B3B77" w:rsidRPr="00AB2539">
        <w:t>. 4 – Small nucleus is possible cells in a different differentiation stage but still part of the niche. 5 – Clusters</w:t>
      </w:r>
      <w:r w:rsidR="007046AC">
        <w:t xml:space="preserve"> are</w:t>
      </w:r>
      <w:r w:rsidR="005B3B77" w:rsidRPr="00AB2539">
        <w:t xml:space="preserve"> precursor cells under division, therefore several cells together in condensed groups can be observed. W</w:t>
      </w:r>
      <w:r w:rsidR="007046AC">
        <w:t>ithin</w:t>
      </w:r>
      <w:r w:rsidR="005B3B77" w:rsidRPr="00AB2539">
        <w:t xml:space="preserve"> these groups, the counting </w:t>
      </w:r>
      <w:r w:rsidR="001A208C" w:rsidRPr="00AB2539">
        <w:t>must</w:t>
      </w:r>
      <w:r w:rsidR="005B3B77" w:rsidRPr="00AB2539">
        <w:t xml:space="preserve"> be </w:t>
      </w:r>
      <w:r w:rsidR="007046AC">
        <w:t xml:space="preserve">done </w:t>
      </w:r>
      <w:r w:rsidR="005B3B77" w:rsidRPr="00AB2539">
        <w:t>especially careful</w:t>
      </w:r>
      <w:r w:rsidR="007046AC">
        <w:t>ly</w:t>
      </w:r>
      <w:r w:rsidR="005B3B77" w:rsidRPr="00AB2539">
        <w:t xml:space="preserve"> </w:t>
      </w:r>
      <w:r w:rsidR="001A208C" w:rsidRPr="00AB2539">
        <w:t xml:space="preserve">to </w:t>
      </w:r>
      <w:r w:rsidR="007046AC">
        <w:t>avoid</w:t>
      </w:r>
      <w:r w:rsidR="007046AC" w:rsidRPr="00AB2539">
        <w:t xml:space="preserve"> </w:t>
      </w:r>
      <w:r w:rsidR="001A208C" w:rsidRPr="00AB2539">
        <w:t>misla</w:t>
      </w:r>
      <w:r w:rsidR="007046AC">
        <w:t>beling</w:t>
      </w:r>
      <w:r w:rsidR="005B3B77" w:rsidRPr="00AB2539">
        <w:t xml:space="preserve"> positive cells. Red arrows </w:t>
      </w:r>
      <w:r w:rsidR="007046AC">
        <w:t xml:space="preserve">show </w:t>
      </w:r>
      <w:r w:rsidR="005B3B77" w:rsidRPr="00AB2539">
        <w:t xml:space="preserve">the nucleus under division that can be </w:t>
      </w:r>
      <w:r w:rsidR="007046AC">
        <w:t>confused to be</w:t>
      </w:r>
      <w:r w:rsidR="005B3B77" w:rsidRPr="00AB2539">
        <w:t xml:space="preserve"> a single cell. Each cell is enclosed in a box</w:t>
      </w:r>
      <w:r w:rsidR="007D7C58" w:rsidRPr="00AB2539">
        <w:t xml:space="preserve"> and can be</w:t>
      </w:r>
      <w:r w:rsidR="005B3B77" w:rsidRPr="00AB2539">
        <w:t xml:space="preserve"> distinguished in </w:t>
      </w:r>
      <w:r w:rsidR="007046AC">
        <w:t xml:space="preserve">a </w:t>
      </w:r>
      <w:r w:rsidR="00DB6A96" w:rsidRPr="00AB2539">
        <w:t xml:space="preserve">Z-axis plane </w:t>
      </w:r>
      <w:r w:rsidR="007046AC">
        <w:t>in</w:t>
      </w:r>
      <w:r w:rsidR="00DB6A96" w:rsidRPr="00AB2539">
        <w:t xml:space="preserve"> real</w:t>
      </w:r>
      <w:r w:rsidR="007C3D0C" w:rsidRPr="00AB2539">
        <w:t>-</w:t>
      </w:r>
      <w:r w:rsidR="00DB6A96" w:rsidRPr="00AB2539">
        <w:t>time.</w:t>
      </w:r>
    </w:p>
    <w:p w14:paraId="730C1075" w14:textId="77777777" w:rsidR="00E25AE0" w:rsidRPr="00AB2539" w:rsidRDefault="00E25AE0" w:rsidP="00AB2539">
      <w:pPr>
        <w:widowControl/>
        <w:contextualSpacing/>
      </w:pPr>
      <w:r w:rsidRPr="00AB2539">
        <w:t xml:space="preserve"> </w:t>
      </w:r>
    </w:p>
    <w:p w14:paraId="30E05470" w14:textId="1F27BBFF" w:rsidR="00E25AE0" w:rsidRPr="00AB2539" w:rsidRDefault="00E25AE0" w:rsidP="00AB2539">
      <w:pPr>
        <w:widowControl/>
        <w:contextualSpacing/>
      </w:pPr>
      <w:r w:rsidRPr="00AB2539">
        <w:rPr>
          <w:b/>
          <w:bCs/>
        </w:rPr>
        <w:t xml:space="preserve">Figure </w:t>
      </w:r>
      <w:r w:rsidR="00E45BD9" w:rsidRPr="00AB2539">
        <w:rPr>
          <w:b/>
          <w:bCs/>
        </w:rPr>
        <w:t>4</w:t>
      </w:r>
      <w:r w:rsidRPr="00AB2539">
        <w:rPr>
          <w:b/>
          <w:bCs/>
        </w:rPr>
        <w:t>:</w:t>
      </w:r>
      <w:r w:rsidRPr="00AB2539">
        <w:t xml:space="preserve"> </w:t>
      </w:r>
      <w:r w:rsidRPr="00AB2539">
        <w:rPr>
          <w:b/>
          <w:bCs/>
        </w:rPr>
        <w:t xml:space="preserve">Representative </w:t>
      </w:r>
      <w:r w:rsidR="00D30CF4" w:rsidRPr="00AB2539">
        <w:rPr>
          <w:b/>
          <w:bCs/>
        </w:rPr>
        <w:t>RGB image for single and merged channels</w:t>
      </w:r>
      <w:r w:rsidRPr="00AB2539">
        <w:rPr>
          <w:b/>
          <w:bCs/>
        </w:rPr>
        <w:t>.</w:t>
      </w:r>
      <w:r w:rsidRPr="00AB2539">
        <w:t xml:space="preserve"> The </w:t>
      </w:r>
      <w:r w:rsidR="00A546BF" w:rsidRPr="00AB2539">
        <w:t>top</w:t>
      </w:r>
      <w:r w:rsidRPr="00AB2539">
        <w:t xml:space="preserve"> image shows the original </w:t>
      </w:r>
      <w:r w:rsidR="00721934">
        <w:t>z-stack</w:t>
      </w:r>
      <w:r w:rsidRPr="00AB2539">
        <w:t xml:space="preserve"> image, and the lower image shows the 3D deconvoluted </w:t>
      </w:r>
      <w:r w:rsidR="00721934">
        <w:t>z-stack</w:t>
      </w:r>
      <w:r w:rsidRPr="00AB2539">
        <w:t xml:space="preserve"> image.</w:t>
      </w:r>
      <w:r w:rsidR="00D30CF4" w:rsidRPr="00AB2539">
        <w:t xml:space="preserve"> </w:t>
      </w:r>
      <w:r w:rsidR="00A33A30" w:rsidRPr="00AB2539">
        <w:t>(</w:t>
      </w:r>
      <w:r w:rsidR="00D30CF4" w:rsidRPr="00AB2539">
        <w:rPr>
          <w:b/>
          <w:bCs/>
        </w:rPr>
        <w:t>A</w:t>
      </w:r>
      <w:r w:rsidR="00A33A30" w:rsidRPr="00AB2539">
        <w:t>)</w:t>
      </w:r>
      <w:r w:rsidR="00D30CF4" w:rsidRPr="00AB2539">
        <w:t xml:space="preserve"> </w:t>
      </w:r>
      <w:r w:rsidR="007046AC">
        <w:rPr>
          <w:color w:val="000000" w:themeColor="text1"/>
        </w:rPr>
        <w:t>L</w:t>
      </w:r>
      <w:r w:rsidR="00D30CF4" w:rsidRPr="00AB2539">
        <w:rPr>
          <w:color w:val="000000" w:themeColor="text1"/>
        </w:rPr>
        <w:t>ow</w:t>
      </w:r>
      <w:r w:rsidR="007C3D0C" w:rsidRPr="00AB2539">
        <w:rPr>
          <w:color w:val="000000" w:themeColor="text1"/>
        </w:rPr>
        <w:t xml:space="preserve"> </w:t>
      </w:r>
      <w:r w:rsidR="00D30CF4" w:rsidRPr="00AB2539">
        <w:rPr>
          <w:color w:val="000000" w:themeColor="text1"/>
        </w:rPr>
        <w:t>magnification of the DG.</w:t>
      </w:r>
      <w:r w:rsidR="00D30CF4" w:rsidRPr="00AB2539">
        <w:t xml:space="preserve"> </w:t>
      </w:r>
      <w:r w:rsidR="00A33A30" w:rsidRPr="00AB2539">
        <w:t>(</w:t>
      </w:r>
      <w:r w:rsidR="00D30CF4" w:rsidRPr="00AB2539">
        <w:rPr>
          <w:b/>
          <w:bCs/>
        </w:rPr>
        <w:t>B</w:t>
      </w:r>
      <w:r w:rsidR="00A33A30" w:rsidRPr="00AB2539">
        <w:t>)</w:t>
      </w:r>
      <w:r w:rsidR="00D30CF4" w:rsidRPr="00AB2539">
        <w:t xml:space="preserve"> </w:t>
      </w:r>
      <w:r w:rsidR="00424B25" w:rsidRPr="00AB2539">
        <w:t xml:space="preserve">RGB </w:t>
      </w:r>
      <w:r w:rsidR="00D30CF4" w:rsidRPr="00AB2539">
        <w:t>image for each channel</w:t>
      </w:r>
      <w:r w:rsidR="00424B25" w:rsidRPr="00AB2539">
        <w:t>,</w:t>
      </w:r>
      <w:r w:rsidR="00D30CF4" w:rsidRPr="00AB2539">
        <w:t xml:space="preserve"> and </w:t>
      </w:r>
      <w:r w:rsidR="00A33A30" w:rsidRPr="00AB2539">
        <w:t>(</w:t>
      </w:r>
      <w:r w:rsidR="00424B25" w:rsidRPr="00AB2539">
        <w:rPr>
          <w:b/>
          <w:bCs/>
        </w:rPr>
        <w:t>C</w:t>
      </w:r>
      <w:r w:rsidR="00A33A30" w:rsidRPr="00AB2539">
        <w:t>)</w:t>
      </w:r>
      <w:r w:rsidR="00424B25" w:rsidRPr="00AB2539">
        <w:t xml:space="preserve"> RGB </w:t>
      </w:r>
      <w:r w:rsidR="00D30CF4" w:rsidRPr="00AB2539">
        <w:t xml:space="preserve">merged image. This </w:t>
      </w:r>
      <w:r w:rsidR="00806027">
        <w:t>wa</w:t>
      </w:r>
      <w:r w:rsidR="007046AC">
        <w:t>s</w:t>
      </w:r>
      <w:r w:rsidR="007046AC" w:rsidRPr="00AB2539">
        <w:t xml:space="preserve"> </w:t>
      </w:r>
      <w:r w:rsidR="00D30CF4" w:rsidRPr="00AB2539">
        <w:t xml:space="preserve">a brain from the control group. </w:t>
      </w:r>
      <w:r w:rsidR="00A33A30" w:rsidRPr="00AB2539">
        <w:t>I</w:t>
      </w:r>
      <w:r w:rsidR="00D30CF4" w:rsidRPr="00AB2539">
        <w:t xml:space="preserve">mmunofluorescence </w:t>
      </w:r>
      <w:r w:rsidR="00A33A30" w:rsidRPr="00AB2539">
        <w:t xml:space="preserve">was used </w:t>
      </w:r>
      <w:r w:rsidR="00A546BF" w:rsidRPr="00AB2539">
        <w:t xml:space="preserve">without an </w:t>
      </w:r>
      <w:r w:rsidR="00D30CF4" w:rsidRPr="00AB2539">
        <w:t xml:space="preserve">additional amplification method. </w:t>
      </w:r>
      <w:proofErr w:type="spellStart"/>
      <w:r w:rsidR="00D30CF4" w:rsidRPr="00AB2539">
        <w:t>BrdU</w:t>
      </w:r>
      <w:proofErr w:type="spellEnd"/>
      <w:r w:rsidR="00D30CF4" w:rsidRPr="00AB2539">
        <w:t xml:space="preserve"> (red), DAPI as a counterstaining (blue), and GFAP (</w:t>
      </w:r>
      <w:r w:rsidR="007046AC">
        <w:t>g</w:t>
      </w:r>
      <w:r w:rsidR="00D30CF4" w:rsidRPr="00AB2539">
        <w:t xml:space="preserve">lial fibrillary acidic protein) as an </w:t>
      </w:r>
      <w:proofErr w:type="spellStart"/>
      <w:r w:rsidR="00D30CF4" w:rsidRPr="00AB2539">
        <w:t>astroglial</w:t>
      </w:r>
      <w:proofErr w:type="spellEnd"/>
      <w:r w:rsidR="00D30CF4" w:rsidRPr="00AB2539">
        <w:t xml:space="preserve"> marker (green). ML </w:t>
      </w:r>
      <w:r w:rsidR="007046AC">
        <w:t>=</w:t>
      </w:r>
      <w:r w:rsidR="00D30CF4" w:rsidRPr="00AB2539">
        <w:t xml:space="preserve"> molecular layer; GCL </w:t>
      </w:r>
      <w:r w:rsidR="007046AC">
        <w:t>=</w:t>
      </w:r>
      <w:r w:rsidR="00D30CF4" w:rsidRPr="00AB2539">
        <w:t xml:space="preserve"> granular cell layer; SGZ </w:t>
      </w:r>
      <w:r w:rsidR="007046AC">
        <w:t>=</w:t>
      </w:r>
      <w:r w:rsidR="00D30CF4" w:rsidRPr="00AB2539">
        <w:t xml:space="preserve"> </w:t>
      </w:r>
      <w:proofErr w:type="spellStart"/>
      <w:r w:rsidR="00D30CF4" w:rsidRPr="00AB2539">
        <w:t>subgranular</w:t>
      </w:r>
      <w:proofErr w:type="spellEnd"/>
      <w:r w:rsidR="00D30CF4" w:rsidRPr="00AB2539">
        <w:t xml:space="preserve"> zone.</w:t>
      </w:r>
    </w:p>
    <w:p w14:paraId="0CB5E0A6" w14:textId="000718F9" w:rsidR="00E25AE0" w:rsidRPr="00AB2539" w:rsidRDefault="00EB0961" w:rsidP="00AB2539">
      <w:pPr>
        <w:widowControl/>
        <w:contextualSpacing/>
      </w:pPr>
      <w:r>
        <w:t xml:space="preserve"> </w:t>
      </w:r>
    </w:p>
    <w:p w14:paraId="3870AD35" w14:textId="4FA94B99" w:rsidR="00366D54" w:rsidRPr="00AB2539" w:rsidRDefault="00E25AE0" w:rsidP="00AB2539">
      <w:pPr>
        <w:widowControl/>
        <w:contextualSpacing/>
      </w:pPr>
      <w:r w:rsidRPr="00AB2539">
        <w:rPr>
          <w:b/>
          <w:bCs/>
        </w:rPr>
        <w:t>Figure 5:</w:t>
      </w:r>
      <w:r w:rsidRPr="00AB2539">
        <w:t xml:space="preserve"> </w:t>
      </w:r>
      <w:r w:rsidR="00E758D3" w:rsidRPr="00AB2539">
        <w:rPr>
          <w:b/>
          <w:bCs/>
        </w:rPr>
        <w:t>R</w:t>
      </w:r>
      <w:r w:rsidR="00366D54" w:rsidRPr="00AB2539">
        <w:rPr>
          <w:b/>
          <w:bCs/>
        </w:rPr>
        <w:t>epresentative</w:t>
      </w:r>
      <w:r w:rsidR="00E45BD9" w:rsidRPr="00AB2539">
        <w:rPr>
          <w:b/>
          <w:bCs/>
        </w:rPr>
        <w:t xml:space="preserve"> DG section with </w:t>
      </w:r>
      <w:proofErr w:type="spellStart"/>
      <w:r w:rsidR="00366D54" w:rsidRPr="00AB2539">
        <w:rPr>
          <w:b/>
          <w:bCs/>
        </w:rPr>
        <w:t>BrdU</w:t>
      </w:r>
      <w:proofErr w:type="spellEnd"/>
      <w:r w:rsidR="00E45BD9" w:rsidRPr="00AB2539">
        <w:rPr>
          <w:b/>
          <w:bCs/>
        </w:rPr>
        <w:t xml:space="preserve"> labeled cells</w:t>
      </w:r>
      <w:r w:rsidR="00366D54" w:rsidRPr="00AB2539">
        <w:rPr>
          <w:b/>
          <w:bCs/>
        </w:rPr>
        <w:t xml:space="preserve"> (intense dark) for each experimental group</w:t>
      </w:r>
      <w:r w:rsidR="00E45BD9" w:rsidRPr="00AB2539">
        <w:rPr>
          <w:b/>
          <w:bCs/>
        </w:rPr>
        <w:t xml:space="preserve">. </w:t>
      </w:r>
      <w:r w:rsidR="00067C5C" w:rsidRPr="00AB2539">
        <w:t>The p</w:t>
      </w:r>
      <w:r w:rsidR="00366D54" w:rsidRPr="00AB2539">
        <w:t xml:space="preserve">eroxidase reaction </w:t>
      </w:r>
      <w:r w:rsidR="00E758D3" w:rsidRPr="00AB2539">
        <w:t xml:space="preserve">was used </w:t>
      </w:r>
      <w:r w:rsidR="00366D54" w:rsidRPr="00AB2539">
        <w:t>with the avidin-biotin-peroxidase complex</w:t>
      </w:r>
      <w:r w:rsidR="00EC13AD" w:rsidRPr="00AB2539">
        <w:t xml:space="preserve"> amplification method</w:t>
      </w:r>
      <w:r w:rsidR="00366D54" w:rsidRPr="00AB2539">
        <w:t xml:space="preserve">. </w:t>
      </w:r>
      <w:r w:rsidR="0089383B" w:rsidRPr="00AB2539">
        <w:t>(</w:t>
      </w:r>
      <w:r w:rsidR="00366D54" w:rsidRPr="00AB2539">
        <w:rPr>
          <w:b/>
          <w:bCs/>
        </w:rPr>
        <w:t>A</w:t>
      </w:r>
      <w:r w:rsidR="0089383B" w:rsidRPr="00AB2539">
        <w:rPr>
          <w:b/>
          <w:bCs/>
        </w:rPr>
        <w:t>,</w:t>
      </w:r>
      <w:r w:rsidR="007046AC">
        <w:rPr>
          <w:b/>
          <w:bCs/>
        </w:rPr>
        <w:t xml:space="preserve"> </w:t>
      </w:r>
      <w:r w:rsidR="00366D54" w:rsidRPr="00AB2539">
        <w:rPr>
          <w:b/>
          <w:bCs/>
        </w:rPr>
        <w:t>B</w:t>
      </w:r>
      <w:r w:rsidR="0089383B" w:rsidRPr="00AB2539">
        <w:t>)</w:t>
      </w:r>
      <w:r w:rsidR="00366D54" w:rsidRPr="00AB2539">
        <w:t xml:space="preserve"> </w:t>
      </w:r>
      <w:r w:rsidR="007046AC">
        <w:t>S</w:t>
      </w:r>
      <w:r w:rsidR="00366D54" w:rsidRPr="00AB2539">
        <w:t xml:space="preserve">how a </w:t>
      </w:r>
      <w:r w:rsidR="00366D54" w:rsidRPr="00AB2539">
        <w:rPr>
          <w:color w:val="000000" w:themeColor="text1"/>
        </w:rPr>
        <w:t>low</w:t>
      </w:r>
      <w:r w:rsidR="007C3D0C" w:rsidRPr="00AB2539">
        <w:rPr>
          <w:color w:val="000000" w:themeColor="text1"/>
        </w:rPr>
        <w:t xml:space="preserve"> </w:t>
      </w:r>
      <w:r w:rsidR="00366D54" w:rsidRPr="00AB2539">
        <w:rPr>
          <w:color w:val="000000" w:themeColor="text1"/>
        </w:rPr>
        <w:t xml:space="preserve">magnification of the DG, and </w:t>
      </w:r>
      <w:r w:rsidR="0089383B" w:rsidRPr="00AB2539">
        <w:rPr>
          <w:color w:val="000000" w:themeColor="text1"/>
        </w:rPr>
        <w:t>(</w:t>
      </w:r>
      <w:r w:rsidR="00366D54" w:rsidRPr="00AB2539">
        <w:rPr>
          <w:b/>
          <w:bCs/>
          <w:color w:val="000000" w:themeColor="text1"/>
        </w:rPr>
        <w:t>C</w:t>
      </w:r>
      <w:r w:rsidR="0089383B" w:rsidRPr="00AB2539">
        <w:rPr>
          <w:b/>
          <w:bCs/>
          <w:color w:val="000000" w:themeColor="text1"/>
        </w:rPr>
        <w:t>,</w:t>
      </w:r>
      <w:r w:rsidR="007046AC">
        <w:rPr>
          <w:b/>
          <w:bCs/>
          <w:color w:val="000000" w:themeColor="text1"/>
        </w:rPr>
        <w:t xml:space="preserve"> </w:t>
      </w:r>
      <w:r w:rsidR="00366D54" w:rsidRPr="00AB2539">
        <w:rPr>
          <w:b/>
          <w:bCs/>
          <w:color w:val="000000" w:themeColor="text1"/>
        </w:rPr>
        <w:t>D</w:t>
      </w:r>
      <w:r w:rsidR="0089383B" w:rsidRPr="00AB2539">
        <w:rPr>
          <w:color w:val="000000" w:themeColor="text1"/>
        </w:rPr>
        <w:t>)</w:t>
      </w:r>
      <w:r w:rsidR="00366D54" w:rsidRPr="00AB2539">
        <w:rPr>
          <w:color w:val="000000" w:themeColor="text1"/>
        </w:rPr>
        <w:t xml:space="preserve"> </w:t>
      </w:r>
      <w:r w:rsidR="00366D54" w:rsidRPr="00AB2539">
        <w:t>show the box area at higher magnification</w:t>
      </w:r>
      <w:r w:rsidR="00366D54" w:rsidRPr="00AB2539">
        <w:rPr>
          <w:color w:val="000000" w:themeColor="text1"/>
        </w:rPr>
        <w:t>. Panels A and C are tissue</w:t>
      </w:r>
      <w:r w:rsidR="007046AC">
        <w:rPr>
          <w:color w:val="000000" w:themeColor="text1"/>
        </w:rPr>
        <w:t>s</w:t>
      </w:r>
      <w:r w:rsidR="00366D54" w:rsidRPr="00AB2539">
        <w:rPr>
          <w:color w:val="000000" w:themeColor="text1"/>
        </w:rPr>
        <w:t xml:space="preserve"> from</w:t>
      </w:r>
      <w:r w:rsidR="00366D54" w:rsidRPr="00AB2539">
        <w:t xml:space="preserve"> the physical activity group, panels B and D are </w:t>
      </w:r>
      <w:r w:rsidR="00366D54" w:rsidRPr="00AB2539">
        <w:rPr>
          <w:color w:val="000000" w:themeColor="text1"/>
        </w:rPr>
        <w:t>from</w:t>
      </w:r>
      <w:r w:rsidR="00366D54" w:rsidRPr="00AB2539">
        <w:t xml:space="preserve"> the control group. </w:t>
      </w:r>
      <w:r w:rsidR="00E45BD9" w:rsidRPr="00AB2539">
        <w:t xml:space="preserve">The inset </w:t>
      </w:r>
      <w:r w:rsidR="007D7C58" w:rsidRPr="00AB2539">
        <w:t xml:space="preserve">shows </w:t>
      </w:r>
      <w:r w:rsidR="00366D54" w:rsidRPr="00AB2539">
        <w:t xml:space="preserve">the average numbers of labeled cells in the physical activity and control groups (counted positive cells multiplied by six as described in step 8.1). ML </w:t>
      </w:r>
      <w:r w:rsidR="007046AC">
        <w:t xml:space="preserve">= </w:t>
      </w:r>
      <w:r w:rsidR="00366D54" w:rsidRPr="00AB2539">
        <w:t xml:space="preserve">molecular layer; GCL </w:t>
      </w:r>
      <w:r w:rsidR="007046AC">
        <w:t xml:space="preserve">= </w:t>
      </w:r>
      <w:r w:rsidR="00366D54" w:rsidRPr="00AB2539">
        <w:t xml:space="preserve">granular cell layer; SGZ </w:t>
      </w:r>
      <w:r w:rsidR="007046AC">
        <w:t>=</w:t>
      </w:r>
      <w:r w:rsidR="00366D54" w:rsidRPr="00AB2539">
        <w:t xml:space="preserve"> </w:t>
      </w:r>
      <w:proofErr w:type="spellStart"/>
      <w:r w:rsidR="00366D54" w:rsidRPr="00AB2539">
        <w:t>subgranular</w:t>
      </w:r>
      <w:proofErr w:type="spellEnd"/>
      <w:r w:rsidR="00366D54" w:rsidRPr="00AB2539">
        <w:t xml:space="preserve"> zone; arrows </w:t>
      </w:r>
      <w:r w:rsidR="007046AC">
        <w:t xml:space="preserve">indicate </w:t>
      </w:r>
      <w:proofErr w:type="spellStart"/>
      <w:r w:rsidR="00366D54" w:rsidRPr="00AB2539">
        <w:t>BrdU</w:t>
      </w:r>
      <w:proofErr w:type="spellEnd"/>
      <w:r w:rsidR="00366D54" w:rsidRPr="00AB2539">
        <w:t>+ cells.</w:t>
      </w:r>
    </w:p>
    <w:p w14:paraId="2605F4C0" w14:textId="6D6BF922" w:rsidR="00E25AE0" w:rsidRPr="00AB2539" w:rsidRDefault="00E25AE0" w:rsidP="00AB2539">
      <w:pPr>
        <w:widowControl/>
        <w:contextualSpacing/>
        <w:rPr>
          <w:b/>
          <w:bCs/>
        </w:rPr>
      </w:pPr>
      <w:r w:rsidRPr="00AB2539">
        <w:rPr>
          <w:b/>
          <w:bCs/>
        </w:rPr>
        <w:t xml:space="preserve"> </w:t>
      </w:r>
    </w:p>
    <w:p w14:paraId="42F5541B" w14:textId="0C2476DC" w:rsidR="003E3FED" w:rsidRPr="00AB2539" w:rsidRDefault="00E25AE0" w:rsidP="00AB2539">
      <w:pPr>
        <w:widowControl/>
        <w:contextualSpacing/>
        <w:rPr>
          <w:b/>
          <w:bCs/>
        </w:rPr>
      </w:pPr>
      <w:r w:rsidRPr="00AB2539">
        <w:rPr>
          <w:b/>
          <w:bCs/>
        </w:rPr>
        <w:t xml:space="preserve">Video 1: Video showing </w:t>
      </w:r>
      <w:r w:rsidR="00DB6A96" w:rsidRPr="00AB2539">
        <w:rPr>
          <w:b/>
          <w:bCs/>
        </w:rPr>
        <w:t xml:space="preserve">a </w:t>
      </w:r>
      <w:r w:rsidRPr="00AB2539">
        <w:rPr>
          <w:b/>
          <w:bCs/>
        </w:rPr>
        <w:t>different focus of positive cells along the z-axis distributed in different layers</w:t>
      </w:r>
      <w:r w:rsidR="006B2FD3" w:rsidRPr="00AB2539">
        <w:rPr>
          <w:b/>
          <w:bCs/>
        </w:rPr>
        <w:t>.</w:t>
      </w:r>
    </w:p>
    <w:p w14:paraId="17B6462F" w14:textId="4D7E5712" w:rsidR="003E3FED" w:rsidRPr="00AB2539" w:rsidRDefault="003E3FED" w:rsidP="00AB2539">
      <w:pPr>
        <w:widowControl/>
        <w:contextualSpacing/>
        <w:rPr>
          <w:b/>
          <w:bCs/>
        </w:rPr>
      </w:pPr>
    </w:p>
    <w:p w14:paraId="02DF280E" w14:textId="6DF09994" w:rsidR="003E3FED" w:rsidRPr="00AB2539" w:rsidRDefault="003E3FED" w:rsidP="00AB2539">
      <w:pPr>
        <w:widowControl/>
        <w:contextualSpacing/>
      </w:pPr>
      <w:r w:rsidRPr="00AB2539">
        <w:rPr>
          <w:b/>
          <w:bCs/>
        </w:rPr>
        <w:t xml:space="preserve">Video 2: Video showing </w:t>
      </w:r>
      <w:r w:rsidR="00DB6A96" w:rsidRPr="00AB2539">
        <w:rPr>
          <w:b/>
          <w:bCs/>
        </w:rPr>
        <w:t xml:space="preserve">a </w:t>
      </w:r>
      <w:r w:rsidRPr="00AB2539">
        <w:rPr>
          <w:b/>
          <w:bCs/>
        </w:rPr>
        <w:t>different focus of positive cell clusters along the z-axis distributed in different layers.</w:t>
      </w:r>
      <w:r w:rsidRPr="00AB2539">
        <w:t xml:space="preserve"> Move slowly over the z-axis to quantify all several nuclei that integrate a cluster.</w:t>
      </w:r>
    </w:p>
    <w:p w14:paraId="0B8EDA65" w14:textId="24D3B8DF" w:rsidR="00DD5EEC" w:rsidRPr="00AB2539" w:rsidRDefault="00DD5EEC" w:rsidP="00AB2539">
      <w:pPr>
        <w:widowControl/>
        <w:contextualSpacing/>
      </w:pPr>
    </w:p>
    <w:p w14:paraId="6ADAE53A" w14:textId="64CD64FC" w:rsidR="00802AE3" w:rsidRPr="00AB2539" w:rsidRDefault="00802AE3" w:rsidP="00AB2539">
      <w:pPr>
        <w:widowControl/>
        <w:contextualSpacing/>
      </w:pPr>
      <w:r w:rsidRPr="00AB2539">
        <w:rPr>
          <w:b/>
          <w:bCs/>
        </w:rPr>
        <w:t>Table 1:</w:t>
      </w:r>
      <w:r w:rsidRPr="00AB2539">
        <w:t xml:space="preserve"> </w:t>
      </w:r>
      <w:r w:rsidRPr="00AB2539">
        <w:rPr>
          <w:b/>
          <w:bCs/>
        </w:rPr>
        <w:t>Advantages/disadvantages of IHC techniques</w:t>
      </w:r>
      <w:r w:rsidR="00E758D3" w:rsidRPr="00AB2539">
        <w:rPr>
          <w:b/>
          <w:bCs/>
        </w:rPr>
        <w:t>.</w:t>
      </w:r>
      <w:r w:rsidR="00D30663" w:rsidRPr="00AB2539">
        <w:rPr>
          <w:b/>
          <w:bCs/>
        </w:rPr>
        <w:t xml:space="preserve"> </w:t>
      </w:r>
      <w:r w:rsidR="00DB6A96" w:rsidRPr="00AB2539">
        <w:t xml:space="preserve">This </w:t>
      </w:r>
      <w:r w:rsidR="00D30663" w:rsidRPr="00AB2539">
        <w:t>table</w:t>
      </w:r>
      <w:r w:rsidRPr="00AB2539">
        <w:t xml:space="preserve"> shows the advantages/disadvantages for </w:t>
      </w:r>
      <w:r w:rsidR="007046AC" w:rsidRPr="00AB2539">
        <w:t>indirect detection methods</w:t>
      </w:r>
      <w:r w:rsidRPr="00AB2539">
        <w:t xml:space="preserve">: Peroxidase reaction with (3,3'-diaminobenzidine) DAB and </w:t>
      </w:r>
      <w:r w:rsidR="007046AC">
        <w:t>f</w:t>
      </w:r>
      <w:r w:rsidR="007046AC" w:rsidRPr="00AB2539">
        <w:t>luorescence</w:t>
      </w:r>
      <w:r w:rsidRPr="00AB2539">
        <w:t xml:space="preserve">; and </w:t>
      </w:r>
      <w:r w:rsidR="007046AC" w:rsidRPr="00AB2539">
        <w:t>signal amplification methods</w:t>
      </w:r>
      <w:r w:rsidRPr="00AB2539">
        <w:t xml:space="preserve">: </w:t>
      </w:r>
      <w:r w:rsidR="00992833" w:rsidRPr="00AB2539">
        <w:t xml:space="preserve">avidin-biotin complex </w:t>
      </w:r>
      <w:r w:rsidRPr="00AB2539">
        <w:t xml:space="preserve">(ABC), </w:t>
      </w:r>
      <w:r w:rsidR="00992833" w:rsidRPr="00AB2539">
        <w:t xml:space="preserve">labeled streptavidin-biotin </w:t>
      </w:r>
      <w:r w:rsidRPr="00AB2539">
        <w:t xml:space="preserve">(LSAB), and </w:t>
      </w:r>
      <w:r w:rsidR="00992833">
        <w:t>n</w:t>
      </w:r>
      <w:r w:rsidR="00992833" w:rsidRPr="00AB2539">
        <w:t xml:space="preserve">ot </w:t>
      </w:r>
      <w:r w:rsidRPr="00AB2539">
        <w:t>additional amplification method.</w:t>
      </w:r>
    </w:p>
    <w:p w14:paraId="6A98E02C" w14:textId="77777777" w:rsidR="00802AE3" w:rsidRPr="00AB2539" w:rsidRDefault="00802AE3" w:rsidP="00AB2539">
      <w:pPr>
        <w:widowControl/>
        <w:contextualSpacing/>
        <w:rPr>
          <w:b/>
          <w:bCs/>
        </w:rPr>
      </w:pPr>
    </w:p>
    <w:p w14:paraId="05DCECCD" w14:textId="734D3E62" w:rsidR="00802AE3" w:rsidRPr="00AB2539" w:rsidRDefault="00802AE3" w:rsidP="00AB2539">
      <w:pPr>
        <w:widowControl/>
        <w:contextualSpacing/>
      </w:pPr>
      <w:r w:rsidRPr="00AB2539">
        <w:rPr>
          <w:b/>
          <w:bCs/>
        </w:rPr>
        <w:t xml:space="preserve">Table 2: Microscope setup specifications and </w:t>
      </w:r>
      <w:r w:rsidR="00992833" w:rsidRPr="00AB2539">
        <w:rPr>
          <w:b/>
          <w:bCs/>
        </w:rPr>
        <w:t xml:space="preserve">point spread function </w:t>
      </w:r>
      <w:r w:rsidRPr="00AB2539">
        <w:rPr>
          <w:b/>
          <w:bCs/>
        </w:rPr>
        <w:t>(PSF) file creation requirements.</w:t>
      </w:r>
      <w:r w:rsidRPr="00AB2539">
        <w:t xml:space="preserve"> There are 11 slots in the </w:t>
      </w:r>
      <w:r w:rsidR="00992833" w:rsidRPr="00AB2539">
        <w:t>d</w:t>
      </w:r>
      <w:r w:rsidRPr="00AB2539">
        <w:t xml:space="preserve">iffraction PSF 3D plugin window to create the PSF file. </w:t>
      </w:r>
      <w:r w:rsidR="00FF5633" w:rsidRPr="00AB2539">
        <w:t>Each slot is described as follows:</w:t>
      </w:r>
      <w:r w:rsidRPr="00AB2539">
        <w:t xml:space="preserve"> *1</w:t>
      </w:r>
      <w:r w:rsidR="00992833">
        <w:t xml:space="preserve"> -</w:t>
      </w:r>
      <w:r w:rsidRPr="00AB2539">
        <w:t xml:space="preserve"> Index of refraction of the media: index of refraction for the medium between the slide and the lens (e.g., air = 1.00029). *2 - Numerical Aperture: NA of lens used (</w:t>
      </w:r>
      <w:r w:rsidR="00FF5633" w:rsidRPr="00AB2539">
        <w:t xml:space="preserve">it </w:t>
      </w:r>
      <w:r w:rsidRPr="00AB2539">
        <w:t xml:space="preserve">must be corrected when a different immersion media </w:t>
      </w:r>
      <w:r w:rsidR="00FF5633" w:rsidRPr="00AB2539">
        <w:t xml:space="preserve">is </w:t>
      </w:r>
      <w:proofErr w:type="gramStart"/>
      <w:r w:rsidR="00FF5633" w:rsidRPr="00AB2539">
        <w:t>used</w:t>
      </w:r>
      <w:proofErr w:type="gramEnd"/>
      <w:r w:rsidR="00FF5633" w:rsidRPr="00AB2539">
        <w:t xml:space="preserve"> and </w:t>
      </w:r>
      <w:r w:rsidRPr="00AB2539">
        <w:t xml:space="preserve">lens was </w:t>
      </w:r>
      <w:r w:rsidR="00FF5633" w:rsidRPr="00AB2539">
        <w:t xml:space="preserve">assigned </w:t>
      </w:r>
      <w:r w:rsidRPr="00AB2539">
        <w:t>to). *3 - Wavelength: Fluorochrome max</w:t>
      </w:r>
      <w:r w:rsidR="00992833">
        <w:t>imum</w:t>
      </w:r>
      <w:r w:rsidRPr="00AB2539">
        <w:t xml:space="preserve"> emission wavelength (nm). *4 - Longitudinal Spherical Aberration: 0.00. *5 - Image pixel </w:t>
      </w:r>
      <w:proofErr w:type="gramStart"/>
      <w:r w:rsidRPr="00AB2539">
        <w:t>spacing:</w:t>
      </w:r>
      <w:proofErr w:type="gramEnd"/>
      <w:r w:rsidRPr="00AB2539">
        <w:t xml:space="preserve"> CCD pixel size (nm)/Magnification (e.g., 3.4 µm and 100X lens, 3400/100 = 34 nm). *6 - Distance between images Z-axis. *7 - Width: Enter the width </w:t>
      </w:r>
      <w:r w:rsidRPr="00AB2539">
        <w:lastRenderedPageBreak/>
        <w:t xml:space="preserve">of the image to be deconvolved in pixels. *8 - Height: Enter the height of the image to be deconvolved in pixels. *9 - Depth, slices: the number of images in the </w:t>
      </w:r>
      <w:r w:rsidR="00721934">
        <w:t>z-stack</w:t>
      </w:r>
      <w:r w:rsidRPr="00AB2539">
        <w:t xml:space="preserve">. *10 - Normalization: Sum of pixel values = 1. *11 - Title: Desired name for the PSF file. </w:t>
      </w:r>
      <w:r w:rsidR="00FF5633" w:rsidRPr="00AB2539">
        <w:t xml:space="preserve">The file </w:t>
      </w:r>
      <w:r w:rsidRPr="00AB2539">
        <w:t xml:space="preserve">should match up with the unique given </w:t>
      </w:r>
      <w:r w:rsidR="00721934">
        <w:t>z-stack</w:t>
      </w:r>
      <w:r w:rsidRPr="00AB2539">
        <w:t xml:space="preserve"> image.</w:t>
      </w:r>
      <w:r w:rsidRPr="00AB2539" w:rsidDel="001A0EBA">
        <w:t xml:space="preserve"> </w:t>
      </w:r>
    </w:p>
    <w:p w14:paraId="69E5BF52" w14:textId="77777777" w:rsidR="00D0711C" w:rsidRPr="00AB2539" w:rsidRDefault="00D0711C" w:rsidP="00AB2539">
      <w:pPr>
        <w:widowControl/>
        <w:contextualSpacing/>
        <w:rPr>
          <w:color w:val="808080" w:themeColor="background1" w:themeShade="80"/>
        </w:rPr>
      </w:pPr>
    </w:p>
    <w:p w14:paraId="64B8CF78" w14:textId="4EC136AE" w:rsidR="006305D7" w:rsidRPr="00AB2539" w:rsidRDefault="006305D7" w:rsidP="00AB2539">
      <w:pPr>
        <w:widowControl/>
        <w:contextualSpacing/>
        <w:rPr>
          <w:bCs/>
          <w:color w:val="808080"/>
        </w:rPr>
      </w:pPr>
      <w:r w:rsidRPr="00AB2539">
        <w:rPr>
          <w:b/>
        </w:rPr>
        <w:t>DISCUSSION</w:t>
      </w:r>
      <w:r w:rsidRPr="00AB2539">
        <w:rPr>
          <w:b/>
          <w:bCs/>
        </w:rPr>
        <w:t xml:space="preserve">: </w:t>
      </w:r>
    </w:p>
    <w:p w14:paraId="25A065BB" w14:textId="03E24965" w:rsidR="00E25AE0" w:rsidRPr="00AB2539" w:rsidRDefault="006A6C32" w:rsidP="00AB2539">
      <w:pPr>
        <w:widowControl/>
        <w:contextualSpacing/>
      </w:pPr>
      <w:r w:rsidRPr="00AB2539">
        <w:t xml:space="preserve">Adult </w:t>
      </w:r>
      <w:r w:rsidR="0089383B" w:rsidRPr="00AB2539">
        <w:t>n</w:t>
      </w:r>
      <w:r w:rsidRPr="00AB2539">
        <w:t xml:space="preserve">eurogenesis is a process that </w:t>
      </w:r>
      <w:r w:rsidR="00500B89" w:rsidRPr="00AB2539">
        <w:t>occur</w:t>
      </w:r>
      <w:r w:rsidR="00067C5C" w:rsidRPr="00AB2539">
        <w:t>s</w:t>
      </w:r>
      <w:r w:rsidR="00500B89" w:rsidRPr="00AB2539">
        <w:t xml:space="preserve"> most frequently in niches of </w:t>
      </w:r>
      <w:r w:rsidR="00BC2169" w:rsidRPr="00AB2539">
        <w:t xml:space="preserve">adult </w:t>
      </w:r>
      <w:r w:rsidR="00500B89" w:rsidRPr="00AB2539">
        <w:t xml:space="preserve">neural precursor cells </w:t>
      </w:r>
      <w:r w:rsidR="00BC2169" w:rsidRPr="00AB2539">
        <w:t xml:space="preserve">that have the potential to generate new neurons throughout </w:t>
      </w:r>
      <w:r w:rsidR="00AC3A4C">
        <w:t>their</w:t>
      </w:r>
      <w:r w:rsidR="00BC2169" w:rsidRPr="00AB2539">
        <w:t xml:space="preserve"> lifespan</w:t>
      </w:r>
      <w:r w:rsidR="00AC3A4C">
        <w:t>s</w:t>
      </w:r>
      <w:r w:rsidR="00BC2169" w:rsidRPr="00AB2539">
        <w:t>. Bromodeoxyuridine (</w:t>
      </w:r>
      <w:proofErr w:type="spellStart"/>
      <w:r w:rsidR="009F0DD2" w:rsidRPr="00AB2539">
        <w:t>BrdU</w:t>
      </w:r>
      <w:proofErr w:type="spellEnd"/>
      <w:r w:rsidR="00BC2169" w:rsidRPr="00AB2539">
        <w:t xml:space="preserve">) labeling is widely used in </w:t>
      </w:r>
      <w:r w:rsidR="00AC3A4C">
        <w:t>i</w:t>
      </w:r>
      <w:r w:rsidR="00BC2169" w:rsidRPr="00AB2539">
        <w:t>mmunology to characterize the number of newly generated cells in an adult brain.</w:t>
      </w:r>
      <w:r w:rsidR="0089383B" w:rsidRPr="00AB2539">
        <w:t xml:space="preserve"> </w:t>
      </w:r>
      <w:proofErr w:type="spellStart"/>
      <w:r w:rsidR="00BC2169" w:rsidRPr="00AB2539">
        <w:t>BrdU</w:t>
      </w:r>
      <w:proofErr w:type="spellEnd"/>
      <w:r w:rsidR="00BC2169" w:rsidRPr="00AB2539">
        <w:t xml:space="preserve"> will be mainly incorporated into cells of discrete brain regions (neurogenic zones). These cells are located in the sub-v</w:t>
      </w:r>
      <w:r w:rsidR="00972846" w:rsidRPr="00AB2539">
        <w:t>e</w:t>
      </w:r>
      <w:r w:rsidR="00BC2169" w:rsidRPr="00AB2539">
        <w:t>ntricular zone (SVZ)</w:t>
      </w:r>
      <w:r w:rsidR="00972846" w:rsidRPr="00AB2539">
        <w:t xml:space="preserve">, </w:t>
      </w:r>
      <w:r w:rsidR="00067C5C" w:rsidRPr="00AB2539">
        <w:t xml:space="preserve">the </w:t>
      </w:r>
      <w:r w:rsidR="00972846" w:rsidRPr="00AB2539">
        <w:t xml:space="preserve">dentate gyrus of </w:t>
      </w:r>
      <w:r w:rsidR="00067C5C" w:rsidRPr="00AB2539">
        <w:t xml:space="preserve">the </w:t>
      </w:r>
      <w:r w:rsidR="00972846" w:rsidRPr="00AB2539">
        <w:t>hippocampus</w:t>
      </w:r>
      <w:r w:rsidR="00AC3A4C">
        <w:t>—</w:t>
      </w:r>
      <w:r w:rsidR="00972846" w:rsidRPr="00AB2539">
        <w:t xml:space="preserve">between the </w:t>
      </w:r>
      <w:proofErr w:type="spellStart"/>
      <w:r w:rsidR="00972846" w:rsidRPr="00AB2539">
        <w:t>hilus</w:t>
      </w:r>
      <w:proofErr w:type="spellEnd"/>
      <w:r w:rsidR="00972846" w:rsidRPr="00AB2539">
        <w:t xml:space="preserve"> and granular cells know as sub-granular zone (SGZ)</w:t>
      </w:r>
      <w:r w:rsidR="00972846" w:rsidRPr="00AB2539">
        <w:rPr>
          <w:vertAlign w:val="superscript"/>
        </w:rPr>
        <w:t>1,2,</w:t>
      </w:r>
      <w:r w:rsidR="000C450D" w:rsidRPr="00AB2539">
        <w:rPr>
          <w:vertAlign w:val="superscript"/>
        </w:rPr>
        <w:fldChar w:fldCharType="begin" w:fldLock="1"/>
      </w:r>
      <w:r w:rsidR="00CC5EC1" w:rsidRPr="00AB2539">
        <w:rPr>
          <w:vertAlign w:val="superscript"/>
        </w:rPr>
        <w:instrText>ADDIN CSL_CITATION {"citationItems":[{"id":"ITEM-1","itemData":{"DOI":"10.1016/j.jchemneu.2019.101667","ISSN":"18736300","abstract":"In 1962, Joseph Altman described that the brain generates neurons after the postnatal period, and this continues throughout your life (Altman, 1962). This was a breakthrough in the neuroscience field because before this the accepted paradigm was that the brain only generated neurons during the embryonal development. This discovery has been controversial ever since, especially since one of the areas of the brain with neurogenic properties is the hippocampus, which is the area involved in memory storage and neurodegenerative processes. The adult hippocampal neurogenesis modulates in response to different environmental factors. In this article, we review how exercise and cognitive and sexual activity can regulate the generation of new neurons in the hippocampal in an adult brain and the impact of these new neurons in the brain circuitry.","author":[{"dropping-particle":"","family":"Leal-Galicia","given":"P.","non-dropping-particle":"","parse-names":false,"suffix":""},{"dropping-particle":"","family":"Romo-Parra","given":"H.","non-dropping-particle":"","parse-names":false,"suffix":""},{"dropping-particle":"","family":"Rodríguez-Serrano","given":"L. M.","non-dropping-particle":"","parse-names":false,"suffix":""},{"dropping-particle":"","family":"Buenrostro-Jáuregui","given":"M.","non-dropping-particle":"","parse-names":false,"suffix":""}],"container-title":"Journal of Chemical Neuroanatomy","id":"ITEM-1","issue":"August","issued":{"date-parts":[["2019"]]},"page":"101667","publisher":"Elsevier","title":"Regulation of adult hippocampal neurogenesis exerted by sexual, cognitive and physical activity: An update","type":"article-journal","volume":"101"},"uris":["http://www.mendeley.com/documents/?uuid=7a8b3e4e-4d6d-4907-9a54-fd38f768ae55"]}],"mendeley":{"formattedCitation":"&lt;sup&gt;18&lt;/sup&gt;","plainTextFormattedCitation":"18","previouslyFormattedCitation":"&lt;sup&gt;18&lt;/sup&gt;"},"properties":{"noteIndex":0},"schema":"https://github.com/citation-style-language/schema/raw/master/csl-citation.json"}</w:instrText>
      </w:r>
      <w:r w:rsidR="000C450D" w:rsidRPr="00AB2539">
        <w:rPr>
          <w:vertAlign w:val="superscript"/>
        </w:rPr>
        <w:fldChar w:fldCharType="separate"/>
      </w:r>
      <w:r w:rsidR="000C450D" w:rsidRPr="00AB2539">
        <w:rPr>
          <w:noProof/>
          <w:vertAlign w:val="superscript"/>
        </w:rPr>
        <w:t>18</w:t>
      </w:r>
      <w:r w:rsidR="000C450D" w:rsidRPr="00AB2539">
        <w:rPr>
          <w:vertAlign w:val="superscript"/>
        </w:rPr>
        <w:fldChar w:fldCharType="end"/>
      </w:r>
      <w:r w:rsidR="00972846" w:rsidRPr="008348CD">
        <w:rPr>
          <w:vertAlign w:val="subscript"/>
        </w:rPr>
        <w:t>.</w:t>
      </w:r>
      <w:r w:rsidR="009F0DD2" w:rsidRPr="00AB2539">
        <w:t xml:space="preserve"> </w:t>
      </w:r>
      <w:r w:rsidR="00972846" w:rsidRPr="00AB2539">
        <w:t>Moreover, there are different brain regions characterized by a lower proliferative capacit</w:t>
      </w:r>
      <w:r w:rsidR="0064765A" w:rsidRPr="00AB2539">
        <w:t>y</w:t>
      </w:r>
      <w:r w:rsidR="00972846" w:rsidRPr="00AB2539">
        <w:t xml:space="preserve"> in adulthood, including the hypothalamus, striatum, neocortex</w:t>
      </w:r>
      <w:r w:rsidR="0064765A" w:rsidRPr="00AB2539">
        <w:t>,</w:t>
      </w:r>
      <w:r w:rsidR="00972846" w:rsidRPr="00AB2539">
        <w:t xml:space="preserve"> and amygdala</w:t>
      </w:r>
      <w:r w:rsidR="00CC5EC1" w:rsidRPr="00AB2539">
        <w:fldChar w:fldCharType="begin" w:fldLock="1"/>
      </w:r>
      <w:r w:rsidR="00A82A9F" w:rsidRPr="00AB2539">
        <w:instrText>ADDIN CSL_CITATION {"citationItems":[{"id":"ITEM-1","itemData":{"DOI":"10.1038/nrn2147","ISSN":"1471003X","abstract":"It is now widely accepted that neurogenesis occurs in two regions of the adult mammalian brain - the hippocampus and the olfactory bulb. There is evidence for adult neurogenesis in several additional areas, including the neocortex, striatum, amygdala and substantia nigra, but this has been difficult to replicate consistently other than in the damaged brain. The discrepancies may be due to variations in the sensitivity of the methods used to detect new neurons. © 2007 Nature Publishing Group.","author":[{"dropping-particle":"","family":"Gould","given":"Elizabeth","non-dropping-particle":"","parse-names":false,"suffix":""}],"container-title":"Nature Reviews Neuroscience","id":"ITEM-1","issue":"6","issued":{"date-parts":[["2007"]]},"page":"481-488","title":"How widespread is adult neurogenesis in mammals?","type":"article-journal","volume":"8"},"uris":["http://www.mendeley.com/documents/?uuid=d4142612-7643-4193-ae4d-bd3f014aa7c1"]}],"mendeley":{"formattedCitation":"&lt;sup&gt;19&lt;/sup&gt;","plainTextFormattedCitation":"19","previouslyFormattedCitation":"&lt;sup&gt;19&lt;/sup&gt;"},"properties":{"noteIndex":0},"schema":"https://github.com/citation-style-language/schema/raw/master/csl-citation.json"}</w:instrText>
      </w:r>
      <w:r w:rsidR="00CC5EC1" w:rsidRPr="00AB2539">
        <w:fldChar w:fldCharType="separate"/>
      </w:r>
      <w:r w:rsidR="00CC5EC1" w:rsidRPr="00AB2539">
        <w:rPr>
          <w:noProof/>
          <w:vertAlign w:val="superscript"/>
        </w:rPr>
        <w:t>19</w:t>
      </w:r>
      <w:r w:rsidR="00CC5EC1" w:rsidRPr="00AB2539">
        <w:fldChar w:fldCharType="end"/>
      </w:r>
      <w:r w:rsidR="00972846" w:rsidRPr="00AB2539">
        <w:t xml:space="preserve">. </w:t>
      </w:r>
      <w:r w:rsidR="000927BA" w:rsidRPr="00AB2539">
        <w:t xml:space="preserve">As mentioned before, </w:t>
      </w:r>
      <w:proofErr w:type="spellStart"/>
      <w:r w:rsidR="000927BA" w:rsidRPr="00AB2539">
        <w:t>BrdU</w:t>
      </w:r>
      <w:proofErr w:type="spellEnd"/>
      <w:r w:rsidR="000927BA" w:rsidRPr="00AB2539">
        <w:t xml:space="preserve"> staining is the commonly used method for adult neurogenesis research to detect cell proliferation. However, the use of </w:t>
      </w:r>
      <w:proofErr w:type="spellStart"/>
      <w:r w:rsidR="000927BA" w:rsidRPr="00AB2539">
        <w:t>BrdU</w:t>
      </w:r>
      <w:proofErr w:type="spellEnd"/>
      <w:r w:rsidR="000927BA" w:rsidRPr="00AB2539">
        <w:t xml:space="preserve"> as a marker has limitations and pitfalls. The first one is that </w:t>
      </w:r>
      <w:proofErr w:type="spellStart"/>
      <w:r w:rsidR="000927BA" w:rsidRPr="00AB2539">
        <w:t>BrdU</w:t>
      </w:r>
      <w:proofErr w:type="spellEnd"/>
      <w:r w:rsidR="000927BA" w:rsidRPr="00AB2539">
        <w:t xml:space="preserve"> is a cell cycle marker. Therefore, </w:t>
      </w:r>
      <w:proofErr w:type="gramStart"/>
      <w:r w:rsidR="000927BA" w:rsidRPr="00AB2539">
        <w:t>double</w:t>
      </w:r>
      <w:proofErr w:type="gramEnd"/>
      <w:r w:rsidR="000927BA" w:rsidRPr="00AB2539">
        <w:t xml:space="preserve"> or triple staining must be performed to identify the cell fate and include cell markers to detect the specific developmental stage of the cells labeled. One more concern</w:t>
      </w:r>
      <w:r w:rsidR="0023122C" w:rsidRPr="00AB2539">
        <w:t xml:space="preserve"> about</w:t>
      </w:r>
      <w:r w:rsidR="00EC349D" w:rsidRPr="00AB2539">
        <w:t xml:space="preserve"> </w:t>
      </w:r>
      <w:proofErr w:type="spellStart"/>
      <w:r w:rsidR="00972846" w:rsidRPr="00AB2539">
        <w:t>BrdU</w:t>
      </w:r>
      <w:proofErr w:type="spellEnd"/>
      <w:r w:rsidR="00AC3A4C">
        <w:t xml:space="preserve"> i</w:t>
      </w:r>
      <w:r w:rsidR="008348CD">
        <w:t>s</w:t>
      </w:r>
      <w:r w:rsidR="00AC3A4C">
        <w:t xml:space="preserve"> that it</w:t>
      </w:r>
      <w:r w:rsidR="00972846" w:rsidRPr="00AB2539">
        <w:t xml:space="preserve"> is a toxic and mutagenic solution that modifies DNA stability may alter cellular function and cell cycles. </w:t>
      </w:r>
      <w:r w:rsidR="00AE7322" w:rsidRPr="00AB2539">
        <w:t xml:space="preserve">Consideration should be given to the previous information when </w:t>
      </w:r>
      <w:r w:rsidR="00256084" w:rsidRPr="00AB2539">
        <w:t>deciding</w:t>
      </w:r>
      <w:r w:rsidR="00256084" w:rsidRPr="00AB2539" w:rsidDel="00256084">
        <w:t xml:space="preserve"> </w:t>
      </w:r>
      <w:r w:rsidR="0089383B" w:rsidRPr="00AB2539">
        <w:t>to follow</w:t>
      </w:r>
      <w:r w:rsidR="00AE7322" w:rsidRPr="00AB2539">
        <w:t xml:space="preserve"> an administration protocol </w:t>
      </w:r>
      <w:r w:rsidR="00A4021C" w:rsidRPr="00AB2539">
        <w:t>and</w:t>
      </w:r>
      <w:r w:rsidR="00AE7322" w:rsidRPr="00AB2539">
        <w:t xml:space="preserve"> administration doses (50</w:t>
      </w:r>
      <w:r w:rsidR="00AC3A4C" w:rsidRPr="00D13D3E">
        <w:t>‒</w:t>
      </w:r>
      <w:r w:rsidR="00AE7322" w:rsidRPr="00AB2539">
        <w:t>60</w:t>
      </w:r>
      <w:r w:rsidR="00A4021C" w:rsidRPr="00AB2539">
        <w:t>0</w:t>
      </w:r>
      <w:r w:rsidR="00AE7322" w:rsidRPr="00AB2539">
        <w:t xml:space="preserve"> mg/kg). Another crucial feature is that </w:t>
      </w:r>
      <w:proofErr w:type="spellStart"/>
      <w:r w:rsidR="00C16479" w:rsidRPr="00AB2539">
        <w:t>BrdU</w:t>
      </w:r>
      <w:proofErr w:type="spellEnd"/>
      <w:r w:rsidR="00C16479" w:rsidRPr="00AB2539">
        <w:t xml:space="preserve"> is a DNA synthesis marker, not a cell proliferation marker</w:t>
      </w:r>
      <w:r w:rsidR="00AE7322" w:rsidRPr="00AB2539">
        <w:rPr>
          <w:vertAlign w:val="superscript"/>
        </w:rPr>
        <w:t>14</w:t>
      </w:r>
      <w:r w:rsidR="00AE7322" w:rsidRPr="00AB2539">
        <w:t xml:space="preserve">. Therefore, it is relevant to distinguish cell proliferation from other events such as a DNA repair, abortive cell cycle re-entry, and gene duplication. </w:t>
      </w:r>
      <w:r w:rsidR="00EC349D" w:rsidRPr="00AB2539">
        <w:t xml:space="preserve">Researchers must </w:t>
      </w:r>
      <w:r w:rsidR="00531F74" w:rsidRPr="00AB2539">
        <w:t xml:space="preserve">follow </w:t>
      </w:r>
      <w:r w:rsidR="00EC349D" w:rsidRPr="00AB2539">
        <w:t xml:space="preserve">appropriate controls to ensure the appropriate use of </w:t>
      </w:r>
      <w:proofErr w:type="spellStart"/>
      <w:r w:rsidR="00EC349D" w:rsidRPr="00AB2539">
        <w:t>BrdU</w:t>
      </w:r>
      <w:proofErr w:type="spellEnd"/>
      <w:r w:rsidR="00EC349D" w:rsidRPr="00AB2539">
        <w:t xml:space="preserve">. </w:t>
      </w:r>
      <w:r w:rsidR="00531F74" w:rsidRPr="00AB2539">
        <w:t>For a</w:t>
      </w:r>
      <w:r w:rsidR="00EC349D" w:rsidRPr="00AB2539">
        <w:t xml:space="preserve"> more detailed discussion about these problems and limitations, we recommend </w:t>
      </w:r>
      <w:r w:rsidR="00A64240" w:rsidRPr="00AB2539">
        <w:t>reviewing</w:t>
      </w:r>
      <w:r w:rsidR="00A64240" w:rsidRPr="00AB2539" w:rsidDel="00A64240">
        <w:t xml:space="preserve"> </w:t>
      </w:r>
      <w:proofErr w:type="spellStart"/>
      <w:r w:rsidR="00EC349D" w:rsidRPr="00AB2539">
        <w:t>Taupin's</w:t>
      </w:r>
      <w:proofErr w:type="spellEnd"/>
      <w:r w:rsidR="00EC349D" w:rsidRPr="00AB2539">
        <w:t xml:space="preserve"> </w:t>
      </w:r>
      <w:r w:rsidR="00531F74" w:rsidRPr="00AB2539">
        <w:t>work</w:t>
      </w:r>
      <w:r w:rsidR="00EC349D" w:rsidRPr="00AB2539">
        <w:fldChar w:fldCharType="begin" w:fldLock="1"/>
      </w:r>
      <w:r w:rsidR="00383526" w:rsidRPr="00AB2539">
        <w:instrText>ADDIN CSL_CITATION {"citationItems":[{"id":"ITEM-1","itemData":{"DOI":"10.1016/j.brainresrev.2006.08.002","ISSN":"01650173","abstract":"Bromodeoxyuridine (BrdU) is a thymidine analog that incorporates DNA of dividing cells during the S-phase of the cell cycle. As such, BrdU is used for birth dating and monitoring cell proliferation. BrdU immunohistochemistry has been instrumental for the study of the development of the nervous system, and to confirm that neurogenesis occurs in the adult mammalian brain, including in human. However, the use of BrdU for studying neurogenesis is not without pitfalls and limitations. BrdU is a toxic and mutagenic substance. It triggers cell death, the formation of teratomas, alters DNA stability, lengthens the cell cycle, and has mitogenic, transcriptional and translational effects on cells that incorporate it. All of which have profound consequences on neurogenesis. BrdU is not a marker of the S-phase of the cell cycle. As a thymidine analog, it is a marker of DNA synthesis. Therefore, studying neurogenesis with BrdU requires distinguishing cell proliferation and neurogenesis from other events involving DNA synthesis, like DNA repair, abortive cell cycle reentry and gene duplication. BrdU labeling is currently the most used technique for studying adult neurogenesis in situ. However in many instances, appropriate controls have been overlooked and events reported as the generation of new neuronal cells in the adult brain misinterpreted, which makes BrdU labeling one of the most misused techniques in neuroscience. © 2006 Elsevier B.V. All rights reserved.","author":[{"dropping-particle":"","family":"Taupin","given":"Philippe","non-dropping-particle":"","parse-names":false,"suffix":""}],"container-title":"Brain Research Reviews","id":"ITEM-1","issue":"1","issued":{"date-parts":[["2007"]]},"page":"198-214","title":"BrdU immunohistochemistry for studying adult neurogenesis: Paradigms, pitfalls, limitations, and validation","type":"article-journal","volume":"53"},"uris":["http://www.mendeley.com/documents/?uuid=932c92e5-5769-491e-a28a-212affb4dfc5"]}],"mendeley":{"formattedCitation":"&lt;sup&gt;14&lt;/sup&gt;","plainTextFormattedCitation":"14","previouslyFormattedCitation":"&lt;sup&gt;14&lt;/sup&gt;"},"properties":{"noteIndex":0},"schema":"https://github.com/citation-style-language/schema/raw/master/csl-citation.json"}</w:instrText>
      </w:r>
      <w:r w:rsidR="00EC349D" w:rsidRPr="00AB2539">
        <w:fldChar w:fldCharType="separate"/>
      </w:r>
      <w:r w:rsidR="00557272" w:rsidRPr="00AB2539">
        <w:rPr>
          <w:noProof/>
          <w:vertAlign w:val="superscript"/>
        </w:rPr>
        <w:t>14</w:t>
      </w:r>
      <w:r w:rsidR="00EC349D" w:rsidRPr="00AB2539">
        <w:fldChar w:fldCharType="end"/>
      </w:r>
      <w:r w:rsidR="00EC349D" w:rsidRPr="00AB2539">
        <w:t>.</w:t>
      </w:r>
      <w:r w:rsidR="00EC349D" w:rsidRPr="00AB2539" w:rsidDel="00EC349D">
        <w:t xml:space="preserve"> </w:t>
      </w:r>
      <w:r w:rsidR="00531F74" w:rsidRPr="00AB2539">
        <w:t>The standardization process of an immunohistochemistry protocol could be slow and challenging</w:t>
      </w:r>
      <w:r w:rsidR="00E25AE0" w:rsidRPr="00AB2539">
        <w:t xml:space="preserve">. </w:t>
      </w:r>
      <w:r w:rsidR="00531F74" w:rsidRPr="00AB2539">
        <w:t xml:space="preserve">In this work, we </w:t>
      </w:r>
      <w:r w:rsidR="00AC3A4C">
        <w:t xml:space="preserve">have </w:t>
      </w:r>
      <w:r w:rsidR="00531F74" w:rsidRPr="00AB2539">
        <w:t>presented all the general steps to manage a successful IHC protocol. However, we recommend that every research</w:t>
      </w:r>
      <w:r w:rsidR="00AC3A4C">
        <w:t xml:space="preserve"> </w:t>
      </w:r>
      <w:r w:rsidR="00531F74" w:rsidRPr="00AB2539">
        <w:t>group test and evaluate tissue, antibodies</w:t>
      </w:r>
      <w:r w:rsidR="00A07A70" w:rsidRPr="00AB2539">
        <w:t>,</w:t>
      </w:r>
      <w:r w:rsidR="00531F74" w:rsidRPr="00AB2539">
        <w:t xml:space="preserve"> and conditions in advance. </w:t>
      </w:r>
      <w:r w:rsidR="00C52463" w:rsidRPr="00AB2539">
        <w:t>Tests and evaluations must be carried out with at least three different levels of incubations, washing steps, and strengths for each antibody and tissue tested. We also recommend t</w:t>
      </w:r>
      <w:r w:rsidR="00AC3A4C">
        <w:t>hat</w:t>
      </w:r>
      <w:r w:rsidR="00C52463" w:rsidRPr="00AB2539">
        <w:t xml:space="preserve"> researchers review additional protocols to be able to choose the best one that meet</w:t>
      </w:r>
      <w:r w:rsidR="00FB23AD" w:rsidRPr="00AB2539">
        <w:t>s</w:t>
      </w:r>
      <w:r w:rsidR="00C52463" w:rsidRPr="00AB2539">
        <w:t xml:space="preserve"> specific needs and requirement</w:t>
      </w:r>
      <w:r w:rsidR="00A82A9F" w:rsidRPr="00AB2539">
        <w:t>s</w:t>
      </w:r>
      <w:r w:rsidR="00A82A9F" w:rsidRPr="00AB2539">
        <w:fldChar w:fldCharType="begin" w:fldLock="1"/>
      </w:r>
      <w:r w:rsidR="00AE2045" w:rsidRPr="00AB2539">
        <w:instrText>ADDIN CSL_CITATION {"citationItems":[{"id":"ITEM-1","itemData":{"DOI":"10.1369/jhc.4A6605.2005","ISSN":"00221554","abstract":"Bromodeoxyuridine (BrdU) immunohistochemistry is the method of choice for labeling newly generated cells in the brain. Most BrdU studies utilize paraformaldehyde-fixed brain tissue because of its compatibility with both BrdU and other immunohistochemical methods. However, stronger fixation is required for electron microscopic studies, and unfixed tissue is needed for biochemical and molecular studies. Because there are no systematic studies comparing the effects of different fixatives on BrdU immunohistochemistry in brain tissue, we compared BrdU immunohistochemical methods in brain tissue fixed with 4% paraformaldehyde, a mixed glutaraldehyde-paraformaldehyde fixative for electron microscopy, and unfixed tissue from brains perfused only with buffer and flash frozen. After optimizing immunostaining protocols, qualitative assessments of light microscopic diaminobenzidine labeling and of double-label immunofluorescence with confocal microscopy demonstrated excellent BrdU labeling in each of the three groups. Quantitative stereological assessment of the number of BrdU-labeled cells in rat dentate gyrus showed no significant difference in the number of labeled cells detected with each perfusion protocol. Additionally, we developed a protocol to visualize BrdU-labeled cells in the electron microscope with adequate preservation of fine structure in both rat and monkey brain. © The Histochemical Society, Inc.","author":[{"dropping-particle":"","family":"Ngwenya","given":"Laura B.","non-dropping-particle":"","parse-names":false,"suffix":""},{"dropping-particle":"","family":"Peters","given":"Alan","non-dropping-particle":"","parse-names":false,"suffix":""},{"dropping-particle":"","family":"Rosene","given":"Douglas L.","non-dropping-particle":"","parse-names":false,"suffix":""}],"container-title":"Journal of Histochemistry and Cytochemistry","id":"ITEM-1","issue":"7","issued":{"date-parts":[["2005"]]},"page":"821-832","title":"Light and electron microscopic immunohistochemical detection of bromodeoxyuridine-labeled cells in the brain: Different fixation and processing protocols","type":"article-journal","volume":"53"},"uris":["http://www.mendeley.com/documents/?uuid=1accaf0d-5922-40b0-9039-5ce3cc5f7b49"]},{"id":"ITEM-2","itemData":{"DOI":"10.3791/52551","ISSN":"1940087X","abstract":"Adult neurogenesis is a highly regulated, multi-stage process in which new neurons are generated from an activated neural stem cell via increasingly committed intermediate progenitor subtypes. Each of these subtypes expresses a set of specific molecular markers that, together with specific morphological criteria, can be used for their identification. Typically, immunofluorescent techniques are applied involving subtypespecific antibodies in combination with exo- or endogenous proliferation markers. We herein describe immunolabeling methods for the detection and quantification of all stages of adult hippocampal neurogenesis. These comprise the application of thymidine analogs, transcardial perfusion, tissue processing, heat-induced epitope retrieval, ABC immunohistochemistry, multiple indirect immunofluorescence, confocal microscopy and cell quantification. Furthermore we present a sequential multiple immunofluorescence protocol which circumvents problems usually arising from the need of using primary antibodies raised in the same host species. It allows an accurate identification of all hippocampal progenitor subtypes together with a proliferation marker within a single section. These techniques are a powerful tool to study the regulation of different progenitor subtypes in parallel, their involvement in brain pathologies and their role in specific brain functions.","author":[{"dropping-particle":"","family":"Ansorg","given":"Anne","non-dropping-particle":"","parse-names":false,"suffix":""},{"dropping-particle":"","family":"Bornkessel","given":"Katja","non-dropping-particle":"","parse-names":false,"suffix":""},{"dropping-particle":"","family":"Witte","given":"Otto W.","non-dropping-particle":"","parse-names":false,"suffix":""},{"dropping-particle":"","family":"Urbach","given":"Anja","non-dropping-particle":"","parse-names":false,"suffix":""}],"container-title":"Journal of Visualized Experiments","id":"ITEM-2","issue":"98","issued":{"date-parts":[["2015"]]},"title":"Immunohistochemistry and multiple labeling with antibodies from the same host species to study adult hippocampal neurogenesis","type":"article-journal","volume":"2015"},"uris":["http://www.mendeley.com/documents/?uuid=1004b802-1978-4ed8-9243-61e746ef77be"]},{"id":"ITEM-3","itemData":{"DOI":"10.3791/2166","ISSN":"1940087X","abstract":"Accurate measurement of cell division is a fundamental challenge in experimental biology that becomes increasingly complex when slowly dividing cells are analyzed. Established methods to detect cell division include direct visualization by continuous microscopy in cell culture, dilution of vital dyes such as carboxyfluorescein di-aetate succinimidyl ester (CFSE), immuno-detection of mitogenic antigens such as ki67 or PCNA, and thymidine analogues. Thymidine analogues can be detected by a variety of methods including radio-detection for tritiated thymidine, immuno-detection for bromo-deoxyuridine (BrdU), chloro-deoxyuridine (CldU) and iodo-deoxyuridine (IdU), and chemical detection for ethinyl-deoxyuridine (EdU). We have derived a strategy to detect sequential incorporation of different thymidine analogues (CldU and IdU) into tissues of adult mice. Our method allows investigators to accurately quantify two successive rounds of cell division. By optimizing immunostaining protocols our approach can detect very low dose thymidine analogues administered via the drinking water, safe to administer to mice for prolonged periods of time. Consequently, our technique can be used to detect cell turnover in very long-lived tissues. Optimal immunofluoresent staining results can be achieved in multiple tissue types, including pancreas, skin, gut, liver, adrenal, testis, ovary, thyroid, lymph node, and brain. We have also applied this technique to identify oncogenic transformation within tissues. We have further applied this technique to determine if transit-amplifying cells contribute to growth or renewal of tissues. In this sense, sequential administration of thymidine analogues represents a novel approach for studying the origins and survival of cells involved in tissue homeostasis. © 2010 Journal of Visualized Experiments.","author":[{"dropping-particle":"","family":"Tuttle","given":"Alex H.","non-dropping-particle":"","parse-names":false,"suffix":""},{"dropping-particle":"","family":"Rankin","given":"Matthew M.","non-dropping-particle":"","parse-names":false,"suffix":""},{"dropping-particle":"","family":"Teta","given":"Monica","non-dropping-particle":"","parse-names":false,"suffix":""},{"dropping-particle":"","family":"Sartori","given":"Daniel J.","non-dropping-particle":"","parse-names":false,"suffix":""},{"dropping-particle":"","family":"Stein","given":"Geneva M.","non-dropping-particle":"","parse-names":false,"suffix":""},{"dropping-particle":"","family":"Kim","given":"Gina J.","non-dropping-particle":"","parse-names":false,"suffix":""},{"dropping-particle":"","family":"Virgilio","given":"Cristina","non-dropping-particle":"","parse-names":false,"suffix":""},{"dropping-particle":"","family":"Granger","given":"Anne","non-dropping-particle":"","parse-names":false,"suffix":""},{"dropping-particle":"","family":"Zhou","given":"Di","non-dropping-particle":"","parse-names":false,"suffix":""},{"dropping-particle":"","family":"Long","given":"Simon H.","non-dropping-particle":"","parse-names":false,"suffix":""},{"dropping-particle":"","family":"Schiffman","given":"Alisa B.","non-dropping-particle":"","parse-names":false,"suffix":""},{"dropping-particle":"","family":"Kushner","given":"Jake A.","non-dropping-particle":"","parse-names":false,"suffix":""}],"container-title":"Journal of Visualized Experiments","id":"ITEM-3","issue":"46","issued":{"date-parts":[["2010"]]},"page":"1-6","title":"Immunofluorescent detection of two thymidine analogues (CldU and IdU) in primary tissue","type":"article-journal"},"uris":["http://www.mendeley.com/documents/?uuid=d283d53b-742f-4383-9dd2-cd08a1db4f03"]},{"id":"ITEM-4","itemData":{"DOI":"10.1177/43.1.7822757","ISSN":"00221554","abstract":"A method was developed for detection of bromodeoxyuridine (BrdU) in conjunction with other antigens in formalin-fixed paraffin sections with microwave antigen retrieval. The method was applied to rat adrenal medulla to demonstrate S-phase nuclei in epinephrine-producing cells stained for immunoreactive phenylethanolamine-N-methyltransferase and in norepinephrine- producing cells stained for immunoreactive tyrosine hydroxylase. The quality of staining for all three antigens was comparable to or better than that previously obtained with other techniques. This method provides an efficient tool for studying turnover of subpopulations of adrenal chromaffin cells. It should also be widely applicable to other cells and tissues.","author":[{"dropping-particle":"","family":"Tischler","given":"A. S.","non-dropping-particle":"","parse-names":false,"suffix":""}],"container-title":"Journal of Histochemistry and Cytochemistry","id":"ITEM-4","issue":"1","issued":{"date-parts":[["1995"]]},"page":"1-4","title":"Triple immunohistochemical staining for bromodeoxyuridine and catecholamine biosynthetic enzymes using microwave antigen retrieval","type":"article-journal","volume":"43"},"uris":["http://www.mendeley.com/documents/?uuid=b658014e-562c-4092-a5c4-8363850e299d"]},{"id":"ITEM-5","itemData":{"DOI":"10.2217/17460751.2.1.51","ISSN":"17460751","abstract":"The first evidence that neurogenesis occurs in the adult brain was reported in rodents in the early 1960s, using [3H]-thymidine autoradiography. In the 1980s and 90s, the advent of new techniques and protocols for studying cell proliferation in situ, and particularly bromodeoxyuridine labeling, helped to confirm that neurogenesis occurs in the adult brain and neural stem cells reside in the adult CNS, including in humans. Bromodeoxyuridine labeling is currently the method most commonly used for studying neurogenesis in the adult brain. However, this procedure is not without limitations, and controversies. In this article, I will review recent protocols for studying adult neurogenesis, particularly new protocols for studying cell kinetics and cell proliferative history, using halopyrimidines. I will review these techniques, and discuss their implications for the field of adult neurogenesis. © 2007 Future Medicine Ltd.","author":[{"dropping-particle":"","family":"Taupin","given":"Philippe","non-dropping-particle":"","parse-names":false,"suffix":""}],"container-title":"Regenerative Medicine","id":"ITEM-5","issue":"1","issued":{"date-parts":[["2007"]]},"page":"51-62","title":"Protocols for studying adult neurogenesis: Insights and recent developments","type":"article-journal","volume":"2"},"uris":["http://www.mendeley.com/documents/?uuid=4592948c-dc69-494f-be74-aea5d582d1ae"]},{"id":"ITEM-6","itemData":{"DOI":"10.1002/cne.22107.Thymidine","author":[{"dropping-particle":"","family":"Leuner","given":"Benedetta","non-dropping-particle":"","parse-names":false,"suffix":""},{"dropping-particle":"","family":"Glasper","given":"Erica R","non-dropping-particle":"","parse-names":false,"suffix":""},{"dropping-particle":"","family":"Gould","given":"Elizabeth","non-dropping-particle":"","parse-names":false,"suffix":""}],"container-title":"Biosystems","id":"ITEM-6","issue":"2","issued":{"date-parts":[["2010"]]},"page":"123-133","title":"Thymidine analog methods for studies of adult neurogenesis are not equally sensitive","type":"article-journal","volume":"517"},"uris":["http://www.mendeley.com/documents/?uuid=779f6a00-e104-4279-a337-a7f83d403076"]}],"mendeley":{"formattedCitation":"&lt;sup&gt;20–25&lt;/sup&gt;","plainTextFormattedCitation":"20–25","previouslyFormattedCitation":"&lt;sup&gt;20–25&lt;/sup&gt;"},"properties":{"noteIndex":0},"schema":"https://github.com/citation-style-language/schema/raw/master/csl-citation.json"}</w:instrText>
      </w:r>
      <w:r w:rsidR="00A82A9F" w:rsidRPr="00AB2539">
        <w:fldChar w:fldCharType="separate"/>
      </w:r>
      <w:r w:rsidR="00A82A9F" w:rsidRPr="00AB2539">
        <w:rPr>
          <w:noProof/>
          <w:vertAlign w:val="superscript"/>
        </w:rPr>
        <w:t>20–25</w:t>
      </w:r>
      <w:r w:rsidR="00A82A9F" w:rsidRPr="00AB2539">
        <w:fldChar w:fldCharType="end"/>
      </w:r>
      <w:r w:rsidR="00C52463" w:rsidRPr="00AB2539">
        <w:t xml:space="preserve">. </w:t>
      </w:r>
    </w:p>
    <w:p w14:paraId="156B7E1E" w14:textId="77777777" w:rsidR="00E25AE0" w:rsidRPr="00AB2539" w:rsidRDefault="00E25AE0" w:rsidP="00AB2539">
      <w:pPr>
        <w:widowControl/>
        <w:contextualSpacing/>
      </w:pPr>
    </w:p>
    <w:p w14:paraId="0F9F1E6B" w14:textId="1EC7F865" w:rsidR="0029355E" w:rsidRPr="00AB2539" w:rsidRDefault="00C52463" w:rsidP="00AB2539">
      <w:pPr>
        <w:widowControl/>
        <w:contextualSpacing/>
      </w:pPr>
      <w:r w:rsidRPr="00AB2539">
        <w:t xml:space="preserve">As mentioned previously, the procedure involves several steps and methodological considerations that are commonly used and mentioned in </w:t>
      </w:r>
      <w:r w:rsidR="002B7B3D" w:rsidRPr="00AB2539">
        <w:t>s</w:t>
      </w:r>
      <w:r w:rsidRPr="00AB2539">
        <w:t>cientific articles</w:t>
      </w:r>
      <w:r w:rsidR="00FB23AD" w:rsidRPr="00AB2539">
        <w:t>,</w:t>
      </w:r>
      <w:r w:rsidRPr="00AB2539">
        <w:t xml:space="preserve"> which will be later discussed. We recommend </w:t>
      </w:r>
      <w:r w:rsidR="00AC3A4C">
        <w:t xml:space="preserve">that </w:t>
      </w:r>
      <w:r w:rsidR="002B7B3D" w:rsidRPr="00AB2539">
        <w:t>researchers choose</w:t>
      </w:r>
      <w:r w:rsidRPr="00AB2539">
        <w:t xml:space="preserve"> the antibod</w:t>
      </w:r>
      <w:r w:rsidR="002B7B3D" w:rsidRPr="00AB2539">
        <w:t>ies</w:t>
      </w:r>
      <w:r w:rsidRPr="00AB2539">
        <w:t xml:space="preserve"> carefully and correctly in terms of technique, budget, equipment, setu</w:t>
      </w:r>
      <w:r w:rsidR="002B7B3D" w:rsidRPr="00AB2539">
        <w:t>p</w:t>
      </w:r>
      <w:r w:rsidR="00FB23AD" w:rsidRPr="00AB2539">
        <w:t>,</w:t>
      </w:r>
      <w:r w:rsidR="002B7B3D" w:rsidRPr="00AB2539">
        <w:t xml:space="preserve"> and main research goal. Antibodies must be tested with the same type of tissue that will be later tested in the experiment. We also recommend the use of an antibody that was tested for the same purpose </w:t>
      </w:r>
      <w:r w:rsidR="008579E5" w:rsidRPr="00AB2539">
        <w:t xml:space="preserve">(IHC) </w:t>
      </w:r>
      <w:r w:rsidR="00F83244" w:rsidRPr="00AB2539">
        <w:t xml:space="preserve">(i.e., </w:t>
      </w:r>
      <w:r w:rsidR="008579E5" w:rsidRPr="00AB2539">
        <w:t xml:space="preserve">not just in </w:t>
      </w:r>
      <w:r w:rsidR="0089383B" w:rsidRPr="00AB2539">
        <w:t>w</w:t>
      </w:r>
      <w:r w:rsidR="00F83244" w:rsidRPr="00AB2539">
        <w:t xml:space="preserve">estern </w:t>
      </w:r>
      <w:r w:rsidR="0089383B" w:rsidRPr="00AB2539">
        <w:t>b</w:t>
      </w:r>
      <w:r w:rsidR="00F83244" w:rsidRPr="00AB2539">
        <w:t xml:space="preserve">lot or </w:t>
      </w:r>
      <w:r w:rsidR="0089383B" w:rsidRPr="00AB2539">
        <w:t>f</w:t>
      </w:r>
      <w:r w:rsidR="00F83244" w:rsidRPr="00AB2539">
        <w:t xml:space="preserve">low </w:t>
      </w:r>
      <w:r w:rsidR="0089383B" w:rsidRPr="00AB2539">
        <w:t>c</w:t>
      </w:r>
      <w:r w:rsidR="00F83244" w:rsidRPr="00AB2539">
        <w:t xml:space="preserve">ytometry techniques) to test its compatibility </w:t>
      </w:r>
      <w:r w:rsidR="008579E5" w:rsidRPr="00AB2539">
        <w:t xml:space="preserve">with the </w:t>
      </w:r>
      <w:r w:rsidR="00F83244" w:rsidRPr="00AB2539">
        <w:t>fixation</w:t>
      </w:r>
      <w:r w:rsidR="008579E5" w:rsidRPr="00AB2539">
        <w:t xml:space="preserve"> technique</w:t>
      </w:r>
      <w:r w:rsidR="00F83244" w:rsidRPr="00AB2539">
        <w:t xml:space="preserve">. </w:t>
      </w:r>
      <w:r w:rsidR="00D70A6B" w:rsidRPr="00AB2539">
        <w:t xml:space="preserve">Different routes could be used to administer the </w:t>
      </w:r>
      <w:proofErr w:type="spellStart"/>
      <w:r w:rsidR="00D70A6B" w:rsidRPr="00AB2539">
        <w:t>BrdU</w:t>
      </w:r>
      <w:proofErr w:type="spellEnd"/>
      <w:r w:rsidR="00F83244" w:rsidRPr="00AB2539">
        <w:t xml:space="preserve"> staining such</w:t>
      </w:r>
      <w:r w:rsidR="00D70A6B" w:rsidRPr="00AB2539">
        <w:t xml:space="preserve"> as intraperitoneal injection, intraperitoneal infusion, oral ingestion, or intraventricular infusion </w:t>
      </w:r>
      <w:r w:rsidR="00E25AE0" w:rsidRPr="00AB2539">
        <w:t xml:space="preserve">(for a </w:t>
      </w:r>
      <w:r w:rsidR="00F83244" w:rsidRPr="00AB2539">
        <w:t xml:space="preserve">more </w:t>
      </w:r>
      <w:r w:rsidR="00E25AE0" w:rsidRPr="00AB2539">
        <w:t>detailed description of each technique</w:t>
      </w:r>
      <w:r w:rsidR="00A46483" w:rsidRPr="00AB2539">
        <w:t>,</w:t>
      </w:r>
      <w:r w:rsidR="00E25AE0" w:rsidRPr="00AB2539">
        <w:t xml:space="preserve"> see </w:t>
      </w:r>
      <w:r w:rsidR="00020595" w:rsidRPr="00AB2539">
        <w:t>ref</w:t>
      </w:r>
      <w:r w:rsidR="00AC3A4C">
        <w:t>erence</w:t>
      </w:r>
      <w:r w:rsidR="00E25AE0" w:rsidRPr="00AB2539">
        <w:fldChar w:fldCharType="begin" w:fldLock="1"/>
      </w:r>
      <w:r w:rsidR="00AE2045" w:rsidRPr="00AB2539">
        <w:instrText>ADDIN CSL_CITATION {"citationItems":[{"id":"ITEM-1","itemData":{"DOI":"10.1007/978-1-59745-133-8_25","ISBN":"9781588298461","ISSN":"10643745","PMID":"18369768","abstract":"Bromodeoxyuridine, variously abbreviated as BrdU, BudR, and BrdUrd, is a halogenated thymidine analog that is permanently integrated into the DNA of dividing cells during DNA synthesis in S phase. BrdU can be immunocytochemically detected in vitro and in vivo, allowing the identification of cells that were dividing the period of BrdU exposure. In vivo, it has been used to identify the \"birthdate\" of cells during development, to examine the fate of postnatally generated cells, and to label cells before transplantation, for subsequent identification. © 2008 Humana Press.","author":[{"dropping-particle":"","family":"Magavi","given":"Sanjay S.","non-dropping-particle":"","parse-names":false,"suffix":""},{"dropping-particle":"","family":"MacKlis","given":"Jeffrey D.","non-dropping-particle":"","parse-names":false,"suffix":""}],"container-title":"Methods in Molecular Biology","id":"ITEM-1","issued":{"date-parts":[["2008"]]},"page":"335-343","title":"Identification of newborn cells by BrdU labeling and immunocytochemistry in vivo","type":"article-journal","volume":"438"},"uris":["http://www.mendeley.com/documents/?uuid=b8064ebc-dcc2-479d-aa3c-ecc420b0cd8e"]}],"mendeley":{"formattedCitation":"&lt;sup&gt;26&lt;/sup&gt;","plainTextFormattedCitation":"26","previouslyFormattedCitation":"&lt;sup&gt;26&lt;/sup&gt;"},"properties":{"noteIndex":0},"schema":"https://github.com/citation-style-language/schema/raw/master/csl-citation.json"}</w:instrText>
      </w:r>
      <w:r w:rsidR="00E25AE0" w:rsidRPr="00AB2539">
        <w:fldChar w:fldCharType="separate"/>
      </w:r>
      <w:r w:rsidR="00A82A9F" w:rsidRPr="00AB2539">
        <w:rPr>
          <w:noProof/>
          <w:vertAlign w:val="superscript"/>
        </w:rPr>
        <w:t>26</w:t>
      </w:r>
      <w:r w:rsidR="00E25AE0" w:rsidRPr="00AB2539">
        <w:fldChar w:fldCharType="end"/>
      </w:r>
      <w:r w:rsidR="00E25AE0" w:rsidRPr="00AB2539">
        <w:t xml:space="preserve">). If the intraperitoneal injection is selected, </w:t>
      </w:r>
      <w:r w:rsidR="00F83244" w:rsidRPr="00AB2539">
        <w:t xml:space="preserve">make </w:t>
      </w:r>
      <w:r w:rsidR="00E25AE0" w:rsidRPr="00AB2539">
        <w:lastRenderedPageBreak/>
        <w:t xml:space="preserve">sure that </w:t>
      </w:r>
      <w:proofErr w:type="spellStart"/>
      <w:r w:rsidR="00E25AE0" w:rsidRPr="00AB2539">
        <w:t>BrdU</w:t>
      </w:r>
      <w:proofErr w:type="spellEnd"/>
      <w:r w:rsidR="00E25AE0" w:rsidRPr="00AB2539">
        <w:t xml:space="preserve"> </w:t>
      </w:r>
      <w:r w:rsidR="00F83244" w:rsidRPr="00AB2539">
        <w:t xml:space="preserve">is administrated </w:t>
      </w:r>
      <w:r w:rsidR="00E25AE0" w:rsidRPr="00AB2539">
        <w:t>into the peritoneal cavity avoiding the intestine</w:t>
      </w:r>
      <w:r w:rsidR="00F83244" w:rsidRPr="00AB2539">
        <w:t xml:space="preserve"> area</w:t>
      </w:r>
      <w:r w:rsidR="00E25AE0" w:rsidRPr="00AB2539">
        <w:t xml:space="preserve">. Since the intestine has several cells in duplication that can exhaust the </w:t>
      </w:r>
      <w:proofErr w:type="spellStart"/>
      <w:r w:rsidR="00E25AE0" w:rsidRPr="00AB2539">
        <w:t>BrdU</w:t>
      </w:r>
      <w:proofErr w:type="spellEnd"/>
      <w:r w:rsidR="00E25AE0" w:rsidRPr="00AB2539">
        <w:t xml:space="preserve"> before it gets to the brain</w:t>
      </w:r>
      <w:r w:rsidR="00F83244" w:rsidRPr="00AB2539">
        <w:t xml:space="preserve"> which will affect</w:t>
      </w:r>
      <w:r w:rsidR="00E25AE0" w:rsidRPr="00AB2539">
        <w:t xml:space="preserve"> the number of labeled cells.</w:t>
      </w:r>
      <w:r w:rsidR="001713AF" w:rsidRPr="00AB2539">
        <w:t xml:space="preserve"> It is crucial to obtain thin sections since</w:t>
      </w:r>
      <w:r w:rsidR="00D36388" w:rsidRPr="00AB2539">
        <w:t xml:space="preserve"> they</w:t>
      </w:r>
      <w:r w:rsidR="001713AF" w:rsidRPr="00AB2539">
        <w:t xml:space="preserve"> allow</w:t>
      </w:r>
      <w:r w:rsidR="00D36388" w:rsidRPr="00AB2539">
        <w:t xml:space="preserve"> a</w:t>
      </w:r>
      <w:r w:rsidR="001713AF" w:rsidRPr="00AB2539">
        <w:t xml:space="preserve"> better penetration of solutions. Coronal slices of 40 µm thick were cut rostro</w:t>
      </w:r>
      <w:r w:rsidR="00AC3A4C">
        <w:t>-</w:t>
      </w:r>
      <w:r w:rsidR="001713AF" w:rsidRPr="00AB2539">
        <w:t xml:space="preserve">caudally and </w:t>
      </w:r>
      <w:r w:rsidR="00D36388" w:rsidRPr="00AB2539">
        <w:t xml:space="preserve">were </w:t>
      </w:r>
      <w:r w:rsidR="001713AF" w:rsidRPr="00AB2539">
        <w:t xml:space="preserve">transferred into a 24-well cell culture plate, following the stereological procedure proposed by </w:t>
      </w:r>
      <w:proofErr w:type="spellStart"/>
      <w:r w:rsidR="001713AF" w:rsidRPr="00AB2539">
        <w:t>Kempermann</w:t>
      </w:r>
      <w:proofErr w:type="spellEnd"/>
      <w:r w:rsidR="001713AF" w:rsidRPr="00AB2539">
        <w:t xml:space="preserve"> et al.</w:t>
      </w:r>
      <w:r w:rsidR="0048579A" w:rsidRPr="00AB2539">
        <w:fldChar w:fldCharType="begin" w:fldLock="1"/>
      </w:r>
      <w:r w:rsidR="00AE2045" w:rsidRPr="00AB2539">
        <w:instrText>ADDIN CSL_CITATION {"citationItems":[{"id":"ITEM-1","itemData":{"DOI":"10.1242/dev.00203","author":[{"dropping-particle":"","family":"Kempermann","given":"Gerd","non-dropping-particle":"","parse-names":false,"suffix":""},{"dropping-particle":"","family":"Gast","given":"Daniela","non-dropping-particle":"","parse-names":false,"suffix":""},{"dropping-particle":"","family":"Kronenberg","given":"Golo","non-dropping-particle":"","parse-names":false,"suffix":""},{"dropping-particle":"","family":"Yamaguchi","given":"Masahiro","non-dropping-particle":"","parse-names":false,"suffix":""},{"dropping-particle":"","family":"Gage","given":"Fred H","non-dropping-particle":"","parse-names":false,"suffix":""}],"id":"ITEM-1","issued":{"date-parts":[["2003"]]},"page":"391-399","title":"Early determination and long-term persistence of adult-generated new neurons in the hippocampus of mice","type":"article-journal"},"uris":["http://www.mendeley.com/documents/?uuid=5618381c-2bd1-44ff-be91-53d3b244887a"]}],"mendeley":{"formattedCitation":"&lt;sup&gt;27&lt;/sup&gt;","plainTextFormattedCitation":"27","previouslyFormattedCitation":"&lt;sup&gt;27&lt;/sup&gt;"},"properties":{"noteIndex":0},"schema":"https://github.com/citation-style-language/schema/raw/master/csl-citation.json"}</w:instrText>
      </w:r>
      <w:r w:rsidR="0048579A" w:rsidRPr="00AB2539">
        <w:fldChar w:fldCharType="separate"/>
      </w:r>
      <w:r w:rsidR="00A82A9F" w:rsidRPr="00AB2539">
        <w:rPr>
          <w:noProof/>
          <w:vertAlign w:val="superscript"/>
        </w:rPr>
        <w:t>27</w:t>
      </w:r>
      <w:r w:rsidR="0048579A" w:rsidRPr="00AB2539">
        <w:fldChar w:fldCharType="end"/>
      </w:r>
      <w:r w:rsidR="0089383B" w:rsidRPr="00AB2539">
        <w:t xml:space="preserve">. </w:t>
      </w:r>
      <w:r w:rsidR="00D70A6B" w:rsidRPr="00AB2539">
        <w:t>T</w:t>
      </w:r>
      <w:r w:rsidR="00E25AE0" w:rsidRPr="00AB2539">
        <w:t xml:space="preserve">he immunohistochemistry can be </w:t>
      </w:r>
      <w:r w:rsidR="00D36388" w:rsidRPr="00AB2539">
        <w:t xml:space="preserve">carried out </w:t>
      </w:r>
      <w:r w:rsidR="00E25AE0" w:rsidRPr="00AB2539">
        <w:t xml:space="preserve">with tissue mounted </w:t>
      </w:r>
      <w:r w:rsidR="00AC3A4C">
        <w:t xml:space="preserve">on </w:t>
      </w:r>
      <w:r w:rsidR="00E25AE0" w:rsidRPr="00AB2539">
        <w:t>sli</w:t>
      </w:r>
      <w:r w:rsidR="00AC3A4C">
        <w:t>d</w:t>
      </w:r>
      <w:r w:rsidR="00E25AE0" w:rsidRPr="00AB2539">
        <w:t>es or</w:t>
      </w:r>
      <w:r w:rsidR="00AC3A4C">
        <w:t xml:space="preserve"> as</w:t>
      </w:r>
      <w:r w:rsidR="00E25AE0" w:rsidRPr="00AB2539">
        <w:t xml:space="preserve"> free</w:t>
      </w:r>
      <w:r w:rsidR="00FB23AD" w:rsidRPr="00AB2539">
        <w:t>-</w:t>
      </w:r>
      <w:r w:rsidR="00E25AE0" w:rsidRPr="00AB2539">
        <w:t>flo</w:t>
      </w:r>
      <w:r w:rsidR="00B15F2B" w:rsidRPr="00AB2539">
        <w:t>a</w:t>
      </w:r>
      <w:r w:rsidR="00E25AE0" w:rsidRPr="00AB2539">
        <w:t>ting</w:t>
      </w:r>
      <w:r w:rsidR="003240B0" w:rsidRPr="00AB2539">
        <w:t xml:space="preserve"> sections</w:t>
      </w:r>
      <w:r w:rsidR="00E25AE0" w:rsidRPr="00AB2539">
        <w:t xml:space="preserve">. </w:t>
      </w:r>
      <w:r w:rsidR="003240B0" w:rsidRPr="00AB2539">
        <w:t xml:space="preserve">Since </w:t>
      </w:r>
      <w:proofErr w:type="spellStart"/>
      <w:r w:rsidR="003240B0" w:rsidRPr="00AB2539">
        <w:t>BrdU</w:t>
      </w:r>
      <w:proofErr w:type="spellEnd"/>
      <w:r w:rsidR="003240B0" w:rsidRPr="00AB2539">
        <w:t xml:space="preserve"> is located deep in cells nuclei, it allows the penetration of solutions in free-floating sections which provides better results and better access to the area o</w:t>
      </w:r>
      <w:r w:rsidR="00B86CAB" w:rsidRPr="00AB2539">
        <w:t>f</w:t>
      </w:r>
      <w:r w:rsidR="003240B0" w:rsidRPr="00AB2539">
        <w:t xml:space="preserve"> interest. It is important to open DNA bonds (DNA denaturalization) to allow the primary anti-</w:t>
      </w:r>
      <w:proofErr w:type="spellStart"/>
      <w:r w:rsidR="003240B0" w:rsidRPr="00AB2539">
        <w:t>BrdU</w:t>
      </w:r>
      <w:proofErr w:type="spellEnd"/>
      <w:r w:rsidR="003240B0" w:rsidRPr="00AB2539">
        <w:t xml:space="preserve"> antibody access. In this work, we carried out these specific procedures with the use of HCI incubation. </w:t>
      </w:r>
      <w:r w:rsidR="00FE49C6" w:rsidRPr="00AB2539">
        <w:t>On the other hand, the process of blocking unspecific epitopes allowed a more accurate identification of cell signal.</w:t>
      </w:r>
      <w:r w:rsidR="00EB0961">
        <w:t xml:space="preserve"> </w:t>
      </w:r>
    </w:p>
    <w:p w14:paraId="7E099D6C" w14:textId="77777777" w:rsidR="0029355E" w:rsidRPr="00AB2539" w:rsidRDefault="0029355E" w:rsidP="00AB2539">
      <w:pPr>
        <w:widowControl/>
        <w:contextualSpacing/>
      </w:pPr>
    </w:p>
    <w:p w14:paraId="1BBF9C98" w14:textId="354EB934" w:rsidR="00D70A6B" w:rsidRPr="00AB2539" w:rsidRDefault="00D70A6B" w:rsidP="00AB2539">
      <w:pPr>
        <w:widowControl/>
        <w:contextualSpacing/>
      </w:pPr>
      <w:r w:rsidRPr="00AB2539">
        <w:t>The good m</w:t>
      </w:r>
      <w:r w:rsidR="00E25AE0" w:rsidRPr="00AB2539">
        <w:t xml:space="preserve">embrane permeabilization allows the antibodies to properly </w:t>
      </w:r>
      <w:r w:rsidR="00AC3A4C" w:rsidRPr="00AB2539">
        <w:t>penetrate</w:t>
      </w:r>
      <w:r w:rsidR="00E25AE0" w:rsidRPr="00AB2539">
        <w:t xml:space="preserve"> the interest area. </w:t>
      </w:r>
      <w:r w:rsidR="00AC3A4C">
        <w:t>A</w:t>
      </w:r>
      <w:r w:rsidR="00FE49C6" w:rsidRPr="00AB2539">
        <w:t>dding a</w:t>
      </w:r>
      <w:r w:rsidR="00E25AE0" w:rsidRPr="00AB2539">
        <w:t xml:space="preserve"> permeabilizer such as Triton X-100 to PBS++ and PBS+</w:t>
      </w:r>
      <w:r w:rsidR="00FE49C6" w:rsidRPr="00AB2539">
        <w:t xml:space="preserve"> solutions </w:t>
      </w:r>
      <w:r w:rsidR="00AC3A4C">
        <w:t xml:space="preserve">improves </w:t>
      </w:r>
      <w:r w:rsidR="00FE49C6" w:rsidRPr="00AB2539">
        <w:t>membrane permeabilization.</w:t>
      </w:r>
      <w:r w:rsidR="0089383B" w:rsidRPr="00AB2539">
        <w:t xml:space="preserve"> </w:t>
      </w:r>
      <w:r w:rsidR="000F3DB7" w:rsidRPr="00AB2539">
        <w:t>Both PBS and Tris</w:t>
      </w:r>
      <w:r w:rsidR="00AC3A4C">
        <w:t>-b</w:t>
      </w:r>
      <w:r w:rsidR="000F3DB7" w:rsidRPr="00AB2539">
        <w:t xml:space="preserve">uffered </w:t>
      </w:r>
      <w:r w:rsidR="00AC3A4C">
        <w:t>s</w:t>
      </w:r>
      <w:r w:rsidR="000F3DB7" w:rsidRPr="00AB2539">
        <w:t>aline (TBS)</w:t>
      </w:r>
      <w:r w:rsidR="000F3DB7" w:rsidRPr="00AB2539" w:rsidDel="004912A3">
        <w:t xml:space="preserve"> </w:t>
      </w:r>
      <w:r w:rsidR="000F3DB7" w:rsidRPr="00AB2539">
        <w:t xml:space="preserve">reagents can be used in this protocol. In terms of budget, the TBS could be relativity cheaper than the PBS. However, PBS could interfere with anti-phosphate antibodies and inhibit alkaline phosphatase-conjugated antibodies, </w:t>
      </w:r>
      <w:r w:rsidR="00AC3A4C">
        <w:t xml:space="preserve">so </w:t>
      </w:r>
      <w:r w:rsidR="000F3DB7" w:rsidRPr="00AB2539">
        <w:t xml:space="preserve">avoid the use of PBS </w:t>
      </w:r>
      <w:r w:rsidR="00E23D3A" w:rsidRPr="00AB2539">
        <w:t xml:space="preserve">if </w:t>
      </w:r>
      <w:r w:rsidR="00AC3A4C">
        <w:t>the</w:t>
      </w:r>
      <w:r w:rsidR="00AC3A4C" w:rsidRPr="00AB2539">
        <w:t xml:space="preserve"> </w:t>
      </w:r>
      <w:r w:rsidR="00E23D3A" w:rsidRPr="00AB2539">
        <w:t>target is post translationally modified by phosphorylation (i.e.</w:t>
      </w:r>
      <w:r w:rsidR="0089383B" w:rsidRPr="00AB2539">
        <w:t xml:space="preserve">, </w:t>
      </w:r>
      <w:r w:rsidR="00E23D3A" w:rsidRPr="00AB2539">
        <w:t>phosphorylated)</w:t>
      </w:r>
      <w:r w:rsidR="000F3DB7" w:rsidRPr="00AB2539">
        <w:t xml:space="preserve">. </w:t>
      </w:r>
      <w:r w:rsidR="00E70DB5" w:rsidRPr="00AB2539">
        <w:t>We used the PBS for this work,</w:t>
      </w:r>
      <w:r w:rsidR="000F3DB7" w:rsidRPr="00AB2539">
        <w:t xml:space="preserve"> and we found out that tissue washing</w:t>
      </w:r>
      <w:r w:rsidR="00661C10" w:rsidRPr="00AB2539">
        <w:t xml:space="preserve"> steps</w:t>
      </w:r>
      <w:r w:rsidR="000F3DB7" w:rsidRPr="00AB2539">
        <w:t xml:space="preserve"> gave a more specific signal. We also recommend </w:t>
      </w:r>
      <w:r w:rsidR="003328FF" w:rsidRPr="00AB2539">
        <w:t xml:space="preserve">researchers </w:t>
      </w:r>
      <w:r w:rsidR="006377B2" w:rsidRPr="00AB2539">
        <w:t>to carry out</w:t>
      </w:r>
      <w:r w:rsidR="000F3DB7" w:rsidRPr="00AB2539">
        <w:t xml:space="preserve"> at least three washing cycles using either TBS o PBS. </w:t>
      </w:r>
      <w:r w:rsidR="00E25AE0" w:rsidRPr="00AB2539">
        <w:t>The solutions must be freshly prepared.</w:t>
      </w:r>
      <w:r w:rsidR="000E6E78" w:rsidRPr="00AB2539">
        <w:t xml:space="preserve"> </w:t>
      </w:r>
      <w:r w:rsidR="000F3DB7" w:rsidRPr="00AB2539">
        <w:t xml:space="preserve">Antigen </w:t>
      </w:r>
      <w:r w:rsidR="0089383B" w:rsidRPr="00AB2539">
        <w:t>r</w:t>
      </w:r>
      <w:r w:rsidR="000F3DB7" w:rsidRPr="00AB2539">
        <w:t xml:space="preserve">etrieval (AR) is a method </w:t>
      </w:r>
      <w:r w:rsidR="006377B2" w:rsidRPr="00AB2539">
        <w:t xml:space="preserve">intended to reduce </w:t>
      </w:r>
      <w:r w:rsidR="00E70DB5" w:rsidRPr="00AB2539">
        <w:t>the</w:t>
      </w:r>
      <w:r w:rsidR="00C35718" w:rsidRPr="00AB2539">
        <w:t xml:space="preserve"> </w:t>
      </w:r>
      <w:r w:rsidR="006377B2" w:rsidRPr="00AB2539">
        <w:t xml:space="preserve">loss of antigenicity caused by the fixation which modifies the tertiary and quaternary </w:t>
      </w:r>
      <w:r w:rsidR="00E70DB5" w:rsidRPr="00AB2539">
        <w:t>antigens' structure</w:t>
      </w:r>
      <w:r w:rsidR="00C35718" w:rsidRPr="00AB2539">
        <w:t>. This reduction makes antigens undetectable by antibodies</w:t>
      </w:r>
      <w:r w:rsidR="00E25AE0" w:rsidRPr="00AB2539">
        <w:fldChar w:fldCharType="begin" w:fldLock="1"/>
      </w:r>
      <w:r w:rsidR="00AE2045" w:rsidRPr="00AB2539">
        <w:instrText>ADDIN CSL_CITATION {"citationItems":[{"id":"ITEM-1","itemData":{"DOI":"10.1177/104063870001200402","ISSN":"10406387","abstract":"Formalin fixation produces cross-links between the proteins and the fixative that alter the ability of some antibodies to recognize antigens. We used formalin-fixed, paraffin-embedded tissues to compare two different antigen retrieval methods for 63 antibodies used in the diagnosis of infectious and neoplastic diseases of animal species. Eighty-four percent of the antibodies needed some type of antigen retrieval for optimal results. Of those antibodies, 67.7% were monoclonal and 32.3% were polyclonal. Steam heat was the method of choice for 31 antibodies. Ten antibodies reacted only with steam heat, but 9 antibodies did not react when steam heat was used. Optimal results were obtained with enzyme digestion for 22 antibodies. Only 10 antibodies yielded optimal results without antigen retrieval; 64% of these antibodies were polyclonal. All antibodies against cytokeratins were optimally retrieved with proteinese K. Antigen retrieval appears to be necessary for the majority of antibodies when used with formalin-fixed, paraffin-embedded tissues.","author":[{"dropping-particle":"","family":"Ramos-Vara","given":"José A.","non-dropping-particle":"","parse-names":false,"suffix":""},{"dropping-particle":"","family":"Beissenherz","given":"Marilyn E.","non-dropping-particle":"","parse-names":false,"suffix":""}],"container-title":"Journal of Veterinary Diagnostic Investigation","id":"ITEM-1","issue":"4","issued":{"date-parts":[["2000"]]},"page":"307-311","title":"Optimization of immunohistochemical methods using two different antigen retrieval methods on formalin-fixed, paraffin-embedded tissues: Experience with 63 markers","type":"article-journal","volume":"12"},"uris":["http://www.mendeley.com/documents/?uuid=61bcc4f2-ac84-4ebc-ac1b-10edf2290898"]},{"id":"ITEM-2","itemData":{"DOI":"10.1007/978-1-4939-7172-5_5","ISBN":"9781493971725","ISSN":"10643745","abstract":"Immunohistochemical techniques detect antigens in tissue sections by means of immunological and chemical reactions. This technique is highly sensitive and specific and can detect a wide variety of antigens in multiple animal species. This chapter reviews common immunohistochemical methods used in the characterization of normal and pathologic tissue and the reagents used. Pretreatments such as blocking steps for endogenous activities and antigen retrieval are included. Standard procedures on formalin-fixed, paraffin-embedded tissues as well as method standardization for new antibodies and troubleshooting are emphasized.","author":[{"dropping-particle":"","family":"Ramos-Vara","given":"José A.","non-dropping-particle":"","parse-names":false,"suffix":""}],"chapter-number":"5","container-title":"Methods in Molecular Biology","editor":[{"dropping-particle":"","family":"Gautier","given":"J. C.","non-dropping-particle":"","parse-names":false,"suffix":""}],"id":"ITEM-2","issued":{"date-parts":[["2017"]]},"page":"115-128","publisher":"Humana Press.","publisher-place":"New York, NY.","title":"Principles and methods of immunohistochemistry","type":"chapter","volume":"1641"},"uris":["http://www.mendeley.com/documents/?uuid=bca25e26-762f-44f8-b2a1-57676946e7e1"]}],"mendeley":{"formattedCitation":"&lt;sup&gt;28, 29&lt;/sup&gt;","plainTextFormattedCitation":"28, 29","previouslyFormattedCitation":"&lt;sup&gt;28, 29&lt;/sup&gt;"},"properties":{"noteIndex":0},"schema":"https://github.com/citation-style-language/schema/raw/master/csl-citation.json"}</w:instrText>
      </w:r>
      <w:r w:rsidR="00E25AE0" w:rsidRPr="00AB2539">
        <w:fldChar w:fldCharType="separate"/>
      </w:r>
      <w:r w:rsidR="00A82A9F" w:rsidRPr="00AB2539">
        <w:rPr>
          <w:noProof/>
          <w:vertAlign w:val="superscript"/>
        </w:rPr>
        <w:t>28,29</w:t>
      </w:r>
      <w:r w:rsidR="00E25AE0" w:rsidRPr="00AB2539">
        <w:fldChar w:fldCharType="end"/>
      </w:r>
      <w:r w:rsidR="00E25AE0" w:rsidRPr="00AB2539">
        <w:t xml:space="preserve">. The heat-induced epitope retrieval (HIER) used in this protocol attempted to reverse the chemical reactions between formaldehyde and proteins by high temperature or strong alkaline hydrolysis (with other buffer solutions as EDTA pH 8.5 or Tris pH 9.5). </w:t>
      </w:r>
      <w:r w:rsidR="00A46483" w:rsidRPr="00AB2539">
        <w:t>It is essential to test new antibodies with different AR protocols to compare results and choose the best one</w:t>
      </w:r>
      <w:r w:rsidR="00C35718" w:rsidRPr="00AB2539">
        <w:t xml:space="preserve"> for the protocol</w:t>
      </w:r>
      <w:r w:rsidR="00A46483" w:rsidRPr="00AB2539">
        <w:t xml:space="preserve">. </w:t>
      </w:r>
      <w:r w:rsidR="003328FF" w:rsidRPr="00AB2539">
        <w:t xml:space="preserve">This last step might be optional </w:t>
      </w:r>
      <w:r w:rsidR="00AC3A4C">
        <w:t>i</w:t>
      </w:r>
      <w:r w:rsidR="003328FF" w:rsidRPr="00AB2539">
        <w:t>n a regular protocol; however, we treated tissues with an antigen retrieval protocol to provide better result</w:t>
      </w:r>
      <w:r w:rsidR="00AC3A4C">
        <w:t>s</w:t>
      </w:r>
      <w:r w:rsidR="003328FF" w:rsidRPr="00AB2539">
        <w:t xml:space="preserve"> for this protocol. </w:t>
      </w:r>
    </w:p>
    <w:p w14:paraId="5DF18D11" w14:textId="77777777" w:rsidR="00D70A6B" w:rsidRPr="00AB2539" w:rsidRDefault="00D70A6B" w:rsidP="00AB2539">
      <w:pPr>
        <w:widowControl/>
        <w:contextualSpacing/>
      </w:pPr>
    </w:p>
    <w:p w14:paraId="268F7E00" w14:textId="26D8E2F0" w:rsidR="00D548FD" w:rsidRPr="00AB2539" w:rsidRDefault="00403AE6" w:rsidP="00AB2539">
      <w:pPr>
        <w:widowControl/>
        <w:contextualSpacing/>
      </w:pPr>
      <w:r w:rsidRPr="00AB2539">
        <w:t xml:space="preserve">It is crucial to select the </w:t>
      </w:r>
      <w:r w:rsidR="00645BA2" w:rsidRPr="00AB2539">
        <w:t xml:space="preserve">correct </w:t>
      </w:r>
      <w:r w:rsidRPr="00AB2539">
        <w:t>final contra</w:t>
      </w:r>
      <w:r w:rsidR="00027217" w:rsidRPr="00AB2539">
        <w:t>s</w:t>
      </w:r>
      <w:r w:rsidRPr="00AB2539">
        <w:t xml:space="preserve">ting color and the </w:t>
      </w:r>
      <w:r w:rsidR="00645BA2" w:rsidRPr="00AB2539">
        <w:t xml:space="preserve">counterstain technique in consideration of the primary staining color and method used to make a non-staining structure visible and avoid masking the primary staining color from the immune reaction. </w:t>
      </w:r>
      <w:r w:rsidR="00E418DC" w:rsidRPr="00AB2539">
        <w:t xml:space="preserve">For the fluorescence microscopy, the DAPI (4', 6-diamidino-2-phenylindole) is a very popular nuclear and chromosome counterstain that emits blue fluorescence (absorption: 360 nm, emission: 460 nm) upon binding to AT regions of DNA. </w:t>
      </w:r>
      <w:r w:rsidR="00AC3A4C" w:rsidRPr="00AB2539">
        <w:t>DAPI</w:t>
      </w:r>
      <w:r w:rsidR="00AC3A4C">
        <w:t>-containing</w:t>
      </w:r>
      <w:r w:rsidR="00E418DC" w:rsidRPr="00AB2539">
        <w:t xml:space="preserve"> </w:t>
      </w:r>
      <w:r w:rsidR="0089383B" w:rsidRPr="00AB2539">
        <w:t>m</w:t>
      </w:r>
      <w:r w:rsidR="00E418DC" w:rsidRPr="00AB2539">
        <w:t xml:space="preserve">ounting </w:t>
      </w:r>
      <w:r w:rsidR="0089383B" w:rsidRPr="00AB2539">
        <w:t>m</w:t>
      </w:r>
      <w:r w:rsidR="00E418DC" w:rsidRPr="00AB2539">
        <w:t xml:space="preserve">edium </w:t>
      </w:r>
      <w:r w:rsidR="00AC3A4C">
        <w:t>is available and is</w:t>
      </w:r>
      <w:r w:rsidR="00AC3A4C" w:rsidRPr="00AB2539">
        <w:t xml:space="preserve"> </w:t>
      </w:r>
      <w:r w:rsidR="00E418DC" w:rsidRPr="00AB2539">
        <w:t>easy to use</w:t>
      </w:r>
      <w:r w:rsidR="00AC3A4C">
        <w:t xml:space="preserve">; this </w:t>
      </w:r>
      <w:r w:rsidR="00E418DC" w:rsidRPr="00AB2539">
        <w:t>provides excellent signal retention for image acquisition.</w:t>
      </w:r>
      <w:r w:rsidR="00D56480" w:rsidRPr="00AB2539">
        <w:t xml:space="preserve"> For the </w:t>
      </w:r>
      <w:r w:rsidR="00AC3A4C" w:rsidRPr="00AB2539">
        <w:t>peroxide reaction</w:t>
      </w:r>
      <w:r w:rsidR="00D56480" w:rsidRPr="00AB2539">
        <w:t>, IHC was available in different option</w:t>
      </w:r>
      <w:r w:rsidR="006C171F" w:rsidRPr="00AB2539">
        <w:t>s</w:t>
      </w:r>
      <w:r w:rsidR="00D56480" w:rsidRPr="00AB2539">
        <w:t xml:space="preserve"> such as </w:t>
      </w:r>
      <w:proofErr w:type="spellStart"/>
      <w:r w:rsidR="00332957" w:rsidRPr="00AB2539">
        <w:t>cresyl</w:t>
      </w:r>
      <w:proofErr w:type="spellEnd"/>
      <w:r w:rsidR="00332957" w:rsidRPr="00AB2539">
        <w:t xml:space="preserve"> violet, hematoxylin, neutral red, or methyl green staining</w:t>
      </w:r>
      <w:r w:rsidR="00D56480" w:rsidRPr="00AB2539">
        <w:t xml:space="preserve">. For multiple immunostaining techniques, it is crucial to choose a compatible antibody with </w:t>
      </w:r>
      <w:r w:rsidR="000D6660" w:rsidRPr="00AB2539">
        <w:t>the</w:t>
      </w:r>
      <w:r w:rsidR="00D56480" w:rsidRPr="00AB2539">
        <w:t xml:space="preserve"> fixation technique used to avoid cross-reactivity</w:t>
      </w:r>
      <w:r w:rsidR="001B0FBC" w:rsidRPr="00AB2539">
        <w:fldChar w:fldCharType="begin" w:fldLock="1"/>
      </w:r>
      <w:r w:rsidR="00AE2045" w:rsidRPr="00AB2539">
        <w:instrText>ADDIN CSL_CITATION {"citationItems":[{"id":"ITEM-1","itemData":{"DOI":"10.1038/nprot.2006.224","ISSN":"17542189","abstract":"Neurogenesis within the adult central nervous system is demonstrated using an exogenous cell tracer, 5'-bromo-2'-deoxyuridine (BrdU), in combination with endogenous neuronal markers. Specific primary antibodies raised against these markers are widely available and their visualization is possible with the use of fluorescently tagged secondary antibodies. BrdU is a thymidine analog that incorporates into dividing cells during DNA synthesis. Once incorporated into the new DNA, BrdU will remain in place and be passed down to daughter cells following division. Typically, BrdU is injected intraperitoneally. Different survival times required by the desired experimental time-line will yield data on specific phases of neurogenesis: proliferation, differentiation and maturation. One of the drawbacks of using BrdU is the dependence on a stressful injection procedure and uncertain penetration of the targeted cells with a uniform concentration of the compound. Thus, for experiments requiring measurements of cell proliferation, Ki67 can be used as an acceptable alternative. The protocol takes 3-5 d, allowing for sectioning and staining.","author":[{"dropping-particle":"","family":"Wojtowicz","given":"J. Martin","non-dropping-particle":"","parse-names":false,"suffix":""},{"dropping-particle":"","family":"Kee","given":"Nohjin","non-dropping-particle":"","parse-names":false,"suffix":""}],"container-title":"Nature Protocols","id":"ITEM-1","issue":"3","issued":{"date-parts":[["2006"]]},"page":"1399-1405","title":"BrdU assay for neurogenesis in rodents","type":"article-journal","volume":"1"},"uris":["http://www.mendeley.com/documents/?uuid=1431bac6-43fa-4e92-beb1-b37fc07221f3"]}],"mendeley":{"formattedCitation":"&lt;sup&gt;30&lt;/sup&gt;","plainTextFormattedCitation":"30","previouslyFormattedCitation":"&lt;sup&gt;30&lt;/sup&gt;"},"properties":{"noteIndex":0},"schema":"https://github.com/citation-style-language/schema/raw/master/csl-citation.json"}</w:instrText>
      </w:r>
      <w:r w:rsidR="001B0FBC" w:rsidRPr="00AB2539">
        <w:fldChar w:fldCharType="separate"/>
      </w:r>
      <w:r w:rsidR="00A82A9F" w:rsidRPr="00AB2539">
        <w:rPr>
          <w:noProof/>
          <w:vertAlign w:val="superscript"/>
        </w:rPr>
        <w:t>30</w:t>
      </w:r>
      <w:r w:rsidR="001B0FBC" w:rsidRPr="00AB2539">
        <w:fldChar w:fldCharType="end"/>
      </w:r>
      <w:r w:rsidR="00D56480" w:rsidRPr="00AB2539">
        <w:t>.</w:t>
      </w:r>
      <w:r w:rsidR="00E418DC" w:rsidRPr="00AB2539">
        <w:t xml:space="preserve"> </w:t>
      </w:r>
      <w:r w:rsidR="00D56480" w:rsidRPr="00AB2539">
        <w:t xml:space="preserve">When issues and complications </w:t>
      </w:r>
      <w:r w:rsidR="00E112C1" w:rsidRPr="00AB2539">
        <w:t xml:space="preserve">with single staining </w:t>
      </w:r>
      <w:r w:rsidR="00D56480" w:rsidRPr="00AB2539">
        <w:t xml:space="preserve">are solved, administer another color staining as deemed necessary. </w:t>
      </w:r>
      <w:r w:rsidR="00E112C1" w:rsidRPr="00AB2539">
        <w:t>It is crucial to control the non-specific binding between the secondary antibodies</w:t>
      </w:r>
      <w:r w:rsidR="00D56480" w:rsidRPr="00AB2539">
        <w:t xml:space="preserve">. </w:t>
      </w:r>
      <w:r w:rsidR="00E112C1" w:rsidRPr="00AB2539">
        <w:t xml:space="preserve">This could be done by </w:t>
      </w:r>
      <w:r w:rsidR="00E112C1" w:rsidRPr="00AB2539">
        <w:lastRenderedPageBreak/>
        <w:t>saturating the primary antibodies before using a secondary antibody produced in the same host species of the primary antibodies. For example, when using anti-mouse produce</w:t>
      </w:r>
      <w:r w:rsidR="00686511">
        <w:t>d</w:t>
      </w:r>
      <w:r w:rsidR="00E112C1" w:rsidRPr="00AB2539">
        <w:t xml:space="preserve"> in rabbit and anti-rabbit produce</w:t>
      </w:r>
      <w:r w:rsidR="00686511">
        <w:t>d</w:t>
      </w:r>
      <w:r w:rsidR="00E112C1" w:rsidRPr="00AB2539">
        <w:t xml:space="preserve"> in goat secondary antibodies, the anti-rabbit produce</w:t>
      </w:r>
      <w:r w:rsidR="00686511">
        <w:t>d</w:t>
      </w:r>
      <w:r w:rsidR="00E112C1" w:rsidRPr="00AB2539">
        <w:t xml:space="preserve"> in goat antibody must be used before the anti-mouse produce</w:t>
      </w:r>
      <w:r w:rsidR="00686511">
        <w:t>d</w:t>
      </w:r>
      <w:r w:rsidR="00E112C1" w:rsidRPr="00AB2539">
        <w:t xml:space="preserve"> in rabbit antibody. </w:t>
      </w:r>
      <w:r w:rsidR="00693A4D" w:rsidRPr="00AB2539">
        <w:t xml:space="preserve">When the sequential method is dominated completely, then the simultaneous </w:t>
      </w:r>
      <w:r w:rsidR="00577EF5" w:rsidRPr="00AB2539">
        <w:t>immunostaining</w:t>
      </w:r>
      <w:r w:rsidR="00693A4D" w:rsidRPr="00AB2539">
        <w:t xml:space="preserve"> process </w:t>
      </w:r>
      <w:r w:rsidR="00577EF5" w:rsidRPr="00AB2539">
        <w:t>can be initiated</w:t>
      </w:r>
      <w:r w:rsidR="00E25AE0" w:rsidRPr="00AB2539">
        <w:t xml:space="preserve">. In this method, it is </w:t>
      </w:r>
      <w:r w:rsidR="0029355E" w:rsidRPr="00AB2539">
        <w:t>essential</w:t>
      </w:r>
      <w:r w:rsidR="00E25AE0" w:rsidRPr="00AB2539">
        <w:t xml:space="preserve"> to choose secondary antibodies</w:t>
      </w:r>
      <w:r w:rsidR="0087436E" w:rsidRPr="00AB2539">
        <w:t xml:space="preserve"> </w:t>
      </w:r>
      <w:r w:rsidR="00065F92" w:rsidRPr="00AB2539">
        <w:t>appropriately</w:t>
      </w:r>
      <w:r w:rsidR="00E25AE0" w:rsidRPr="00AB2539">
        <w:t xml:space="preserve">. Ideally, all those </w:t>
      </w:r>
      <w:r w:rsidR="00577EF5" w:rsidRPr="00AB2539">
        <w:t xml:space="preserve">antibodies </w:t>
      </w:r>
      <w:r w:rsidR="00E25AE0" w:rsidRPr="00AB2539">
        <w:t>must come from the same host animal to avoid cross-</w:t>
      </w:r>
      <w:r w:rsidR="00577EF5" w:rsidRPr="00AB2539">
        <w:t>reactivity</w:t>
      </w:r>
      <w:r w:rsidR="00E25AE0" w:rsidRPr="00AB2539">
        <w:t>.</w:t>
      </w:r>
      <w:r w:rsidR="000E6E78" w:rsidRPr="00AB2539">
        <w:t xml:space="preserve"> </w:t>
      </w:r>
      <w:r w:rsidR="00595C4C" w:rsidRPr="00AB2539">
        <w:t xml:space="preserve">We recommend </w:t>
      </w:r>
      <w:r w:rsidR="00A22314" w:rsidRPr="00AB2539">
        <w:t>running</w:t>
      </w:r>
      <w:r w:rsidR="00A22314" w:rsidRPr="00AB2539" w:rsidDel="00A22314">
        <w:t xml:space="preserve"> </w:t>
      </w:r>
      <w:r w:rsidR="00595C4C" w:rsidRPr="00AB2539">
        <w:t xml:space="preserve">a positive control to confirm </w:t>
      </w:r>
      <w:r w:rsidR="00686511">
        <w:t xml:space="preserve">that </w:t>
      </w:r>
      <w:r w:rsidR="00595C4C" w:rsidRPr="00AB2539">
        <w:t xml:space="preserve">the staining method works accurately in postnatal hippocampus tissue (abundant neurogenesis around this age). If the positive control tissue shows staining problems, </w:t>
      </w:r>
      <w:r w:rsidR="00577EF5" w:rsidRPr="00AB2539">
        <w:t xml:space="preserve">review and go over </w:t>
      </w:r>
      <w:r w:rsidR="00595C4C" w:rsidRPr="00AB2539">
        <w:t xml:space="preserve">the procedure, </w:t>
      </w:r>
      <w:r w:rsidR="00577EF5" w:rsidRPr="00AB2539">
        <w:t>make corrections and adjustments</w:t>
      </w:r>
      <w:r w:rsidR="00595C4C" w:rsidRPr="00AB2539">
        <w:t xml:space="preserve">, and repeat until </w:t>
      </w:r>
      <w:r w:rsidR="00577EF5" w:rsidRPr="00AB2539">
        <w:t>a good staining is produced</w:t>
      </w:r>
      <w:r w:rsidR="00595C4C" w:rsidRPr="00AB2539">
        <w:t xml:space="preserve">. </w:t>
      </w:r>
      <w:r w:rsidR="00065F92" w:rsidRPr="00AB2539">
        <w:t>Then</w:t>
      </w:r>
      <w:r w:rsidR="00B61BDC" w:rsidRPr="00AB2539">
        <w:t>, run a negative control to test</w:t>
      </w:r>
      <w:r w:rsidR="00686511">
        <w:t xml:space="preserve"> that</w:t>
      </w:r>
      <w:r w:rsidR="00B61BDC" w:rsidRPr="00AB2539">
        <w:t xml:space="preserve"> the antibody </w:t>
      </w:r>
      <w:r w:rsidR="00577EF5" w:rsidRPr="00AB2539">
        <w:t xml:space="preserve">works correctly </w:t>
      </w:r>
      <w:r w:rsidR="00B61BDC" w:rsidRPr="00AB2539">
        <w:t xml:space="preserve">by omitting or replacing a </w:t>
      </w:r>
      <w:proofErr w:type="gramStart"/>
      <w:r w:rsidR="00B61BDC" w:rsidRPr="00AB2539">
        <w:t>particular primary</w:t>
      </w:r>
      <w:proofErr w:type="gramEnd"/>
      <w:r w:rsidR="00B61BDC" w:rsidRPr="00AB2539">
        <w:t xml:space="preserve"> antibody with normal serum (same species as the primary antibody)</w:t>
      </w:r>
      <w:r w:rsidR="00595C4C" w:rsidRPr="00AB2539">
        <w:t>.</w:t>
      </w:r>
      <w:r w:rsidR="00D548FD" w:rsidRPr="00AB2539">
        <w:t xml:space="preserve"> As mentioned in the introduction, image deconvolution is a powerful tool and </w:t>
      </w:r>
      <w:r w:rsidR="00686511">
        <w:t>provides an</w:t>
      </w:r>
      <w:r w:rsidR="00686511" w:rsidRPr="00AB2539">
        <w:t xml:space="preserve"> </w:t>
      </w:r>
      <w:r w:rsidR="00D548FD" w:rsidRPr="00AB2539">
        <w:t xml:space="preserve">alternative when a confocal microscope is not available. </w:t>
      </w:r>
      <w:r w:rsidR="00E112C1" w:rsidRPr="00AB2539">
        <w:t>It can apply the image deconvolution to all images gained using transmitted light bright-field, wide-field fluorescence, and confocal fluorescence microscopy</w:t>
      </w:r>
      <w:r w:rsidR="005E7E69" w:rsidRPr="00AB2539">
        <w:t>.</w:t>
      </w:r>
      <w:r w:rsidR="00D548FD" w:rsidRPr="00AB2539">
        <w:t xml:space="preserve"> The ultimate purpose of image deconvolution is to reconstruct the original signal</w:t>
      </w:r>
      <w:r w:rsidR="00686511">
        <w:t xml:space="preserve"> that</w:t>
      </w:r>
      <w:r w:rsidR="00D548FD" w:rsidRPr="00AB2539">
        <w:t xml:space="preserve"> the acquisition system deteriorates</w:t>
      </w:r>
      <w:r w:rsidR="005E7E69" w:rsidRPr="00AB2539">
        <w:fldChar w:fldCharType="begin" w:fldLock="1"/>
      </w:r>
      <w:r w:rsidR="00383526" w:rsidRPr="00AB2539">
        <w:instrText>ADDIN CSL_CITATION {"citationItems":[{"id":"ITEM-1","itemData":{"DOI":"10.1016/S0167-7012(99)00103-7","ISSN":"01677012","abstract":"Widefield deconvolution epifluorescence microscopy (WDEM) combined with fluorescence in situ hybridization (FISH) was performed to identify and characterize single bacterial cells within sections of the mediterranean sponge Chondrosia reniformis. Sponges were embedded in paraffin wax or plastic prior to the preparation of thin sections, in situ hybridization and microscopy. Serial digital images generated by widefield epifluorescence microscopy were visualized using an exhaustive photon reassignment deconvolution algorithm and three-dimensional rendering software. Computer processing of series of images taken at different focal planes with the deconvolution technique provided deblurred three-dimensional images with high optical resolution on a submicron scale. Results from the deconvolution enhanced widefield microscopy were compared with conventional epifluorescent microscopical images. By the application of the deconvolution algorithm on digital image data obtained with widefield epifluorescence microscopy after FISH, the occurrence and spatial arrangement of Desulfovibrionaceae closely associated with micropores of Chondrosia reniformis could be visualized. Copyright (C) 2000 Elsevier Science B.V.","author":[{"dropping-particle":"","family":"Manz","given":"Werner","non-dropping-particle":"","parse-names":false,"suffix":""},{"dropping-particle":"","family":"Arp","given":"Gernot","non-dropping-particle":"","parse-names":false,"suffix":""},{"dropping-particle":"","family":"Schumann-Kindel","given":"Gabriela","non-dropping-particle":"","parse-names":false,"suffix":""},{"dropping-particle":"","family":"Szewzyk","given":"Ulrich","non-dropping-particle":"","parse-names":false,"suffix":""},{"dropping-particle":"","family":"Reitner","given":"Joachim","non-dropping-particle":"","parse-names":false,"suffix":""}],"container-title":"Journal of Microbiological Methods","id":"ITEM-1","issue":"2","issued":{"date-parts":[["2000"]]},"page":"125-134","publisher":"Elsevier Science B.V.","title":"Widefield deconvolution epifluorescence microscopy combined with fluorescence in situ hybridization reveals the spatial arrangement of bacteria in sponge tissue","type":"article-journal","volume":"40"},"uris":["http://www.mendeley.com/documents/?uuid=ca5fab84-53ea-41f7-aa70-cb7633d83fc4"]}],"mendeley":{"formattedCitation":"&lt;sup&gt;10&lt;/sup&gt;","plainTextFormattedCitation":"10","previouslyFormattedCitation":"&lt;sup&gt;10&lt;/sup&gt;"},"properties":{"noteIndex":0},"schema":"https://github.com/citation-style-language/schema/raw/master/csl-citation.json"}</w:instrText>
      </w:r>
      <w:r w:rsidR="005E7E69" w:rsidRPr="00AB2539">
        <w:fldChar w:fldCharType="separate"/>
      </w:r>
      <w:r w:rsidR="00557272" w:rsidRPr="00AB2539">
        <w:rPr>
          <w:noProof/>
          <w:vertAlign w:val="superscript"/>
        </w:rPr>
        <w:t>10</w:t>
      </w:r>
      <w:r w:rsidR="005E7E69" w:rsidRPr="00AB2539">
        <w:fldChar w:fldCharType="end"/>
      </w:r>
      <w:r w:rsidR="005E7E69" w:rsidRPr="00AB2539">
        <w:t>.</w:t>
      </w:r>
    </w:p>
    <w:p w14:paraId="342BC066" w14:textId="77777777" w:rsidR="00E25AE0" w:rsidRPr="00AB2539" w:rsidRDefault="00E25AE0" w:rsidP="00AB2539">
      <w:pPr>
        <w:pStyle w:val="ListParagraph"/>
        <w:widowControl/>
        <w:ind w:left="0"/>
      </w:pPr>
    </w:p>
    <w:p w14:paraId="0D80DEC7" w14:textId="7F5C836D" w:rsidR="00E25AE0" w:rsidRPr="00AB2539" w:rsidRDefault="00E25AE0" w:rsidP="00AB2539">
      <w:pPr>
        <w:widowControl/>
        <w:contextualSpacing/>
      </w:pPr>
      <w:r w:rsidRPr="00AB2539">
        <w:t xml:space="preserve">In summary, the identification of the newly generated cells visualized by the immunodetection of thymidine analog </w:t>
      </w:r>
      <w:proofErr w:type="spellStart"/>
      <w:r w:rsidRPr="00AB2539">
        <w:t>BrdU</w:t>
      </w:r>
      <w:proofErr w:type="spellEnd"/>
      <w:r w:rsidRPr="00AB2539">
        <w:t xml:space="preserve"> is </w:t>
      </w:r>
      <w:r w:rsidR="00065F92" w:rsidRPr="00AB2539">
        <w:t>a</w:t>
      </w:r>
      <w:r w:rsidR="00686511">
        <w:t xml:space="preserve"> </w:t>
      </w:r>
      <w:r w:rsidR="00A22314" w:rsidRPr="00AB2539">
        <w:t>complicated</w:t>
      </w:r>
      <w:r w:rsidR="00A22314" w:rsidRPr="00AB2539" w:rsidDel="00A22314">
        <w:t xml:space="preserve"> </w:t>
      </w:r>
      <w:r w:rsidRPr="00AB2539">
        <w:t xml:space="preserve">but powerful technique. </w:t>
      </w:r>
      <w:r w:rsidR="00577EF5" w:rsidRPr="00AB2539">
        <w:t>This</w:t>
      </w:r>
      <w:r w:rsidRPr="00AB2539">
        <w:t xml:space="preserve"> work is an attempt to help </w:t>
      </w:r>
      <w:r w:rsidR="0089383B" w:rsidRPr="00AB2539">
        <w:t>s</w:t>
      </w:r>
      <w:r w:rsidRPr="00AB2539">
        <w:t>cientist</w:t>
      </w:r>
      <w:r w:rsidR="00717656" w:rsidRPr="00AB2539">
        <w:t>s</w:t>
      </w:r>
      <w:r w:rsidRPr="00AB2539">
        <w:t xml:space="preserve">, particularly in the field of adult hippocampal neurogenesis, </w:t>
      </w:r>
      <w:r w:rsidR="00717656" w:rsidRPr="00AB2539">
        <w:t>to quantify new cells more accurately</w:t>
      </w:r>
      <w:r w:rsidRPr="00AB2539">
        <w:t xml:space="preserve">. We hope that </w:t>
      </w:r>
      <w:r w:rsidR="00686511">
        <w:t>t</w:t>
      </w:r>
      <w:r w:rsidRPr="00AB2539">
        <w:t>his effort has been helpful to the scienti</w:t>
      </w:r>
      <w:r w:rsidR="00686511">
        <w:t>fic</w:t>
      </w:r>
      <w:r w:rsidRPr="00AB2539">
        <w:t xml:space="preserve"> </w:t>
      </w:r>
      <w:r w:rsidR="00065F92" w:rsidRPr="00AB2539">
        <w:t>community and</w:t>
      </w:r>
      <w:r w:rsidRPr="00AB2539">
        <w:t xml:space="preserve"> makes it easier to fine-tune the study of cell proliferation by the immunohistochemistry technique.</w:t>
      </w:r>
    </w:p>
    <w:p w14:paraId="27B904B2" w14:textId="77777777" w:rsidR="004E07EF" w:rsidRPr="00AB2539" w:rsidRDefault="004E07EF" w:rsidP="00AB2539">
      <w:pPr>
        <w:widowControl/>
        <w:contextualSpacing/>
        <w:rPr>
          <w:color w:val="auto"/>
        </w:rPr>
      </w:pPr>
    </w:p>
    <w:p w14:paraId="7FF5DC3A" w14:textId="77777777" w:rsidR="004E07EF" w:rsidRPr="00AB2539" w:rsidRDefault="004E07EF" w:rsidP="00AB2539">
      <w:pPr>
        <w:pStyle w:val="NormalWeb"/>
        <w:widowControl/>
        <w:spacing w:before="0" w:beforeAutospacing="0" w:after="0" w:afterAutospacing="0"/>
        <w:contextualSpacing/>
        <w:rPr>
          <w:color w:val="808080"/>
        </w:rPr>
      </w:pPr>
      <w:r w:rsidRPr="00AB2539">
        <w:rPr>
          <w:b/>
          <w:bCs/>
        </w:rPr>
        <w:t xml:space="preserve">ACKNOWLEDGMENTS: </w:t>
      </w:r>
    </w:p>
    <w:p w14:paraId="160EACC9" w14:textId="577255BD" w:rsidR="004E07EF" w:rsidRPr="00AB2539" w:rsidRDefault="004E07EF" w:rsidP="00AB2539">
      <w:pPr>
        <w:widowControl/>
        <w:contextualSpacing/>
        <w:rPr>
          <w:color w:val="auto"/>
        </w:rPr>
      </w:pPr>
      <w:r w:rsidRPr="00AB2539">
        <w:rPr>
          <w:color w:val="auto"/>
        </w:rPr>
        <w:t xml:space="preserve">We would like to thank </w:t>
      </w:r>
      <w:r w:rsidR="00577EF5" w:rsidRPr="00AB2539">
        <w:rPr>
          <w:color w:val="auto"/>
        </w:rPr>
        <w:t xml:space="preserve">Mr. </w:t>
      </w:r>
      <w:r w:rsidRPr="00AB2539">
        <w:rPr>
          <w:color w:val="auto"/>
        </w:rPr>
        <w:t xml:space="preserve">Miguel Burgos, and Gustavo Lago for providing technical assistance. We </w:t>
      </w:r>
      <w:r w:rsidR="00577EF5" w:rsidRPr="00AB2539">
        <w:rPr>
          <w:color w:val="auto"/>
        </w:rPr>
        <w:t>also want to thank</w:t>
      </w:r>
      <w:r w:rsidRPr="00AB2539">
        <w:rPr>
          <w:color w:val="auto"/>
        </w:rPr>
        <w:t xml:space="preserve"> Dr. Clorinda Arias, Dr. Karla </w:t>
      </w:r>
      <w:proofErr w:type="gramStart"/>
      <w:r w:rsidRPr="00AB2539">
        <w:rPr>
          <w:color w:val="auto"/>
        </w:rPr>
        <w:t>Hernandez</w:t>
      </w:r>
      <w:proofErr w:type="gramEnd"/>
      <w:r w:rsidRPr="00AB2539">
        <w:rPr>
          <w:color w:val="auto"/>
        </w:rPr>
        <w:t xml:space="preserve"> and Dr. Oscar Galicia for </w:t>
      </w:r>
      <w:r w:rsidR="00577EF5" w:rsidRPr="00AB2539">
        <w:rPr>
          <w:color w:val="auto"/>
        </w:rPr>
        <w:t xml:space="preserve">their kind support in providing </w:t>
      </w:r>
      <w:r w:rsidRPr="00AB2539">
        <w:rPr>
          <w:color w:val="auto"/>
        </w:rPr>
        <w:t>reagent</w:t>
      </w:r>
      <w:r w:rsidR="00577EF5" w:rsidRPr="00AB2539">
        <w:rPr>
          <w:color w:val="auto"/>
        </w:rPr>
        <w:t>s</w:t>
      </w:r>
      <w:r w:rsidRPr="00AB2539">
        <w:rPr>
          <w:color w:val="auto"/>
        </w:rPr>
        <w:t xml:space="preserve"> and material. We </w:t>
      </w:r>
      <w:r w:rsidR="00730CE7" w:rsidRPr="00AB2539">
        <w:rPr>
          <w:color w:val="auto"/>
        </w:rPr>
        <w:t>also thank</w:t>
      </w:r>
      <w:r w:rsidRPr="00AB2539">
        <w:rPr>
          <w:color w:val="auto"/>
        </w:rPr>
        <w:t xml:space="preserve"> </w:t>
      </w:r>
      <w:proofErr w:type="spellStart"/>
      <w:r w:rsidRPr="00AB2539">
        <w:rPr>
          <w:color w:val="auto"/>
        </w:rPr>
        <w:t>Dirección</w:t>
      </w:r>
      <w:proofErr w:type="spellEnd"/>
      <w:r w:rsidRPr="00AB2539">
        <w:rPr>
          <w:color w:val="auto"/>
        </w:rPr>
        <w:t xml:space="preserve"> de </w:t>
      </w:r>
      <w:proofErr w:type="spellStart"/>
      <w:r w:rsidRPr="00AB2539">
        <w:rPr>
          <w:color w:val="auto"/>
        </w:rPr>
        <w:t>Investigación</w:t>
      </w:r>
      <w:proofErr w:type="spellEnd"/>
      <w:r w:rsidRPr="00AB2539">
        <w:rPr>
          <w:color w:val="auto"/>
        </w:rPr>
        <w:t xml:space="preserve"> y </w:t>
      </w:r>
      <w:proofErr w:type="spellStart"/>
      <w:r w:rsidRPr="00AB2539">
        <w:rPr>
          <w:color w:val="auto"/>
        </w:rPr>
        <w:t>Posgrado</w:t>
      </w:r>
      <w:proofErr w:type="spellEnd"/>
      <w:r w:rsidRPr="00AB2539">
        <w:rPr>
          <w:color w:val="auto"/>
        </w:rPr>
        <w:t xml:space="preserve"> of the Universidad </w:t>
      </w:r>
      <w:proofErr w:type="spellStart"/>
      <w:r w:rsidRPr="00AB2539">
        <w:rPr>
          <w:color w:val="auto"/>
        </w:rPr>
        <w:t>Iberoamericana</w:t>
      </w:r>
      <w:proofErr w:type="spellEnd"/>
      <w:r w:rsidRPr="00AB2539">
        <w:rPr>
          <w:color w:val="auto"/>
        </w:rPr>
        <w:t xml:space="preserve"> Ciudad de México for </w:t>
      </w:r>
      <w:r w:rsidR="00730CE7" w:rsidRPr="00AB2539">
        <w:rPr>
          <w:color w:val="auto"/>
        </w:rPr>
        <w:t xml:space="preserve">providing funding for the performance of this work and for covering video production expenses. </w:t>
      </w:r>
    </w:p>
    <w:p w14:paraId="4C075D7B" w14:textId="77777777" w:rsidR="004E07EF" w:rsidRPr="00AB2539" w:rsidRDefault="004E07EF" w:rsidP="00AB2539">
      <w:pPr>
        <w:widowControl/>
        <w:contextualSpacing/>
        <w:rPr>
          <w:b/>
          <w:bCs/>
        </w:rPr>
      </w:pPr>
    </w:p>
    <w:p w14:paraId="519A15F1" w14:textId="77777777" w:rsidR="004E07EF" w:rsidRPr="00AB2539" w:rsidRDefault="004E07EF" w:rsidP="00AB2539">
      <w:pPr>
        <w:pStyle w:val="NormalWeb"/>
        <w:widowControl/>
        <w:spacing w:before="0" w:beforeAutospacing="0" w:after="0" w:afterAutospacing="0"/>
        <w:contextualSpacing/>
        <w:rPr>
          <w:color w:val="808080"/>
        </w:rPr>
      </w:pPr>
      <w:r w:rsidRPr="00AB2539">
        <w:rPr>
          <w:b/>
        </w:rPr>
        <w:t>DISCLOSURES</w:t>
      </w:r>
      <w:r w:rsidRPr="00AB2539">
        <w:rPr>
          <w:b/>
          <w:bCs/>
        </w:rPr>
        <w:t xml:space="preserve">: </w:t>
      </w:r>
    </w:p>
    <w:p w14:paraId="1F48ABB9" w14:textId="08D0F71B" w:rsidR="004E07EF" w:rsidRPr="00AB2539" w:rsidRDefault="004E07EF" w:rsidP="00AB2539">
      <w:pPr>
        <w:pStyle w:val="NormalWeb"/>
        <w:widowControl/>
        <w:spacing w:before="0" w:beforeAutospacing="0" w:after="0" w:afterAutospacing="0"/>
        <w:contextualSpacing/>
        <w:rPr>
          <w:color w:val="auto"/>
        </w:rPr>
      </w:pPr>
      <w:r w:rsidRPr="00AB2539">
        <w:rPr>
          <w:color w:val="auto"/>
        </w:rPr>
        <w:t>The authors have nothing to disclose.</w:t>
      </w:r>
    </w:p>
    <w:p w14:paraId="41F0A4A2" w14:textId="77777777" w:rsidR="004E07EF" w:rsidRPr="00AB2539" w:rsidRDefault="004E07EF" w:rsidP="00AB2539">
      <w:pPr>
        <w:widowControl/>
        <w:contextualSpacing/>
        <w:rPr>
          <w:color w:val="auto"/>
        </w:rPr>
      </w:pPr>
    </w:p>
    <w:p w14:paraId="47E8BF2E" w14:textId="77777777" w:rsidR="004E07EF" w:rsidRPr="00AB2539" w:rsidRDefault="004E07EF" w:rsidP="00AB2539">
      <w:pPr>
        <w:widowControl/>
        <w:contextualSpacing/>
        <w:rPr>
          <w:color w:val="808080"/>
        </w:rPr>
      </w:pPr>
      <w:r w:rsidRPr="00AB2539">
        <w:rPr>
          <w:b/>
          <w:bCs/>
        </w:rPr>
        <w:t>REFERENCES:</w:t>
      </w:r>
    </w:p>
    <w:p w14:paraId="46FB29DE" w14:textId="77777777" w:rsidR="004E07EF" w:rsidRPr="00AB2539" w:rsidRDefault="004E07EF" w:rsidP="00AB2539">
      <w:pPr>
        <w:widowControl/>
        <w:contextualSpacing/>
      </w:pPr>
    </w:p>
    <w:p w14:paraId="26273228" w14:textId="5D1CAC6D" w:rsidR="00AE2045" w:rsidRPr="00AB2539" w:rsidRDefault="004E07EF" w:rsidP="00AB2539">
      <w:pPr>
        <w:widowControl/>
        <w:rPr>
          <w:noProof/>
        </w:rPr>
      </w:pPr>
      <w:r w:rsidRPr="00AB2539">
        <w:fldChar w:fldCharType="begin" w:fldLock="1"/>
      </w:r>
      <w:r w:rsidRPr="00AB2539">
        <w:instrText xml:space="preserve">ADDIN Mendeley Bibliography CSL_BIBLIOGRAPHY </w:instrText>
      </w:r>
      <w:r w:rsidRPr="00AB2539">
        <w:fldChar w:fldCharType="separate"/>
      </w:r>
      <w:r w:rsidR="00AE2045" w:rsidRPr="00AB2539">
        <w:rPr>
          <w:noProof/>
        </w:rPr>
        <w:t>1.</w:t>
      </w:r>
      <w:r w:rsidR="00AE2045" w:rsidRPr="00AB2539">
        <w:rPr>
          <w:noProof/>
        </w:rPr>
        <w:tab/>
        <w:t xml:space="preserve">Altman, J. Are new neurons formed in the brains of adult mammals? </w:t>
      </w:r>
      <w:r w:rsidR="00AE2045" w:rsidRPr="00AB2539">
        <w:rPr>
          <w:i/>
          <w:iCs/>
          <w:noProof/>
        </w:rPr>
        <w:t>Science</w:t>
      </w:r>
      <w:r w:rsidR="00AE2045" w:rsidRPr="00AB2539">
        <w:rPr>
          <w:noProof/>
        </w:rPr>
        <w:t xml:space="preserve">. </w:t>
      </w:r>
      <w:r w:rsidR="00AE2045" w:rsidRPr="00AB2539">
        <w:rPr>
          <w:b/>
          <w:bCs/>
          <w:noProof/>
        </w:rPr>
        <w:t>135</w:t>
      </w:r>
      <w:r w:rsidR="00AE2045" w:rsidRPr="00AB2539">
        <w:rPr>
          <w:noProof/>
        </w:rPr>
        <w:t xml:space="preserve"> (3509), 1127–1128 (1962).</w:t>
      </w:r>
    </w:p>
    <w:p w14:paraId="48BBF69B" w14:textId="30E38F13" w:rsidR="00AE2045" w:rsidRPr="00AB2539" w:rsidRDefault="00AE2045" w:rsidP="00AB2539">
      <w:pPr>
        <w:widowControl/>
        <w:rPr>
          <w:noProof/>
        </w:rPr>
      </w:pPr>
      <w:r w:rsidRPr="00AB2539">
        <w:rPr>
          <w:noProof/>
        </w:rPr>
        <w:t>2.</w:t>
      </w:r>
      <w:r w:rsidRPr="00AB2539">
        <w:rPr>
          <w:noProof/>
        </w:rPr>
        <w:tab/>
        <w:t>Altman, J., Das, G.</w:t>
      </w:r>
      <w:r w:rsidR="0089383B" w:rsidRPr="00AB2539">
        <w:rPr>
          <w:noProof/>
        </w:rPr>
        <w:t xml:space="preserve"> </w:t>
      </w:r>
      <w:r w:rsidRPr="00AB2539">
        <w:rPr>
          <w:noProof/>
        </w:rPr>
        <w:t xml:space="preserve">D. Autoradiographic and histological evidence of postnatal hippocampal neurogenesis in rats. </w:t>
      </w:r>
      <w:r w:rsidRPr="00AB2539">
        <w:rPr>
          <w:i/>
          <w:iCs/>
          <w:noProof/>
        </w:rPr>
        <w:t>The Journal of Comparative Neurology</w:t>
      </w:r>
      <w:r w:rsidRPr="00AB2539">
        <w:rPr>
          <w:noProof/>
        </w:rPr>
        <w:t xml:space="preserve">. </w:t>
      </w:r>
      <w:r w:rsidRPr="00AB2539">
        <w:rPr>
          <w:b/>
          <w:bCs/>
          <w:noProof/>
        </w:rPr>
        <w:t>124</w:t>
      </w:r>
      <w:r w:rsidRPr="00AB2539">
        <w:rPr>
          <w:noProof/>
        </w:rPr>
        <w:t xml:space="preserve"> (3), 319–335 (1965).</w:t>
      </w:r>
    </w:p>
    <w:p w14:paraId="6DF07C7C" w14:textId="0CA96D6F" w:rsidR="00AE2045" w:rsidRPr="00AB2539" w:rsidRDefault="00AE2045" w:rsidP="00AB2539">
      <w:pPr>
        <w:widowControl/>
        <w:rPr>
          <w:noProof/>
        </w:rPr>
      </w:pPr>
      <w:r w:rsidRPr="00AB2539">
        <w:rPr>
          <w:noProof/>
        </w:rPr>
        <w:t>3.</w:t>
      </w:r>
      <w:r w:rsidRPr="00AB2539">
        <w:rPr>
          <w:noProof/>
        </w:rPr>
        <w:tab/>
        <w:t>Miller, M.</w:t>
      </w:r>
      <w:r w:rsidR="0089383B" w:rsidRPr="00AB2539">
        <w:rPr>
          <w:noProof/>
        </w:rPr>
        <w:t xml:space="preserve"> </w:t>
      </w:r>
      <w:r w:rsidRPr="00AB2539">
        <w:rPr>
          <w:noProof/>
        </w:rPr>
        <w:t>W., Nowakowski, R.</w:t>
      </w:r>
      <w:r w:rsidR="0089383B" w:rsidRPr="00AB2539">
        <w:rPr>
          <w:noProof/>
        </w:rPr>
        <w:t xml:space="preserve"> </w:t>
      </w:r>
      <w:r w:rsidRPr="00AB2539">
        <w:rPr>
          <w:noProof/>
        </w:rPr>
        <w:t xml:space="preserve">S. Use of bromodeoxyuridine-immunohistochemistry to examine the proliferation, migration and time of origin of cells in the central nervous system. </w:t>
      </w:r>
      <w:r w:rsidRPr="00AB2539">
        <w:rPr>
          <w:i/>
          <w:iCs/>
          <w:noProof/>
        </w:rPr>
        <w:t>Brain Research</w:t>
      </w:r>
      <w:r w:rsidRPr="00AB2539">
        <w:rPr>
          <w:noProof/>
        </w:rPr>
        <w:t xml:space="preserve">. </w:t>
      </w:r>
      <w:r w:rsidRPr="00AB2539">
        <w:rPr>
          <w:b/>
          <w:bCs/>
          <w:noProof/>
        </w:rPr>
        <w:t>457</w:t>
      </w:r>
      <w:r w:rsidRPr="00AB2539">
        <w:rPr>
          <w:noProof/>
        </w:rPr>
        <w:t xml:space="preserve"> (1), 44–52 (1988).</w:t>
      </w:r>
    </w:p>
    <w:p w14:paraId="3DE49BA1" w14:textId="4813183B" w:rsidR="00AE2045" w:rsidRPr="00AB2539" w:rsidRDefault="00AE2045" w:rsidP="00AB2539">
      <w:pPr>
        <w:widowControl/>
        <w:rPr>
          <w:noProof/>
        </w:rPr>
      </w:pPr>
      <w:r w:rsidRPr="00AB2539">
        <w:rPr>
          <w:noProof/>
        </w:rPr>
        <w:lastRenderedPageBreak/>
        <w:t>4.</w:t>
      </w:r>
      <w:r w:rsidRPr="00AB2539">
        <w:rPr>
          <w:noProof/>
        </w:rPr>
        <w:tab/>
        <w:t>Eriksson, P.</w:t>
      </w:r>
      <w:r w:rsidR="0089383B" w:rsidRPr="00AB2539">
        <w:rPr>
          <w:noProof/>
        </w:rPr>
        <w:t xml:space="preserve"> </w:t>
      </w:r>
      <w:r w:rsidRPr="00AB2539">
        <w:rPr>
          <w:noProof/>
        </w:rPr>
        <w:t xml:space="preserve">S. et al. Neurogenesis in the adult human hippocampus. </w:t>
      </w:r>
      <w:r w:rsidRPr="00AB2539">
        <w:rPr>
          <w:i/>
          <w:iCs/>
          <w:noProof/>
        </w:rPr>
        <w:t>Nature Medicine</w:t>
      </w:r>
      <w:r w:rsidRPr="00AB2539">
        <w:rPr>
          <w:noProof/>
        </w:rPr>
        <w:t xml:space="preserve">. </w:t>
      </w:r>
      <w:r w:rsidRPr="00AB2539">
        <w:rPr>
          <w:b/>
          <w:bCs/>
          <w:noProof/>
        </w:rPr>
        <w:t>4</w:t>
      </w:r>
      <w:r w:rsidRPr="00AB2539">
        <w:rPr>
          <w:noProof/>
        </w:rPr>
        <w:t xml:space="preserve"> (11), 1313–1317 (1998).</w:t>
      </w:r>
    </w:p>
    <w:p w14:paraId="06334FA0" w14:textId="18BA7916" w:rsidR="00AE2045" w:rsidRPr="00AB2539" w:rsidRDefault="00AE2045" w:rsidP="00AB2539">
      <w:pPr>
        <w:widowControl/>
        <w:rPr>
          <w:noProof/>
        </w:rPr>
      </w:pPr>
      <w:r w:rsidRPr="00AB2539">
        <w:rPr>
          <w:noProof/>
        </w:rPr>
        <w:t>5.</w:t>
      </w:r>
      <w:r w:rsidRPr="00AB2539">
        <w:rPr>
          <w:noProof/>
        </w:rPr>
        <w:tab/>
        <w:t xml:space="preserve">Filippov, V. et al. Subpopulation of nestin-expressing progenitor cells in the adult murine hippocampus shows electrophysiological and morphological characteristics of astrocytes. </w:t>
      </w:r>
      <w:r w:rsidRPr="00AB2539">
        <w:rPr>
          <w:i/>
          <w:iCs/>
          <w:noProof/>
        </w:rPr>
        <w:t>Molecular and Cellular Neuroscience</w:t>
      </w:r>
      <w:r w:rsidRPr="00AB2539">
        <w:rPr>
          <w:noProof/>
        </w:rPr>
        <w:t xml:space="preserve">. </w:t>
      </w:r>
      <w:r w:rsidRPr="00AB2539">
        <w:rPr>
          <w:b/>
          <w:bCs/>
          <w:noProof/>
        </w:rPr>
        <w:t>23</w:t>
      </w:r>
      <w:r w:rsidRPr="00AB2539">
        <w:rPr>
          <w:noProof/>
        </w:rPr>
        <w:t xml:space="preserve"> (3), 373–382 (2003).</w:t>
      </w:r>
    </w:p>
    <w:p w14:paraId="79826252" w14:textId="6CBC9194" w:rsidR="00AE2045" w:rsidRPr="00AB2539" w:rsidRDefault="00AE2045" w:rsidP="00AB2539">
      <w:pPr>
        <w:widowControl/>
        <w:rPr>
          <w:noProof/>
        </w:rPr>
      </w:pPr>
      <w:r w:rsidRPr="00AB2539">
        <w:rPr>
          <w:noProof/>
        </w:rPr>
        <w:t>6.</w:t>
      </w:r>
      <w:r w:rsidRPr="00AB2539">
        <w:rPr>
          <w:noProof/>
        </w:rPr>
        <w:tab/>
        <w:t xml:space="preserve">Kempermann, G., Jessberger, S., Steiner, B., Kronenberg, G. Milestones of neuronal development in the adult hippocampus. </w:t>
      </w:r>
      <w:r w:rsidRPr="00AB2539">
        <w:rPr>
          <w:i/>
          <w:iCs/>
          <w:noProof/>
        </w:rPr>
        <w:t>Trends in Neurosciences</w:t>
      </w:r>
      <w:r w:rsidRPr="00AB2539">
        <w:rPr>
          <w:noProof/>
        </w:rPr>
        <w:t xml:space="preserve">. </w:t>
      </w:r>
      <w:r w:rsidRPr="00AB2539">
        <w:rPr>
          <w:b/>
          <w:bCs/>
          <w:noProof/>
        </w:rPr>
        <w:t>27</w:t>
      </w:r>
      <w:r w:rsidRPr="00AB2539">
        <w:rPr>
          <w:noProof/>
        </w:rPr>
        <w:t xml:space="preserve"> (8), 447–452 (2004).</w:t>
      </w:r>
    </w:p>
    <w:p w14:paraId="1A02E2A5" w14:textId="4CD31F18" w:rsidR="00AE2045" w:rsidRPr="00AB2539" w:rsidRDefault="00AE2045" w:rsidP="00AB2539">
      <w:pPr>
        <w:widowControl/>
        <w:rPr>
          <w:noProof/>
        </w:rPr>
      </w:pPr>
      <w:r w:rsidRPr="00AB2539">
        <w:rPr>
          <w:noProof/>
        </w:rPr>
        <w:t>7.</w:t>
      </w:r>
      <w:r w:rsidRPr="00AB2539">
        <w:rPr>
          <w:noProof/>
        </w:rPr>
        <w:tab/>
        <w:t>Matiašová, A.</w:t>
      </w:r>
      <w:r w:rsidR="0089383B" w:rsidRPr="00AB2539">
        <w:rPr>
          <w:noProof/>
        </w:rPr>
        <w:t xml:space="preserve"> et al.</w:t>
      </w:r>
      <w:r w:rsidRPr="00AB2539">
        <w:rPr>
          <w:noProof/>
        </w:rPr>
        <w:t xml:space="preserve"> Flow cytometric determination of 5-bromo-2ʹ-deoxyuridine pharmacokinetics in blood serum after intraperitoneal administration to rats and mice. </w:t>
      </w:r>
      <w:r w:rsidRPr="00AB2539">
        <w:rPr>
          <w:i/>
          <w:iCs/>
          <w:noProof/>
        </w:rPr>
        <w:t>Histochemistry and Cell Biology</w:t>
      </w:r>
      <w:r w:rsidRPr="00AB2539">
        <w:rPr>
          <w:noProof/>
        </w:rPr>
        <w:t xml:space="preserve">. </w:t>
      </w:r>
      <w:r w:rsidRPr="00AB2539">
        <w:rPr>
          <w:b/>
          <w:bCs/>
          <w:noProof/>
        </w:rPr>
        <w:t>142</w:t>
      </w:r>
      <w:r w:rsidRPr="00AB2539">
        <w:rPr>
          <w:noProof/>
        </w:rPr>
        <w:t xml:space="preserve"> (6), 703–712 (2014).</w:t>
      </w:r>
    </w:p>
    <w:p w14:paraId="7BBD9B58" w14:textId="66192361" w:rsidR="00AE2045" w:rsidRPr="00AB2539" w:rsidRDefault="00AE2045" w:rsidP="00AB2539">
      <w:pPr>
        <w:widowControl/>
        <w:rPr>
          <w:noProof/>
        </w:rPr>
      </w:pPr>
      <w:r w:rsidRPr="00AB2539">
        <w:rPr>
          <w:noProof/>
        </w:rPr>
        <w:t>8.</w:t>
      </w:r>
      <w:r w:rsidRPr="00AB2539">
        <w:rPr>
          <w:noProof/>
        </w:rPr>
        <w:tab/>
        <w:t xml:space="preserve">Von Bohlen Und Halbach, O. Immunohistological markers for proliferative events, gliogenesis, and neurogenesis within the adult hippocampus. </w:t>
      </w:r>
      <w:r w:rsidRPr="00AB2539">
        <w:rPr>
          <w:i/>
          <w:iCs/>
          <w:noProof/>
        </w:rPr>
        <w:t>Cell and Tissue Research</w:t>
      </w:r>
      <w:r w:rsidRPr="00AB2539">
        <w:rPr>
          <w:noProof/>
        </w:rPr>
        <w:t xml:space="preserve">. </w:t>
      </w:r>
      <w:r w:rsidRPr="00AB2539">
        <w:rPr>
          <w:b/>
          <w:bCs/>
          <w:noProof/>
        </w:rPr>
        <w:t>345</w:t>
      </w:r>
      <w:r w:rsidRPr="00AB2539">
        <w:rPr>
          <w:noProof/>
        </w:rPr>
        <w:t xml:space="preserve"> (1), 1–19 (2011).</w:t>
      </w:r>
    </w:p>
    <w:p w14:paraId="33FD8325" w14:textId="69CF01A1" w:rsidR="00AE2045" w:rsidRPr="00AB2539" w:rsidRDefault="00AE2045" w:rsidP="00AB2539">
      <w:pPr>
        <w:widowControl/>
        <w:rPr>
          <w:noProof/>
        </w:rPr>
      </w:pPr>
      <w:r w:rsidRPr="00AB2539">
        <w:rPr>
          <w:noProof/>
        </w:rPr>
        <w:t>9.</w:t>
      </w:r>
      <w:r w:rsidRPr="00AB2539">
        <w:rPr>
          <w:noProof/>
        </w:rPr>
        <w:tab/>
        <w:t xml:space="preserve">Sage, D. et al. DeconvolutionLab2: An open-source software for deconvolution microscopy. </w:t>
      </w:r>
      <w:r w:rsidRPr="00AB2539">
        <w:rPr>
          <w:i/>
          <w:iCs/>
          <w:noProof/>
        </w:rPr>
        <w:t>Methods</w:t>
      </w:r>
      <w:r w:rsidRPr="00AB2539">
        <w:rPr>
          <w:noProof/>
        </w:rPr>
        <w:t xml:space="preserve">. </w:t>
      </w:r>
      <w:r w:rsidRPr="00AB2539">
        <w:rPr>
          <w:b/>
          <w:bCs/>
          <w:noProof/>
        </w:rPr>
        <w:t>115</w:t>
      </w:r>
      <w:r w:rsidRPr="00AB2539">
        <w:rPr>
          <w:noProof/>
        </w:rPr>
        <w:t>, 28–41 (2017).</w:t>
      </w:r>
    </w:p>
    <w:p w14:paraId="1F9CE5CE" w14:textId="2749590E" w:rsidR="00AE2045" w:rsidRPr="00AB2539" w:rsidRDefault="00AE2045" w:rsidP="00AB2539">
      <w:pPr>
        <w:widowControl/>
        <w:rPr>
          <w:noProof/>
        </w:rPr>
      </w:pPr>
      <w:r w:rsidRPr="00AB2539">
        <w:rPr>
          <w:noProof/>
        </w:rPr>
        <w:t>10.</w:t>
      </w:r>
      <w:r w:rsidRPr="00AB2539">
        <w:rPr>
          <w:noProof/>
        </w:rPr>
        <w:tab/>
        <w:t xml:space="preserve">Manz, W., Arp, G., Schumann-Kindel, G., Szewzyk, U., Reitner, J. Widefield deconvolution epifluorescence microscopy combined with fluorescence in situ hybridization reveals the spatial arrangement of bacteria in sponge tissue. </w:t>
      </w:r>
      <w:r w:rsidRPr="00AB2539">
        <w:rPr>
          <w:i/>
          <w:iCs/>
          <w:noProof/>
        </w:rPr>
        <w:t>Journal of Microbiological Methods</w:t>
      </w:r>
      <w:r w:rsidRPr="00AB2539">
        <w:rPr>
          <w:noProof/>
        </w:rPr>
        <w:t xml:space="preserve">. </w:t>
      </w:r>
      <w:r w:rsidRPr="00AB2539">
        <w:rPr>
          <w:b/>
          <w:bCs/>
          <w:noProof/>
        </w:rPr>
        <w:t>40</w:t>
      </w:r>
      <w:r w:rsidRPr="00AB2539">
        <w:rPr>
          <w:noProof/>
        </w:rPr>
        <w:t xml:space="preserve"> (2), 125–134 (2000).</w:t>
      </w:r>
    </w:p>
    <w:p w14:paraId="6128CEA0" w14:textId="091BC038" w:rsidR="00AE2045" w:rsidRPr="00AB2539" w:rsidRDefault="00AE2045" w:rsidP="00AB2539">
      <w:pPr>
        <w:widowControl/>
        <w:rPr>
          <w:noProof/>
        </w:rPr>
      </w:pPr>
      <w:r w:rsidRPr="00AB2539">
        <w:rPr>
          <w:noProof/>
        </w:rPr>
        <w:t>11.</w:t>
      </w:r>
      <w:r w:rsidRPr="00AB2539">
        <w:rPr>
          <w:noProof/>
        </w:rPr>
        <w:tab/>
        <w:t xml:space="preserve">Schindelin, J. et al. Fiji: An open-source platform for biological-image analysis. </w:t>
      </w:r>
      <w:r w:rsidRPr="00AB2539">
        <w:rPr>
          <w:i/>
          <w:iCs/>
          <w:noProof/>
        </w:rPr>
        <w:t>Nature Methods</w:t>
      </w:r>
      <w:r w:rsidRPr="00AB2539">
        <w:rPr>
          <w:noProof/>
        </w:rPr>
        <w:t xml:space="preserve">. </w:t>
      </w:r>
      <w:r w:rsidRPr="00AB2539">
        <w:rPr>
          <w:b/>
          <w:bCs/>
          <w:noProof/>
        </w:rPr>
        <w:t>9</w:t>
      </w:r>
      <w:r w:rsidRPr="00AB2539">
        <w:rPr>
          <w:noProof/>
        </w:rPr>
        <w:t xml:space="preserve"> (7), 676–682 (2012).</w:t>
      </w:r>
    </w:p>
    <w:p w14:paraId="758BB234" w14:textId="6E5BB754" w:rsidR="00AE2045" w:rsidRPr="00AB2539" w:rsidRDefault="00AE2045" w:rsidP="00AB2539">
      <w:pPr>
        <w:widowControl/>
        <w:rPr>
          <w:noProof/>
        </w:rPr>
      </w:pPr>
      <w:r w:rsidRPr="00AB2539">
        <w:rPr>
          <w:noProof/>
        </w:rPr>
        <w:t>12.</w:t>
      </w:r>
      <w:r w:rsidRPr="00AB2539">
        <w:rPr>
          <w:noProof/>
        </w:rPr>
        <w:tab/>
        <w:t>Abràmoff, M.</w:t>
      </w:r>
      <w:r w:rsidR="0089383B" w:rsidRPr="00AB2539">
        <w:rPr>
          <w:noProof/>
        </w:rPr>
        <w:t xml:space="preserve"> </w:t>
      </w:r>
      <w:r w:rsidRPr="00AB2539">
        <w:rPr>
          <w:noProof/>
        </w:rPr>
        <w:t>D., Magalhães, P.</w:t>
      </w:r>
      <w:r w:rsidR="0089383B" w:rsidRPr="00AB2539">
        <w:rPr>
          <w:noProof/>
        </w:rPr>
        <w:t xml:space="preserve"> </w:t>
      </w:r>
      <w:r w:rsidRPr="00AB2539">
        <w:rPr>
          <w:noProof/>
        </w:rPr>
        <w:t>J., Ram, S.</w:t>
      </w:r>
      <w:r w:rsidR="0089383B" w:rsidRPr="00AB2539">
        <w:rPr>
          <w:noProof/>
        </w:rPr>
        <w:t xml:space="preserve"> </w:t>
      </w:r>
      <w:r w:rsidRPr="00AB2539">
        <w:rPr>
          <w:noProof/>
        </w:rPr>
        <w:t xml:space="preserve">J. Image processing with imageJ. </w:t>
      </w:r>
      <w:r w:rsidRPr="00AB2539">
        <w:rPr>
          <w:i/>
          <w:iCs/>
          <w:noProof/>
        </w:rPr>
        <w:t>Biophotonics International</w:t>
      </w:r>
      <w:r w:rsidRPr="00AB2539">
        <w:rPr>
          <w:noProof/>
        </w:rPr>
        <w:t xml:space="preserve">. </w:t>
      </w:r>
      <w:r w:rsidRPr="00AB2539">
        <w:rPr>
          <w:b/>
          <w:bCs/>
          <w:noProof/>
        </w:rPr>
        <w:t>11</w:t>
      </w:r>
      <w:r w:rsidRPr="00AB2539">
        <w:rPr>
          <w:noProof/>
        </w:rPr>
        <w:t xml:space="preserve"> (7), 36–41 (2004).</w:t>
      </w:r>
    </w:p>
    <w:p w14:paraId="0B406C2E" w14:textId="583D2794" w:rsidR="00AE2045" w:rsidRPr="00AB2539" w:rsidRDefault="00AE2045" w:rsidP="00AB2539">
      <w:pPr>
        <w:widowControl/>
        <w:rPr>
          <w:noProof/>
        </w:rPr>
      </w:pPr>
      <w:r w:rsidRPr="00AB2539">
        <w:rPr>
          <w:noProof/>
        </w:rPr>
        <w:t>13.</w:t>
      </w:r>
      <w:r w:rsidRPr="00AB2539">
        <w:rPr>
          <w:noProof/>
        </w:rPr>
        <w:tab/>
        <w:t>Giannini A.,</w:t>
      </w:r>
      <w:r w:rsidR="0089383B" w:rsidRPr="00AB2539">
        <w:rPr>
          <w:noProof/>
        </w:rPr>
        <w:t xml:space="preserve"> </w:t>
      </w:r>
      <w:r w:rsidRPr="00AB2539">
        <w:rPr>
          <w:noProof/>
        </w:rPr>
        <w:t xml:space="preserve">Giannini, J. </w:t>
      </w:r>
      <w:r w:rsidRPr="00AB2539">
        <w:rPr>
          <w:i/>
          <w:iCs/>
          <w:noProof/>
        </w:rPr>
        <w:t>2D and 3D Fluorescence Deconvolution Manual</w:t>
      </w:r>
      <w:r w:rsidRPr="00AB2539">
        <w:rPr>
          <w:noProof/>
        </w:rPr>
        <w:t>. at &lt;https://pages.stolaf.edu/wp-content/uploads/sites/803/2016/12/Giannini_Giannini_Deconvolution_Manual_20161215.pdf&gt;. (2016).</w:t>
      </w:r>
    </w:p>
    <w:p w14:paraId="4182DAC8" w14:textId="256869E8" w:rsidR="00AE2045" w:rsidRPr="00AB2539" w:rsidRDefault="00AE2045" w:rsidP="00AB2539">
      <w:pPr>
        <w:widowControl/>
        <w:rPr>
          <w:noProof/>
        </w:rPr>
      </w:pPr>
      <w:r w:rsidRPr="00AB2539">
        <w:rPr>
          <w:noProof/>
        </w:rPr>
        <w:t>14.</w:t>
      </w:r>
      <w:r w:rsidRPr="00AB2539">
        <w:rPr>
          <w:noProof/>
        </w:rPr>
        <w:tab/>
        <w:t xml:space="preserve">Taupin, P. BrdU immunohistochemistry for studying adult neurogenesis: Paradigms, pitfalls, limitations, and validation. </w:t>
      </w:r>
      <w:r w:rsidRPr="00AB2539">
        <w:rPr>
          <w:i/>
          <w:iCs/>
          <w:noProof/>
        </w:rPr>
        <w:t>Brain Research Reviews</w:t>
      </w:r>
      <w:r w:rsidRPr="00AB2539">
        <w:rPr>
          <w:noProof/>
        </w:rPr>
        <w:t xml:space="preserve">. </w:t>
      </w:r>
      <w:r w:rsidRPr="00AB2539">
        <w:rPr>
          <w:b/>
          <w:bCs/>
          <w:noProof/>
        </w:rPr>
        <w:t>53</w:t>
      </w:r>
      <w:r w:rsidRPr="00AB2539">
        <w:rPr>
          <w:noProof/>
        </w:rPr>
        <w:t xml:space="preserve"> (1), 198–214 (2007).</w:t>
      </w:r>
    </w:p>
    <w:p w14:paraId="540FFBBA" w14:textId="3920F76E" w:rsidR="00AE2045" w:rsidRPr="00AB2539" w:rsidRDefault="00AE2045" w:rsidP="00AB2539">
      <w:pPr>
        <w:widowControl/>
        <w:rPr>
          <w:noProof/>
        </w:rPr>
      </w:pPr>
      <w:r w:rsidRPr="00AB2539">
        <w:rPr>
          <w:noProof/>
        </w:rPr>
        <w:t>15.</w:t>
      </w:r>
      <w:r w:rsidRPr="00AB2539">
        <w:rPr>
          <w:noProof/>
        </w:rPr>
        <w:tab/>
        <w:t xml:space="preserve">Revilla, V., Jones, A. Cryostat sectioning of brains. </w:t>
      </w:r>
      <w:r w:rsidRPr="00AB2539">
        <w:rPr>
          <w:i/>
          <w:iCs/>
          <w:noProof/>
        </w:rPr>
        <w:t>International Review of Neurobiology</w:t>
      </w:r>
      <w:r w:rsidRPr="00AB2539">
        <w:rPr>
          <w:noProof/>
        </w:rPr>
        <w:t xml:space="preserve">. </w:t>
      </w:r>
      <w:r w:rsidRPr="00AB2539">
        <w:rPr>
          <w:b/>
          <w:bCs/>
          <w:noProof/>
        </w:rPr>
        <w:t>47</w:t>
      </w:r>
      <w:r w:rsidRPr="00AB2539">
        <w:rPr>
          <w:noProof/>
        </w:rPr>
        <w:t>, 61–70 (2002).</w:t>
      </w:r>
    </w:p>
    <w:p w14:paraId="0438FCF2" w14:textId="0DDAFFCB" w:rsidR="00AE2045" w:rsidRPr="00AB2539" w:rsidRDefault="00AE2045" w:rsidP="00AB2539">
      <w:pPr>
        <w:widowControl/>
        <w:rPr>
          <w:noProof/>
        </w:rPr>
      </w:pPr>
      <w:r w:rsidRPr="00AB2539">
        <w:rPr>
          <w:noProof/>
        </w:rPr>
        <w:t>16.</w:t>
      </w:r>
      <w:r w:rsidRPr="00AB2539">
        <w:rPr>
          <w:noProof/>
        </w:rPr>
        <w:tab/>
        <w:t>Amaral, D.</w:t>
      </w:r>
      <w:r w:rsidR="0089383B" w:rsidRPr="00AB2539">
        <w:rPr>
          <w:noProof/>
        </w:rPr>
        <w:t xml:space="preserve"> </w:t>
      </w:r>
      <w:r w:rsidRPr="00AB2539">
        <w:rPr>
          <w:noProof/>
        </w:rPr>
        <w:t>G., Scharfman, H.</w:t>
      </w:r>
      <w:r w:rsidR="0089383B" w:rsidRPr="00AB2539">
        <w:rPr>
          <w:noProof/>
        </w:rPr>
        <w:t xml:space="preserve"> </w:t>
      </w:r>
      <w:r w:rsidRPr="00AB2539">
        <w:rPr>
          <w:noProof/>
        </w:rPr>
        <w:t xml:space="preserve">E., Lavenex, P. The dentate gyrus: fundamental neuroanatomical organization (dentate gyrus for dummies). </w:t>
      </w:r>
      <w:r w:rsidRPr="00AB2539">
        <w:rPr>
          <w:i/>
          <w:iCs/>
          <w:noProof/>
        </w:rPr>
        <w:t>Progress in brain research</w:t>
      </w:r>
      <w:r w:rsidRPr="00AB2539">
        <w:rPr>
          <w:noProof/>
        </w:rPr>
        <w:t xml:space="preserve">. </w:t>
      </w:r>
      <w:r w:rsidRPr="00AB2539">
        <w:rPr>
          <w:b/>
          <w:bCs/>
          <w:noProof/>
        </w:rPr>
        <w:t>163</w:t>
      </w:r>
      <w:r w:rsidRPr="00AB2539">
        <w:rPr>
          <w:noProof/>
        </w:rPr>
        <w:t>, 3–22 (2007).</w:t>
      </w:r>
    </w:p>
    <w:p w14:paraId="194C7262" w14:textId="2D24043E" w:rsidR="00AE2045" w:rsidRPr="00AB2539" w:rsidRDefault="00AE2045" w:rsidP="00AB2539">
      <w:pPr>
        <w:widowControl/>
        <w:rPr>
          <w:noProof/>
        </w:rPr>
      </w:pPr>
      <w:r w:rsidRPr="00AB2539">
        <w:rPr>
          <w:noProof/>
        </w:rPr>
        <w:t>17.</w:t>
      </w:r>
      <w:r w:rsidRPr="00AB2539">
        <w:rPr>
          <w:noProof/>
        </w:rPr>
        <w:tab/>
        <w:t>Eadie, B.</w:t>
      </w:r>
      <w:r w:rsidR="0089383B" w:rsidRPr="00AB2539">
        <w:rPr>
          <w:noProof/>
        </w:rPr>
        <w:t xml:space="preserve"> </w:t>
      </w:r>
      <w:r w:rsidRPr="00AB2539">
        <w:rPr>
          <w:noProof/>
        </w:rPr>
        <w:t>D., Redila, V.</w:t>
      </w:r>
      <w:r w:rsidR="0089383B" w:rsidRPr="00AB2539">
        <w:rPr>
          <w:noProof/>
        </w:rPr>
        <w:t xml:space="preserve"> </w:t>
      </w:r>
      <w:r w:rsidRPr="00AB2539">
        <w:rPr>
          <w:noProof/>
        </w:rPr>
        <w:t>A., Christie, B.</w:t>
      </w:r>
      <w:r w:rsidR="0089383B" w:rsidRPr="00AB2539">
        <w:rPr>
          <w:noProof/>
        </w:rPr>
        <w:t xml:space="preserve"> </w:t>
      </w:r>
      <w:r w:rsidRPr="00AB2539">
        <w:rPr>
          <w:noProof/>
        </w:rPr>
        <w:t xml:space="preserve">R. Voluntary exercise alters the cytoarchitecture of the adult dentate gyrus by increasing cellular proliferation, dendritic complexity, and spine density. </w:t>
      </w:r>
      <w:r w:rsidRPr="00AB2539">
        <w:rPr>
          <w:i/>
          <w:iCs/>
          <w:noProof/>
        </w:rPr>
        <w:t>Journal of Comparative Neurology</w:t>
      </w:r>
      <w:r w:rsidRPr="00AB2539">
        <w:rPr>
          <w:noProof/>
        </w:rPr>
        <w:t xml:space="preserve">. </w:t>
      </w:r>
      <w:r w:rsidRPr="00AB2539">
        <w:rPr>
          <w:b/>
          <w:bCs/>
          <w:noProof/>
        </w:rPr>
        <w:t>486</w:t>
      </w:r>
      <w:r w:rsidRPr="00AB2539">
        <w:rPr>
          <w:noProof/>
        </w:rPr>
        <w:t xml:space="preserve"> (1), 39–47 (2005).</w:t>
      </w:r>
    </w:p>
    <w:p w14:paraId="24CCE25C" w14:textId="0B3480D4" w:rsidR="00AE2045" w:rsidRPr="00AB2539" w:rsidRDefault="00AE2045" w:rsidP="00AB2539">
      <w:pPr>
        <w:widowControl/>
        <w:rPr>
          <w:noProof/>
        </w:rPr>
      </w:pPr>
      <w:r w:rsidRPr="00AB2539">
        <w:rPr>
          <w:noProof/>
        </w:rPr>
        <w:t>18.</w:t>
      </w:r>
      <w:r w:rsidRPr="00AB2539">
        <w:rPr>
          <w:noProof/>
        </w:rPr>
        <w:tab/>
        <w:t>Leal-Galicia, P., Romo-Parra, H., Rodríguez-Serrano, L.</w:t>
      </w:r>
      <w:r w:rsidR="0089383B" w:rsidRPr="00AB2539">
        <w:rPr>
          <w:noProof/>
        </w:rPr>
        <w:t xml:space="preserve"> </w:t>
      </w:r>
      <w:r w:rsidRPr="00AB2539">
        <w:rPr>
          <w:noProof/>
        </w:rPr>
        <w:t xml:space="preserve">M., Buenrostro-Jáuregui, M. Regulation of adult hippocampal neurogenesis exerted by sexual, cognitive and physical activity: An update. </w:t>
      </w:r>
      <w:r w:rsidRPr="00AB2539">
        <w:rPr>
          <w:i/>
          <w:iCs/>
          <w:noProof/>
        </w:rPr>
        <w:t>Journal of Chemical Neuroanatomy</w:t>
      </w:r>
      <w:r w:rsidRPr="00AB2539">
        <w:rPr>
          <w:noProof/>
        </w:rPr>
        <w:t xml:space="preserve">. </w:t>
      </w:r>
      <w:r w:rsidRPr="00AB2539">
        <w:rPr>
          <w:b/>
          <w:bCs/>
          <w:noProof/>
        </w:rPr>
        <w:t>101</w:t>
      </w:r>
      <w:r w:rsidRPr="00AB2539">
        <w:rPr>
          <w:noProof/>
        </w:rPr>
        <w:t xml:space="preserve"> (August), 101667</w:t>
      </w:r>
      <w:r w:rsidR="0089383B" w:rsidRPr="00AB2539">
        <w:rPr>
          <w:noProof/>
        </w:rPr>
        <w:t xml:space="preserve"> </w:t>
      </w:r>
      <w:r w:rsidRPr="00AB2539">
        <w:rPr>
          <w:noProof/>
        </w:rPr>
        <w:t>(2019).</w:t>
      </w:r>
    </w:p>
    <w:p w14:paraId="6314A535" w14:textId="098E6838" w:rsidR="00AE2045" w:rsidRPr="00AB2539" w:rsidRDefault="00AE2045" w:rsidP="00AB2539">
      <w:pPr>
        <w:widowControl/>
        <w:rPr>
          <w:noProof/>
        </w:rPr>
      </w:pPr>
      <w:r w:rsidRPr="00AB2539">
        <w:rPr>
          <w:noProof/>
        </w:rPr>
        <w:t>19.</w:t>
      </w:r>
      <w:r w:rsidRPr="00AB2539">
        <w:rPr>
          <w:noProof/>
        </w:rPr>
        <w:tab/>
        <w:t xml:space="preserve">Gould, E. How widespread is adult neurogenesis in mammals? </w:t>
      </w:r>
      <w:r w:rsidRPr="00AB2539">
        <w:rPr>
          <w:i/>
          <w:iCs/>
          <w:noProof/>
        </w:rPr>
        <w:t>Nature Reviews Neuroscience</w:t>
      </w:r>
      <w:r w:rsidRPr="00AB2539">
        <w:rPr>
          <w:noProof/>
        </w:rPr>
        <w:t xml:space="preserve">. </w:t>
      </w:r>
      <w:r w:rsidRPr="00AB2539">
        <w:rPr>
          <w:b/>
          <w:bCs/>
          <w:noProof/>
        </w:rPr>
        <w:t>8</w:t>
      </w:r>
      <w:r w:rsidRPr="00AB2539">
        <w:rPr>
          <w:noProof/>
        </w:rPr>
        <w:t xml:space="preserve"> (6), 481–488 (2007).</w:t>
      </w:r>
    </w:p>
    <w:p w14:paraId="2A12CE87" w14:textId="226A86AC" w:rsidR="00AE2045" w:rsidRPr="00AB2539" w:rsidRDefault="00AE2045" w:rsidP="00AB2539">
      <w:pPr>
        <w:widowControl/>
        <w:rPr>
          <w:noProof/>
        </w:rPr>
      </w:pPr>
      <w:r w:rsidRPr="00AB2539">
        <w:rPr>
          <w:noProof/>
        </w:rPr>
        <w:t>20.</w:t>
      </w:r>
      <w:r w:rsidRPr="00AB2539">
        <w:rPr>
          <w:noProof/>
        </w:rPr>
        <w:tab/>
        <w:t>Ngwenya, L.</w:t>
      </w:r>
      <w:r w:rsidR="0089383B" w:rsidRPr="00AB2539">
        <w:rPr>
          <w:noProof/>
        </w:rPr>
        <w:t xml:space="preserve"> </w:t>
      </w:r>
      <w:r w:rsidRPr="00AB2539">
        <w:rPr>
          <w:noProof/>
        </w:rPr>
        <w:t>B., Peters, A., Rosene, D.</w:t>
      </w:r>
      <w:r w:rsidR="0089383B" w:rsidRPr="00AB2539">
        <w:rPr>
          <w:noProof/>
        </w:rPr>
        <w:t xml:space="preserve"> </w:t>
      </w:r>
      <w:r w:rsidRPr="00AB2539">
        <w:rPr>
          <w:noProof/>
        </w:rPr>
        <w:t xml:space="preserve">L. Light and electron microscopic immunohistochemical detection of bromodeoxyuridine-labeled cells in the brain: Different </w:t>
      </w:r>
      <w:r w:rsidRPr="00AB2539">
        <w:rPr>
          <w:noProof/>
        </w:rPr>
        <w:lastRenderedPageBreak/>
        <w:t xml:space="preserve">fixation and processing protocols. </w:t>
      </w:r>
      <w:r w:rsidRPr="00AB2539">
        <w:rPr>
          <w:i/>
          <w:iCs/>
          <w:noProof/>
        </w:rPr>
        <w:t>Journal of Histochemistry and Cytochemistry</w:t>
      </w:r>
      <w:r w:rsidRPr="00AB2539">
        <w:rPr>
          <w:noProof/>
        </w:rPr>
        <w:t xml:space="preserve">. </w:t>
      </w:r>
      <w:r w:rsidRPr="00AB2539">
        <w:rPr>
          <w:b/>
          <w:bCs/>
          <w:noProof/>
        </w:rPr>
        <w:t>53</w:t>
      </w:r>
      <w:r w:rsidRPr="00AB2539">
        <w:rPr>
          <w:noProof/>
        </w:rPr>
        <w:t xml:space="preserve"> (7), 821–832</w:t>
      </w:r>
      <w:r w:rsidR="0089383B" w:rsidRPr="00AB2539">
        <w:rPr>
          <w:noProof/>
        </w:rPr>
        <w:t xml:space="preserve"> (</w:t>
      </w:r>
      <w:r w:rsidRPr="00AB2539">
        <w:rPr>
          <w:noProof/>
        </w:rPr>
        <w:t>2005).</w:t>
      </w:r>
    </w:p>
    <w:p w14:paraId="2E89D694" w14:textId="71592416" w:rsidR="00AE2045" w:rsidRPr="00AB2539" w:rsidRDefault="00AE2045" w:rsidP="00AB2539">
      <w:pPr>
        <w:widowControl/>
        <w:rPr>
          <w:noProof/>
        </w:rPr>
      </w:pPr>
      <w:r w:rsidRPr="00AB2539">
        <w:rPr>
          <w:noProof/>
        </w:rPr>
        <w:t>21.</w:t>
      </w:r>
      <w:r w:rsidRPr="00AB2539">
        <w:rPr>
          <w:noProof/>
        </w:rPr>
        <w:tab/>
        <w:t>Ansorg, A., Bornkessel, K., Witte, O.</w:t>
      </w:r>
      <w:r w:rsidR="0089383B" w:rsidRPr="00AB2539">
        <w:rPr>
          <w:noProof/>
        </w:rPr>
        <w:t xml:space="preserve"> </w:t>
      </w:r>
      <w:r w:rsidRPr="00AB2539">
        <w:rPr>
          <w:noProof/>
        </w:rPr>
        <w:t xml:space="preserve">W., Urbach, A. Immunohistochemistry and multiple labeling with antibodies from the same host species to study adult hippocampal neurogenesis. </w:t>
      </w:r>
      <w:r w:rsidRPr="00AB2539">
        <w:rPr>
          <w:i/>
          <w:iCs/>
          <w:noProof/>
        </w:rPr>
        <w:t>Journal of Visualized Experiments</w:t>
      </w:r>
      <w:r w:rsidRPr="00AB2539">
        <w:rPr>
          <w:noProof/>
        </w:rPr>
        <w:t>. (98),</w:t>
      </w:r>
      <w:r w:rsidR="0089383B" w:rsidRPr="00AB2539">
        <w:rPr>
          <w:noProof/>
        </w:rPr>
        <w:t xml:space="preserve"> e</w:t>
      </w:r>
      <w:r w:rsidRPr="00AB2539">
        <w:rPr>
          <w:noProof/>
        </w:rPr>
        <w:t>52551 (2015).</w:t>
      </w:r>
    </w:p>
    <w:p w14:paraId="78F9B4D1" w14:textId="5995588F" w:rsidR="00AE2045" w:rsidRPr="00AB2539" w:rsidRDefault="00AE2045" w:rsidP="00AB2539">
      <w:pPr>
        <w:widowControl/>
        <w:rPr>
          <w:noProof/>
        </w:rPr>
      </w:pPr>
      <w:r w:rsidRPr="00AB2539">
        <w:rPr>
          <w:noProof/>
        </w:rPr>
        <w:t>22.</w:t>
      </w:r>
      <w:r w:rsidRPr="00AB2539">
        <w:rPr>
          <w:noProof/>
        </w:rPr>
        <w:tab/>
        <w:t>Tuttle, A.</w:t>
      </w:r>
      <w:r w:rsidR="0089383B" w:rsidRPr="00AB2539">
        <w:rPr>
          <w:noProof/>
        </w:rPr>
        <w:t xml:space="preserve"> </w:t>
      </w:r>
      <w:r w:rsidRPr="00AB2539">
        <w:rPr>
          <w:noProof/>
        </w:rPr>
        <w:t xml:space="preserve">H. et al. Immunofluorescent detection of two thymidine analogues (CldU and IdU) in primary tissue. </w:t>
      </w:r>
      <w:r w:rsidRPr="00AB2539">
        <w:rPr>
          <w:i/>
          <w:iCs/>
          <w:noProof/>
        </w:rPr>
        <w:t>Journal of Visualized Experiments</w:t>
      </w:r>
      <w:r w:rsidRPr="00AB2539">
        <w:rPr>
          <w:noProof/>
        </w:rPr>
        <w:t xml:space="preserve">. (46), </w:t>
      </w:r>
      <w:r w:rsidR="0089383B" w:rsidRPr="00AB2539">
        <w:rPr>
          <w:noProof/>
        </w:rPr>
        <w:t>e</w:t>
      </w:r>
      <w:r w:rsidRPr="00AB2539">
        <w:rPr>
          <w:noProof/>
        </w:rPr>
        <w:t>2166 (2010).</w:t>
      </w:r>
    </w:p>
    <w:p w14:paraId="1E9AB9F4" w14:textId="10FA5FCA" w:rsidR="00AE2045" w:rsidRPr="00AB2539" w:rsidRDefault="00AE2045" w:rsidP="00AB2539">
      <w:pPr>
        <w:widowControl/>
        <w:rPr>
          <w:noProof/>
        </w:rPr>
      </w:pPr>
      <w:r w:rsidRPr="00AB2539">
        <w:rPr>
          <w:noProof/>
        </w:rPr>
        <w:t>23.</w:t>
      </w:r>
      <w:r w:rsidRPr="00AB2539">
        <w:rPr>
          <w:noProof/>
        </w:rPr>
        <w:tab/>
        <w:t>Tischler, A.</w:t>
      </w:r>
      <w:r w:rsidR="008348CD">
        <w:rPr>
          <w:noProof/>
        </w:rPr>
        <w:t xml:space="preserve"> </w:t>
      </w:r>
      <w:r w:rsidRPr="00AB2539">
        <w:rPr>
          <w:noProof/>
        </w:rPr>
        <w:t xml:space="preserve">S. Triple immunohistochemical staining for bromodeoxyuridine and catecholamine biosynthetic enzymes using microwave antigen retrieval. </w:t>
      </w:r>
      <w:r w:rsidRPr="00AB2539">
        <w:rPr>
          <w:i/>
          <w:iCs/>
          <w:noProof/>
        </w:rPr>
        <w:t>Journal of Histochemistry and Cytochemistry</w:t>
      </w:r>
      <w:r w:rsidRPr="00AB2539">
        <w:rPr>
          <w:noProof/>
        </w:rPr>
        <w:t xml:space="preserve">. </w:t>
      </w:r>
      <w:r w:rsidRPr="00AB2539">
        <w:rPr>
          <w:b/>
          <w:bCs/>
          <w:noProof/>
        </w:rPr>
        <w:t>43</w:t>
      </w:r>
      <w:r w:rsidRPr="00AB2539">
        <w:rPr>
          <w:noProof/>
        </w:rPr>
        <w:t xml:space="preserve"> (1), 1–4 (1995).</w:t>
      </w:r>
    </w:p>
    <w:p w14:paraId="30DC7B37" w14:textId="68EBBD0F" w:rsidR="00AE2045" w:rsidRPr="00AB2539" w:rsidRDefault="00AE2045" w:rsidP="00AB2539">
      <w:pPr>
        <w:widowControl/>
        <w:rPr>
          <w:noProof/>
        </w:rPr>
      </w:pPr>
      <w:r w:rsidRPr="00AB2539">
        <w:rPr>
          <w:noProof/>
        </w:rPr>
        <w:t>24.</w:t>
      </w:r>
      <w:r w:rsidRPr="00AB2539">
        <w:rPr>
          <w:noProof/>
        </w:rPr>
        <w:tab/>
        <w:t xml:space="preserve">Taupin, P. Protocols for studying adult neurogenesis: Insights and recent developments. </w:t>
      </w:r>
      <w:r w:rsidRPr="00AB2539">
        <w:rPr>
          <w:i/>
          <w:iCs/>
          <w:noProof/>
        </w:rPr>
        <w:t>Regenerative Medicine</w:t>
      </w:r>
      <w:r w:rsidRPr="00AB2539">
        <w:rPr>
          <w:noProof/>
        </w:rPr>
        <w:t xml:space="preserve">. </w:t>
      </w:r>
      <w:r w:rsidRPr="00AB2539">
        <w:rPr>
          <w:b/>
          <w:bCs/>
          <w:noProof/>
        </w:rPr>
        <w:t>2</w:t>
      </w:r>
      <w:r w:rsidRPr="00AB2539">
        <w:rPr>
          <w:noProof/>
        </w:rPr>
        <w:t xml:space="preserve"> (1), 51–62 (2007).</w:t>
      </w:r>
    </w:p>
    <w:p w14:paraId="156FC1F4" w14:textId="43EE1D61" w:rsidR="00AE2045" w:rsidRPr="00AB2539" w:rsidRDefault="00AE2045" w:rsidP="00AB2539">
      <w:pPr>
        <w:widowControl/>
        <w:rPr>
          <w:noProof/>
        </w:rPr>
      </w:pPr>
      <w:r w:rsidRPr="00AB2539">
        <w:rPr>
          <w:noProof/>
        </w:rPr>
        <w:t>25.</w:t>
      </w:r>
      <w:r w:rsidRPr="00AB2539">
        <w:rPr>
          <w:noProof/>
        </w:rPr>
        <w:tab/>
        <w:t>Leuner, B., Glasper, E.</w:t>
      </w:r>
      <w:r w:rsidR="001052D6" w:rsidRPr="00AB2539">
        <w:rPr>
          <w:noProof/>
        </w:rPr>
        <w:t xml:space="preserve"> </w:t>
      </w:r>
      <w:r w:rsidRPr="00AB2539">
        <w:rPr>
          <w:noProof/>
        </w:rPr>
        <w:t xml:space="preserve">R., Gould, E. Thymidine analog methods for studies of adult neurogenesis are not equally sensitive. </w:t>
      </w:r>
      <w:r w:rsidRPr="00AB2539">
        <w:rPr>
          <w:i/>
          <w:iCs/>
          <w:noProof/>
        </w:rPr>
        <w:t>Biosystems</w:t>
      </w:r>
      <w:r w:rsidRPr="00AB2539">
        <w:rPr>
          <w:noProof/>
        </w:rPr>
        <w:t xml:space="preserve">. </w:t>
      </w:r>
      <w:r w:rsidRPr="00AB2539">
        <w:rPr>
          <w:b/>
          <w:bCs/>
          <w:noProof/>
        </w:rPr>
        <w:t>517</w:t>
      </w:r>
      <w:r w:rsidRPr="00AB2539">
        <w:rPr>
          <w:noProof/>
        </w:rPr>
        <w:t xml:space="preserve"> (2), 123–133 (2010).</w:t>
      </w:r>
    </w:p>
    <w:p w14:paraId="7B70605D" w14:textId="09656A7E" w:rsidR="00AE2045" w:rsidRPr="00AB2539" w:rsidRDefault="00AE2045" w:rsidP="00AB2539">
      <w:pPr>
        <w:widowControl/>
        <w:rPr>
          <w:noProof/>
        </w:rPr>
      </w:pPr>
      <w:r w:rsidRPr="00AB2539">
        <w:rPr>
          <w:noProof/>
        </w:rPr>
        <w:t>26.</w:t>
      </w:r>
      <w:r w:rsidRPr="00AB2539">
        <w:rPr>
          <w:noProof/>
        </w:rPr>
        <w:tab/>
        <w:t>Magavi, S.</w:t>
      </w:r>
      <w:r w:rsidR="001052D6" w:rsidRPr="00AB2539">
        <w:rPr>
          <w:noProof/>
        </w:rPr>
        <w:t xml:space="preserve"> </w:t>
      </w:r>
      <w:r w:rsidRPr="00AB2539">
        <w:rPr>
          <w:noProof/>
        </w:rPr>
        <w:t>S., MacKlis, J.</w:t>
      </w:r>
      <w:r w:rsidR="001052D6" w:rsidRPr="00AB2539">
        <w:rPr>
          <w:noProof/>
        </w:rPr>
        <w:t xml:space="preserve"> </w:t>
      </w:r>
      <w:r w:rsidRPr="00AB2539">
        <w:rPr>
          <w:noProof/>
        </w:rPr>
        <w:t xml:space="preserve">D. Identification of newborn cells by BrdU labeling and immunocytochemistry in vivo. </w:t>
      </w:r>
      <w:r w:rsidRPr="00AB2539">
        <w:rPr>
          <w:i/>
          <w:iCs/>
          <w:noProof/>
        </w:rPr>
        <w:t>Methods in Molecular Biology</w:t>
      </w:r>
      <w:r w:rsidRPr="00AB2539">
        <w:rPr>
          <w:noProof/>
        </w:rPr>
        <w:t xml:space="preserve">. </w:t>
      </w:r>
      <w:r w:rsidRPr="00AB2539">
        <w:rPr>
          <w:b/>
          <w:bCs/>
          <w:noProof/>
        </w:rPr>
        <w:t>438</w:t>
      </w:r>
      <w:r w:rsidRPr="00AB2539">
        <w:rPr>
          <w:noProof/>
        </w:rPr>
        <w:t>, 335–343 (2008).</w:t>
      </w:r>
    </w:p>
    <w:p w14:paraId="212DCEDE" w14:textId="5DED7EF0" w:rsidR="00AE2045" w:rsidRPr="00AB2539" w:rsidRDefault="00AE2045" w:rsidP="00AB2539">
      <w:pPr>
        <w:widowControl/>
        <w:rPr>
          <w:noProof/>
        </w:rPr>
      </w:pPr>
      <w:r w:rsidRPr="00AB2539">
        <w:rPr>
          <w:noProof/>
        </w:rPr>
        <w:t>27.</w:t>
      </w:r>
      <w:r w:rsidRPr="00AB2539">
        <w:rPr>
          <w:noProof/>
        </w:rPr>
        <w:tab/>
        <w:t>Kempermann, G., Gast, D., Kronenberg, G., Yamaguchi, M., Gage, F.</w:t>
      </w:r>
      <w:r w:rsidR="001052D6" w:rsidRPr="00AB2539">
        <w:rPr>
          <w:noProof/>
        </w:rPr>
        <w:t xml:space="preserve"> </w:t>
      </w:r>
      <w:r w:rsidRPr="00AB2539">
        <w:rPr>
          <w:noProof/>
        </w:rPr>
        <w:t>H. Early determination and long-term persistence of adult-generated new neurons in the hippocampus of mice. 391–399 (2003).</w:t>
      </w:r>
    </w:p>
    <w:p w14:paraId="7565D085" w14:textId="0033D282" w:rsidR="00AE2045" w:rsidRPr="00AB2539" w:rsidRDefault="00AE2045" w:rsidP="00AB2539">
      <w:pPr>
        <w:widowControl/>
        <w:rPr>
          <w:noProof/>
        </w:rPr>
      </w:pPr>
      <w:r w:rsidRPr="00AB2539">
        <w:rPr>
          <w:noProof/>
        </w:rPr>
        <w:t>28.</w:t>
      </w:r>
      <w:r w:rsidRPr="00AB2539">
        <w:rPr>
          <w:noProof/>
        </w:rPr>
        <w:tab/>
        <w:t>Ramos-Vara, J.</w:t>
      </w:r>
      <w:r w:rsidR="001052D6" w:rsidRPr="00AB2539">
        <w:rPr>
          <w:noProof/>
        </w:rPr>
        <w:t xml:space="preserve"> </w:t>
      </w:r>
      <w:r w:rsidRPr="00AB2539">
        <w:rPr>
          <w:noProof/>
        </w:rPr>
        <w:t>A., Beissenherz, M.</w:t>
      </w:r>
      <w:r w:rsidR="001052D6" w:rsidRPr="00AB2539">
        <w:rPr>
          <w:noProof/>
        </w:rPr>
        <w:t xml:space="preserve"> </w:t>
      </w:r>
      <w:r w:rsidRPr="00AB2539">
        <w:rPr>
          <w:noProof/>
        </w:rPr>
        <w:t xml:space="preserve">E. Optimization of immunohistochemical methods using two different antigen retrieval methods on formalin-fixed, paraffin-embedded tissues: Experience with 63 markers. </w:t>
      </w:r>
      <w:r w:rsidRPr="00AB2539">
        <w:rPr>
          <w:i/>
          <w:iCs/>
          <w:noProof/>
        </w:rPr>
        <w:t>Journal of Veterinary Diagnostic Investigation</w:t>
      </w:r>
      <w:r w:rsidRPr="00AB2539">
        <w:rPr>
          <w:noProof/>
        </w:rPr>
        <w:t xml:space="preserve">. </w:t>
      </w:r>
      <w:r w:rsidRPr="00AB2539">
        <w:rPr>
          <w:b/>
          <w:bCs/>
          <w:noProof/>
        </w:rPr>
        <w:t>12</w:t>
      </w:r>
      <w:r w:rsidRPr="00AB2539">
        <w:rPr>
          <w:noProof/>
        </w:rPr>
        <w:t xml:space="preserve"> (4), 307–311 (2000).</w:t>
      </w:r>
    </w:p>
    <w:p w14:paraId="5DFD6F28" w14:textId="327250EE" w:rsidR="00AE2045" w:rsidRPr="00AB2539" w:rsidRDefault="00AE2045" w:rsidP="00AB2539">
      <w:pPr>
        <w:widowControl/>
        <w:rPr>
          <w:noProof/>
        </w:rPr>
      </w:pPr>
      <w:r w:rsidRPr="00AB2539">
        <w:rPr>
          <w:noProof/>
        </w:rPr>
        <w:t>29.</w:t>
      </w:r>
      <w:r w:rsidRPr="00AB2539">
        <w:rPr>
          <w:noProof/>
        </w:rPr>
        <w:tab/>
        <w:t>Ramos-Vara, J.</w:t>
      </w:r>
      <w:r w:rsidR="001052D6" w:rsidRPr="00AB2539">
        <w:rPr>
          <w:noProof/>
        </w:rPr>
        <w:t xml:space="preserve"> </w:t>
      </w:r>
      <w:r w:rsidRPr="00AB2539">
        <w:rPr>
          <w:noProof/>
        </w:rPr>
        <w:t xml:space="preserve">A. Principles and methods of immunohistochemistry. </w:t>
      </w:r>
      <w:r w:rsidRPr="00AB2539">
        <w:rPr>
          <w:i/>
          <w:iCs/>
          <w:noProof/>
        </w:rPr>
        <w:t>Methods in Molecular Biology</w:t>
      </w:r>
      <w:r w:rsidRPr="00AB2539">
        <w:rPr>
          <w:noProof/>
        </w:rPr>
        <w:t xml:space="preserve">. </w:t>
      </w:r>
      <w:r w:rsidRPr="00AB2539">
        <w:rPr>
          <w:b/>
          <w:bCs/>
          <w:noProof/>
        </w:rPr>
        <w:t>1641</w:t>
      </w:r>
      <w:r w:rsidRPr="00AB2539">
        <w:rPr>
          <w:noProof/>
        </w:rPr>
        <w:t>, 115–128 (2017).</w:t>
      </w:r>
    </w:p>
    <w:p w14:paraId="5E9E40A6" w14:textId="0481A282" w:rsidR="00AE2045" w:rsidRPr="00AB2539" w:rsidRDefault="00AE2045" w:rsidP="00AB2539">
      <w:pPr>
        <w:widowControl/>
        <w:rPr>
          <w:noProof/>
        </w:rPr>
      </w:pPr>
      <w:r w:rsidRPr="00AB2539">
        <w:rPr>
          <w:noProof/>
        </w:rPr>
        <w:t>30.</w:t>
      </w:r>
      <w:r w:rsidRPr="00AB2539">
        <w:rPr>
          <w:noProof/>
        </w:rPr>
        <w:tab/>
        <w:t>Wojtowicz, J.</w:t>
      </w:r>
      <w:r w:rsidR="001052D6" w:rsidRPr="00AB2539">
        <w:rPr>
          <w:noProof/>
        </w:rPr>
        <w:t xml:space="preserve"> </w:t>
      </w:r>
      <w:r w:rsidRPr="00AB2539">
        <w:rPr>
          <w:noProof/>
        </w:rPr>
        <w:t xml:space="preserve">M., Kee, N. BrdU assay for neurogenesis in rodents. </w:t>
      </w:r>
      <w:r w:rsidRPr="00AB2539">
        <w:rPr>
          <w:i/>
          <w:iCs/>
          <w:noProof/>
        </w:rPr>
        <w:t>Nature Protocols</w:t>
      </w:r>
      <w:r w:rsidRPr="00AB2539">
        <w:rPr>
          <w:noProof/>
        </w:rPr>
        <w:t xml:space="preserve">. </w:t>
      </w:r>
      <w:r w:rsidRPr="00AB2539">
        <w:rPr>
          <w:b/>
          <w:bCs/>
          <w:noProof/>
        </w:rPr>
        <w:t>1</w:t>
      </w:r>
      <w:r w:rsidRPr="00AB2539">
        <w:rPr>
          <w:noProof/>
        </w:rPr>
        <w:t xml:space="preserve"> (3), 1399–1405 (2006).</w:t>
      </w:r>
    </w:p>
    <w:p w14:paraId="626A41AB" w14:textId="78230874" w:rsidR="00C17BFF" w:rsidRPr="00AB2539" w:rsidRDefault="004E07EF" w:rsidP="00AB2539">
      <w:pPr>
        <w:widowControl/>
        <w:rPr>
          <w:color w:val="7F7F7F" w:themeColor="text1" w:themeTint="80"/>
        </w:rPr>
      </w:pPr>
      <w:r w:rsidRPr="00AB2539">
        <w:fldChar w:fldCharType="end"/>
      </w:r>
    </w:p>
    <w:sectPr w:rsidR="00C17BFF" w:rsidRPr="00AB2539" w:rsidSect="00AB2539">
      <w:headerReference w:type="default" r:id="rId19"/>
      <w:footerReference w:type="default" r:id="rId20"/>
      <w:headerReference w:type="first" r:id="rId21"/>
      <w:footerReference w:type="first" r:id="rId22"/>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95E36" w14:textId="77777777" w:rsidR="00EA3646" w:rsidRDefault="00EA3646" w:rsidP="00621C4E">
      <w:r>
        <w:separator/>
      </w:r>
    </w:p>
  </w:endnote>
  <w:endnote w:type="continuationSeparator" w:id="0">
    <w:p w14:paraId="6B4531BD" w14:textId="77777777" w:rsidR="00EA3646" w:rsidRDefault="00EA36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3F2478" w:rsidRPr="00494F77" w:rsidRDefault="003F247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F2478" w:rsidRDefault="003F24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15697" w14:textId="77777777" w:rsidR="00EA3646" w:rsidRDefault="00EA3646" w:rsidP="00621C4E">
      <w:r>
        <w:separator/>
      </w:r>
    </w:p>
  </w:footnote>
  <w:footnote w:type="continuationSeparator" w:id="0">
    <w:p w14:paraId="2EBC1D61" w14:textId="77777777" w:rsidR="00EA3646" w:rsidRDefault="00EA364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F2478" w:rsidRPr="006F06E4" w:rsidRDefault="003F247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F9AFC65" w:rsidR="003F2478" w:rsidRPr="006F06E4" w:rsidRDefault="003F247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C95CDD"/>
    <w:multiLevelType w:val="hybridMultilevel"/>
    <w:tmpl w:val="BBEA81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1D98A40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12"/>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1NzIzNDKxNDEysjRV0lEKTi0uzszPAykwqgUAmVX+eywAAAA="/>
  </w:docVars>
  <w:rsids>
    <w:rsidRoot w:val="00EE705F"/>
    <w:rsid w:val="00000CBC"/>
    <w:rsid w:val="00001169"/>
    <w:rsid w:val="000012A7"/>
    <w:rsid w:val="00001806"/>
    <w:rsid w:val="00004F54"/>
    <w:rsid w:val="00005815"/>
    <w:rsid w:val="00006E68"/>
    <w:rsid w:val="00007DBC"/>
    <w:rsid w:val="00007EA1"/>
    <w:rsid w:val="000100F0"/>
    <w:rsid w:val="000129B2"/>
    <w:rsid w:val="00012FF9"/>
    <w:rsid w:val="0001389C"/>
    <w:rsid w:val="00014107"/>
    <w:rsid w:val="00014314"/>
    <w:rsid w:val="00020595"/>
    <w:rsid w:val="00020F3C"/>
    <w:rsid w:val="000212AE"/>
    <w:rsid w:val="00021434"/>
    <w:rsid w:val="00021774"/>
    <w:rsid w:val="00021DF3"/>
    <w:rsid w:val="0002358F"/>
    <w:rsid w:val="00023869"/>
    <w:rsid w:val="00024598"/>
    <w:rsid w:val="00027217"/>
    <w:rsid w:val="000279B0"/>
    <w:rsid w:val="00030360"/>
    <w:rsid w:val="00030B19"/>
    <w:rsid w:val="00031159"/>
    <w:rsid w:val="00032769"/>
    <w:rsid w:val="0003311E"/>
    <w:rsid w:val="000332FD"/>
    <w:rsid w:val="00033BEF"/>
    <w:rsid w:val="00037B58"/>
    <w:rsid w:val="00037DB1"/>
    <w:rsid w:val="00043A08"/>
    <w:rsid w:val="000459FD"/>
    <w:rsid w:val="00051B73"/>
    <w:rsid w:val="000530A2"/>
    <w:rsid w:val="000575CF"/>
    <w:rsid w:val="00060ABE"/>
    <w:rsid w:val="00061A50"/>
    <w:rsid w:val="0006361B"/>
    <w:rsid w:val="00064104"/>
    <w:rsid w:val="00064C1E"/>
    <w:rsid w:val="00064F32"/>
    <w:rsid w:val="000652E3"/>
    <w:rsid w:val="00065A31"/>
    <w:rsid w:val="00065F92"/>
    <w:rsid w:val="00066025"/>
    <w:rsid w:val="00067A8F"/>
    <w:rsid w:val="00067C5C"/>
    <w:rsid w:val="000701D1"/>
    <w:rsid w:val="00073485"/>
    <w:rsid w:val="0007463D"/>
    <w:rsid w:val="00074FB1"/>
    <w:rsid w:val="00080A20"/>
    <w:rsid w:val="00082796"/>
    <w:rsid w:val="00082DF4"/>
    <w:rsid w:val="00086780"/>
    <w:rsid w:val="00086A15"/>
    <w:rsid w:val="00086ADB"/>
    <w:rsid w:val="00086FF5"/>
    <w:rsid w:val="00087C0A"/>
    <w:rsid w:val="00091788"/>
    <w:rsid w:val="00092732"/>
    <w:rsid w:val="000927BA"/>
    <w:rsid w:val="000930D8"/>
    <w:rsid w:val="00093BC4"/>
    <w:rsid w:val="000943E6"/>
    <w:rsid w:val="00095750"/>
    <w:rsid w:val="00095C4D"/>
    <w:rsid w:val="0009653F"/>
    <w:rsid w:val="00097929"/>
    <w:rsid w:val="000A0F2D"/>
    <w:rsid w:val="000A1E80"/>
    <w:rsid w:val="000A3B70"/>
    <w:rsid w:val="000A5153"/>
    <w:rsid w:val="000A645B"/>
    <w:rsid w:val="000A6E6F"/>
    <w:rsid w:val="000B10AE"/>
    <w:rsid w:val="000B30BF"/>
    <w:rsid w:val="000B3623"/>
    <w:rsid w:val="000B39CF"/>
    <w:rsid w:val="000B566B"/>
    <w:rsid w:val="000B595C"/>
    <w:rsid w:val="000B662E"/>
    <w:rsid w:val="000B7294"/>
    <w:rsid w:val="000B75D0"/>
    <w:rsid w:val="000C10F9"/>
    <w:rsid w:val="000C1CF8"/>
    <w:rsid w:val="000C450D"/>
    <w:rsid w:val="000C49CF"/>
    <w:rsid w:val="000C52E9"/>
    <w:rsid w:val="000C5B8B"/>
    <w:rsid w:val="000C5BAF"/>
    <w:rsid w:val="000C5CDC"/>
    <w:rsid w:val="000C65DC"/>
    <w:rsid w:val="000C66F3"/>
    <w:rsid w:val="000C6900"/>
    <w:rsid w:val="000D28BF"/>
    <w:rsid w:val="000D31E8"/>
    <w:rsid w:val="000D6660"/>
    <w:rsid w:val="000D76E4"/>
    <w:rsid w:val="000E3816"/>
    <w:rsid w:val="000E428D"/>
    <w:rsid w:val="000E4E87"/>
    <w:rsid w:val="000E4F77"/>
    <w:rsid w:val="000E687A"/>
    <w:rsid w:val="000E6E78"/>
    <w:rsid w:val="000F15DF"/>
    <w:rsid w:val="000F265C"/>
    <w:rsid w:val="000F35A9"/>
    <w:rsid w:val="000F3AFA"/>
    <w:rsid w:val="000F3DB7"/>
    <w:rsid w:val="000F3F77"/>
    <w:rsid w:val="000F5712"/>
    <w:rsid w:val="000F6611"/>
    <w:rsid w:val="000F7003"/>
    <w:rsid w:val="000F7E22"/>
    <w:rsid w:val="0010186D"/>
    <w:rsid w:val="00104FB2"/>
    <w:rsid w:val="001052D6"/>
    <w:rsid w:val="0010581E"/>
    <w:rsid w:val="00107554"/>
    <w:rsid w:val="001075E9"/>
    <w:rsid w:val="001104F3"/>
    <w:rsid w:val="00112EEB"/>
    <w:rsid w:val="001147F1"/>
    <w:rsid w:val="001173FF"/>
    <w:rsid w:val="0012563A"/>
    <w:rsid w:val="001264DE"/>
    <w:rsid w:val="001313A7"/>
    <w:rsid w:val="001319AF"/>
    <w:rsid w:val="0013276F"/>
    <w:rsid w:val="00132C8D"/>
    <w:rsid w:val="001342B5"/>
    <w:rsid w:val="0013621E"/>
    <w:rsid w:val="0013642E"/>
    <w:rsid w:val="0014018F"/>
    <w:rsid w:val="00140C11"/>
    <w:rsid w:val="0014191C"/>
    <w:rsid w:val="00142EFE"/>
    <w:rsid w:val="00146CA2"/>
    <w:rsid w:val="00152A23"/>
    <w:rsid w:val="00154C76"/>
    <w:rsid w:val="00155D9B"/>
    <w:rsid w:val="00156B11"/>
    <w:rsid w:val="00157838"/>
    <w:rsid w:val="00161AB2"/>
    <w:rsid w:val="00162CB7"/>
    <w:rsid w:val="00162DDF"/>
    <w:rsid w:val="00164263"/>
    <w:rsid w:val="00165D76"/>
    <w:rsid w:val="001665C9"/>
    <w:rsid w:val="00166B89"/>
    <w:rsid w:val="00166F32"/>
    <w:rsid w:val="001713AF"/>
    <w:rsid w:val="001718C0"/>
    <w:rsid w:val="00171E5B"/>
    <w:rsid w:val="00171F94"/>
    <w:rsid w:val="00174832"/>
    <w:rsid w:val="00175097"/>
    <w:rsid w:val="00175D4E"/>
    <w:rsid w:val="0017668A"/>
    <w:rsid w:val="001766FE"/>
    <w:rsid w:val="001771E7"/>
    <w:rsid w:val="00177A66"/>
    <w:rsid w:val="00183661"/>
    <w:rsid w:val="001840EA"/>
    <w:rsid w:val="001911FF"/>
    <w:rsid w:val="00192006"/>
    <w:rsid w:val="00193180"/>
    <w:rsid w:val="0019530C"/>
    <w:rsid w:val="00196792"/>
    <w:rsid w:val="001A0093"/>
    <w:rsid w:val="001A073F"/>
    <w:rsid w:val="001A208C"/>
    <w:rsid w:val="001A2686"/>
    <w:rsid w:val="001A6CC3"/>
    <w:rsid w:val="001B0D2D"/>
    <w:rsid w:val="001B0FBC"/>
    <w:rsid w:val="001B1519"/>
    <w:rsid w:val="001B2C9B"/>
    <w:rsid w:val="001B2E2D"/>
    <w:rsid w:val="001B5CD2"/>
    <w:rsid w:val="001C0BEE"/>
    <w:rsid w:val="001C0F98"/>
    <w:rsid w:val="001C1E49"/>
    <w:rsid w:val="001C27C1"/>
    <w:rsid w:val="001C2A98"/>
    <w:rsid w:val="001C3B86"/>
    <w:rsid w:val="001C4D95"/>
    <w:rsid w:val="001C52C2"/>
    <w:rsid w:val="001D1110"/>
    <w:rsid w:val="001D3084"/>
    <w:rsid w:val="001D3D7D"/>
    <w:rsid w:val="001D3F2A"/>
    <w:rsid w:val="001D3FFF"/>
    <w:rsid w:val="001D4997"/>
    <w:rsid w:val="001D625F"/>
    <w:rsid w:val="001D68A4"/>
    <w:rsid w:val="001D7576"/>
    <w:rsid w:val="001E029D"/>
    <w:rsid w:val="001E0E3F"/>
    <w:rsid w:val="001E14A0"/>
    <w:rsid w:val="001E5B43"/>
    <w:rsid w:val="001E7376"/>
    <w:rsid w:val="001E79E6"/>
    <w:rsid w:val="001F0287"/>
    <w:rsid w:val="001F225C"/>
    <w:rsid w:val="001F584F"/>
    <w:rsid w:val="001F5ECC"/>
    <w:rsid w:val="002004E4"/>
    <w:rsid w:val="00200792"/>
    <w:rsid w:val="00201CFA"/>
    <w:rsid w:val="0020220D"/>
    <w:rsid w:val="00202448"/>
    <w:rsid w:val="00202D15"/>
    <w:rsid w:val="00205B3F"/>
    <w:rsid w:val="00206997"/>
    <w:rsid w:val="00212EAE"/>
    <w:rsid w:val="00213174"/>
    <w:rsid w:val="00214BEE"/>
    <w:rsid w:val="002205B8"/>
    <w:rsid w:val="00222C85"/>
    <w:rsid w:val="0022525F"/>
    <w:rsid w:val="00225720"/>
    <w:rsid w:val="002259E5"/>
    <w:rsid w:val="002260D3"/>
    <w:rsid w:val="00226140"/>
    <w:rsid w:val="002274F3"/>
    <w:rsid w:val="00227F57"/>
    <w:rsid w:val="0023094C"/>
    <w:rsid w:val="0023122C"/>
    <w:rsid w:val="00233484"/>
    <w:rsid w:val="00234303"/>
    <w:rsid w:val="00234BE3"/>
    <w:rsid w:val="00235A90"/>
    <w:rsid w:val="0023624F"/>
    <w:rsid w:val="00240A3A"/>
    <w:rsid w:val="00241E48"/>
    <w:rsid w:val="0024214E"/>
    <w:rsid w:val="002425B0"/>
    <w:rsid w:val="00242623"/>
    <w:rsid w:val="00243E29"/>
    <w:rsid w:val="00246210"/>
    <w:rsid w:val="00250558"/>
    <w:rsid w:val="0025357C"/>
    <w:rsid w:val="00253C0C"/>
    <w:rsid w:val="00256084"/>
    <w:rsid w:val="00257E0E"/>
    <w:rsid w:val="002605D1"/>
    <w:rsid w:val="00260652"/>
    <w:rsid w:val="00261606"/>
    <w:rsid w:val="00261F25"/>
    <w:rsid w:val="002648A9"/>
    <w:rsid w:val="0026536F"/>
    <w:rsid w:val="0026553C"/>
    <w:rsid w:val="002661A0"/>
    <w:rsid w:val="00266A35"/>
    <w:rsid w:val="0026790A"/>
    <w:rsid w:val="00267DD5"/>
    <w:rsid w:val="00270889"/>
    <w:rsid w:val="00274204"/>
    <w:rsid w:val="00274A0A"/>
    <w:rsid w:val="002759C7"/>
    <w:rsid w:val="00277593"/>
    <w:rsid w:val="00280909"/>
    <w:rsid w:val="00280918"/>
    <w:rsid w:val="0028100A"/>
    <w:rsid w:val="002817E8"/>
    <w:rsid w:val="00282AF6"/>
    <w:rsid w:val="00284F2B"/>
    <w:rsid w:val="0028570C"/>
    <w:rsid w:val="0028596A"/>
    <w:rsid w:val="00287085"/>
    <w:rsid w:val="00287DC0"/>
    <w:rsid w:val="00290AF9"/>
    <w:rsid w:val="00291131"/>
    <w:rsid w:val="0029355E"/>
    <w:rsid w:val="002949EE"/>
    <w:rsid w:val="00296348"/>
    <w:rsid w:val="002967CF"/>
    <w:rsid w:val="00297788"/>
    <w:rsid w:val="00297DCC"/>
    <w:rsid w:val="002A0106"/>
    <w:rsid w:val="002A1660"/>
    <w:rsid w:val="002A3285"/>
    <w:rsid w:val="002A34F9"/>
    <w:rsid w:val="002A3FBF"/>
    <w:rsid w:val="002A484B"/>
    <w:rsid w:val="002A64A6"/>
    <w:rsid w:val="002B01AB"/>
    <w:rsid w:val="002B1FE3"/>
    <w:rsid w:val="002B3301"/>
    <w:rsid w:val="002B56E3"/>
    <w:rsid w:val="002B5CB1"/>
    <w:rsid w:val="002B7B3D"/>
    <w:rsid w:val="002C1445"/>
    <w:rsid w:val="002C47D4"/>
    <w:rsid w:val="002D0F38"/>
    <w:rsid w:val="002D77E3"/>
    <w:rsid w:val="002E3049"/>
    <w:rsid w:val="002E509B"/>
    <w:rsid w:val="002E7703"/>
    <w:rsid w:val="002F2859"/>
    <w:rsid w:val="002F2FCA"/>
    <w:rsid w:val="002F6E16"/>
    <w:rsid w:val="002F6E3C"/>
    <w:rsid w:val="002F781E"/>
    <w:rsid w:val="0030117D"/>
    <w:rsid w:val="00301F30"/>
    <w:rsid w:val="003038FD"/>
    <w:rsid w:val="003039EF"/>
    <w:rsid w:val="00303C87"/>
    <w:rsid w:val="003040DD"/>
    <w:rsid w:val="003074A2"/>
    <w:rsid w:val="003108E5"/>
    <w:rsid w:val="003115A8"/>
    <w:rsid w:val="003120CB"/>
    <w:rsid w:val="003121D3"/>
    <w:rsid w:val="00312D84"/>
    <w:rsid w:val="003168CF"/>
    <w:rsid w:val="003176B9"/>
    <w:rsid w:val="00320153"/>
    <w:rsid w:val="00320367"/>
    <w:rsid w:val="00322342"/>
    <w:rsid w:val="00322871"/>
    <w:rsid w:val="003233F3"/>
    <w:rsid w:val="003240B0"/>
    <w:rsid w:val="00326FB3"/>
    <w:rsid w:val="00327618"/>
    <w:rsid w:val="003316D4"/>
    <w:rsid w:val="003321B2"/>
    <w:rsid w:val="003328FF"/>
    <w:rsid w:val="00332957"/>
    <w:rsid w:val="00332BBE"/>
    <w:rsid w:val="00333822"/>
    <w:rsid w:val="00334CD6"/>
    <w:rsid w:val="00336715"/>
    <w:rsid w:val="003401EC"/>
    <w:rsid w:val="00340957"/>
    <w:rsid w:val="00340DFD"/>
    <w:rsid w:val="0034283C"/>
    <w:rsid w:val="00344954"/>
    <w:rsid w:val="00345DE8"/>
    <w:rsid w:val="0034741C"/>
    <w:rsid w:val="00347E2F"/>
    <w:rsid w:val="00350CD7"/>
    <w:rsid w:val="00353630"/>
    <w:rsid w:val="00354934"/>
    <w:rsid w:val="00354DCA"/>
    <w:rsid w:val="00357798"/>
    <w:rsid w:val="00360C17"/>
    <w:rsid w:val="003621C6"/>
    <w:rsid w:val="003622B8"/>
    <w:rsid w:val="00363A81"/>
    <w:rsid w:val="00366B76"/>
    <w:rsid w:val="00366D54"/>
    <w:rsid w:val="00367BCA"/>
    <w:rsid w:val="003724E1"/>
    <w:rsid w:val="00373051"/>
    <w:rsid w:val="00373B8F"/>
    <w:rsid w:val="00376D95"/>
    <w:rsid w:val="00377FBB"/>
    <w:rsid w:val="00383526"/>
    <w:rsid w:val="00385140"/>
    <w:rsid w:val="0039007F"/>
    <w:rsid w:val="00393CC7"/>
    <w:rsid w:val="003941D2"/>
    <w:rsid w:val="00396302"/>
    <w:rsid w:val="003971F7"/>
    <w:rsid w:val="00397445"/>
    <w:rsid w:val="003A1149"/>
    <w:rsid w:val="003A16FC"/>
    <w:rsid w:val="003A2C8A"/>
    <w:rsid w:val="003A3221"/>
    <w:rsid w:val="003A4FCD"/>
    <w:rsid w:val="003B0944"/>
    <w:rsid w:val="003B1593"/>
    <w:rsid w:val="003B4381"/>
    <w:rsid w:val="003B4440"/>
    <w:rsid w:val="003B4A6C"/>
    <w:rsid w:val="003C1043"/>
    <w:rsid w:val="003C1A30"/>
    <w:rsid w:val="003C5505"/>
    <w:rsid w:val="003C6779"/>
    <w:rsid w:val="003C6AB8"/>
    <w:rsid w:val="003C71BE"/>
    <w:rsid w:val="003D033C"/>
    <w:rsid w:val="003D163E"/>
    <w:rsid w:val="003D2998"/>
    <w:rsid w:val="003D2F0A"/>
    <w:rsid w:val="003D3891"/>
    <w:rsid w:val="003D3FE9"/>
    <w:rsid w:val="003D5D84"/>
    <w:rsid w:val="003E0F4F"/>
    <w:rsid w:val="003E18AC"/>
    <w:rsid w:val="003E210B"/>
    <w:rsid w:val="003E2A12"/>
    <w:rsid w:val="003E3384"/>
    <w:rsid w:val="003E399D"/>
    <w:rsid w:val="003E3CA4"/>
    <w:rsid w:val="003E3FED"/>
    <w:rsid w:val="003E548E"/>
    <w:rsid w:val="003E7E5C"/>
    <w:rsid w:val="003E7EFE"/>
    <w:rsid w:val="003F2478"/>
    <w:rsid w:val="003F472A"/>
    <w:rsid w:val="00403AE6"/>
    <w:rsid w:val="00407EC8"/>
    <w:rsid w:val="0041110A"/>
    <w:rsid w:val="00411624"/>
    <w:rsid w:val="004119EA"/>
    <w:rsid w:val="004148E1"/>
    <w:rsid w:val="00414CFA"/>
    <w:rsid w:val="00415EC0"/>
    <w:rsid w:val="00420BE9"/>
    <w:rsid w:val="00423AD8"/>
    <w:rsid w:val="00423F0C"/>
    <w:rsid w:val="00423FDD"/>
    <w:rsid w:val="00424B25"/>
    <w:rsid w:val="00424C85"/>
    <w:rsid w:val="00424F80"/>
    <w:rsid w:val="004260BD"/>
    <w:rsid w:val="0043012F"/>
    <w:rsid w:val="00430F1F"/>
    <w:rsid w:val="00431131"/>
    <w:rsid w:val="004326EA"/>
    <w:rsid w:val="00435A81"/>
    <w:rsid w:val="0043683F"/>
    <w:rsid w:val="0044434C"/>
    <w:rsid w:val="0044456B"/>
    <w:rsid w:val="00447BD1"/>
    <w:rsid w:val="004507F3"/>
    <w:rsid w:val="00450AF4"/>
    <w:rsid w:val="00452D3C"/>
    <w:rsid w:val="004543D8"/>
    <w:rsid w:val="0045494F"/>
    <w:rsid w:val="00456A57"/>
    <w:rsid w:val="004572A8"/>
    <w:rsid w:val="00460377"/>
    <w:rsid w:val="0046037F"/>
    <w:rsid w:val="004607DE"/>
    <w:rsid w:val="004621AB"/>
    <w:rsid w:val="00462E1F"/>
    <w:rsid w:val="0046515C"/>
    <w:rsid w:val="004671C7"/>
    <w:rsid w:val="00471C61"/>
    <w:rsid w:val="00472F4D"/>
    <w:rsid w:val="004730BF"/>
    <w:rsid w:val="00474DCB"/>
    <w:rsid w:val="0047535C"/>
    <w:rsid w:val="004762F6"/>
    <w:rsid w:val="00477F89"/>
    <w:rsid w:val="00482C16"/>
    <w:rsid w:val="00483F77"/>
    <w:rsid w:val="0048550A"/>
    <w:rsid w:val="0048579A"/>
    <w:rsid w:val="00485870"/>
    <w:rsid w:val="00485FE8"/>
    <w:rsid w:val="00486D47"/>
    <w:rsid w:val="004912A3"/>
    <w:rsid w:val="004917AF"/>
    <w:rsid w:val="00491BE5"/>
    <w:rsid w:val="00491C87"/>
    <w:rsid w:val="00492473"/>
    <w:rsid w:val="004927DB"/>
    <w:rsid w:val="00492EB5"/>
    <w:rsid w:val="0049415F"/>
    <w:rsid w:val="00494F77"/>
    <w:rsid w:val="00496C54"/>
    <w:rsid w:val="00497721"/>
    <w:rsid w:val="004A0229"/>
    <w:rsid w:val="004A045F"/>
    <w:rsid w:val="004A127F"/>
    <w:rsid w:val="004A35D2"/>
    <w:rsid w:val="004A5D8E"/>
    <w:rsid w:val="004A71E4"/>
    <w:rsid w:val="004B1D7F"/>
    <w:rsid w:val="004B2F00"/>
    <w:rsid w:val="004B3573"/>
    <w:rsid w:val="004B634B"/>
    <w:rsid w:val="004B667A"/>
    <w:rsid w:val="004B69F6"/>
    <w:rsid w:val="004B6E31"/>
    <w:rsid w:val="004B71D8"/>
    <w:rsid w:val="004B74E0"/>
    <w:rsid w:val="004C1D66"/>
    <w:rsid w:val="004C1DD4"/>
    <w:rsid w:val="004C22AB"/>
    <w:rsid w:val="004C31D7"/>
    <w:rsid w:val="004C3DF2"/>
    <w:rsid w:val="004C4AD2"/>
    <w:rsid w:val="004C5266"/>
    <w:rsid w:val="004C6981"/>
    <w:rsid w:val="004D002B"/>
    <w:rsid w:val="004D1C7F"/>
    <w:rsid w:val="004D1F21"/>
    <w:rsid w:val="004D268C"/>
    <w:rsid w:val="004D2BED"/>
    <w:rsid w:val="004D52EF"/>
    <w:rsid w:val="004D59D8"/>
    <w:rsid w:val="004D5DA1"/>
    <w:rsid w:val="004D6923"/>
    <w:rsid w:val="004D6CBC"/>
    <w:rsid w:val="004D7910"/>
    <w:rsid w:val="004E07EF"/>
    <w:rsid w:val="004E150F"/>
    <w:rsid w:val="004E1DCA"/>
    <w:rsid w:val="004E23A1"/>
    <w:rsid w:val="004E3489"/>
    <w:rsid w:val="004E358A"/>
    <w:rsid w:val="004E3AFA"/>
    <w:rsid w:val="004E5330"/>
    <w:rsid w:val="004E6588"/>
    <w:rsid w:val="004F2742"/>
    <w:rsid w:val="004F40D6"/>
    <w:rsid w:val="004F4EC5"/>
    <w:rsid w:val="004F5372"/>
    <w:rsid w:val="004F5C73"/>
    <w:rsid w:val="005001CC"/>
    <w:rsid w:val="00500B89"/>
    <w:rsid w:val="00500F8F"/>
    <w:rsid w:val="005012F6"/>
    <w:rsid w:val="00502A0A"/>
    <w:rsid w:val="00503712"/>
    <w:rsid w:val="00505229"/>
    <w:rsid w:val="0050751E"/>
    <w:rsid w:val="00507C50"/>
    <w:rsid w:val="0051159E"/>
    <w:rsid w:val="0051207F"/>
    <w:rsid w:val="00514D40"/>
    <w:rsid w:val="00516AA9"/>
    <w:rsid w:val="00517C3A"/>
    <w:rsid w:val="00517D8A"/>
    <w:rsid w:val="005203D4"/>
    <w:rsid w:val="00521CE5"/>
    <w:rsid w:val="00527BF4"/>
    <w:rsid w:val="00530ED4"/>
    <w:rsid w:val="00531F74"/>
    <w:rsid w:val="005324BE"/>
    <w:rsid w:val="00532566"/>
    <w:rsid w:val="00534F6C"/>
    <w:rsid w:val="00535994"/>
    <w:rsid w:val="0053646D"/>
    <w:rsid w:val="00536D67"/>
    <w:rsid w:val="00537107"/>
    <w:rsid w:val="00540AAD"/>
    <w:rsid w:val="00541F38"/>
    <w:rsid w:val="00543EC1"/>
    <w:rsid w:val="0054534F"/>
    <w:rsid w:val="00546458"/>
    <w:rsid w:val="0055087C"/>
    <w:rsid w:val="00552CA4"/>
    <w:rsid w:val="00553413"/>
    <w:rsid w:val="00555983"/>
    <w:rsid w:val="005568C0"/>
    <w:rsid w:val="00557272"/>
    <w:rsid w:val="00560E31"/>
    <w:rsid w:val="00561BDA"/>
    <w:rsid w:val="00565A99"/>
    <w:rsid w:val="00566B36"/>
    <w:rsid w:val="00567DBF"/>
    <w:rsid w:val="00570802"/>
    <w:rsid w:val="005721ED"/>
    <w:rsid w:val="005761DA"/>
    <w:rsid w:val="00577EF5"/>
    <w:rsid w:val="005806C8"/>
    <w:rsid w:val="00580C07"/>
    <w:rsid w:val="00581B23"/>
    <w:rsid w:val="0058219C"/>
    <w:rsid w:val="0058335D"/>
    <w:rsid w:val="005843CF"/>
    <w:rsid w:val="0058707F"/>
    <w:rsid w:val="0058770B"/>
    <w:rsid w:val="005904BC"/>
    <w:rsid w:val="00590A3E"/>
    <w:rsid w:val="00591DBD"/>
    <w:rsid w:val="005931FE"/>
    <w:rsid w:val="00593459"/>
    <w:rsid w:val="00595C4C"/>
    <w:rsid w:val="005974F6"/>
    <w:rsid w:val="005A0028"/>
    <w:rsid w:val="005A0ACC"/>
    <w:rsid w:val="005A2F7A"/>
    <w:rsid w:val="005A6328"/>
    <w:rsid w:val="005A6902"/>
    <w:rsid w:val="005B0072"/>
    <w:rsid w:val="005B0732"/>
    <w:rsid w:val="005B1956"/>
    <w:rsid w:val="005B38A0"/>
    <w:rsid w:val="005B3B77"/>
    <w:rsid w:val="005B491C"/>
    <w:rsid w:val="005B4DBF"/>
    <w:rsid w:val="005B5DE2"/>
    <w:rsid w:val="005B674C"/>
    <w:rsid w:val="005C130B"/>
    <w:rsid w:val="005C187F"/>
    <w:rsid w:val="005C24F2"/>
    <w:rsid w:val="005C54A8"/>
    <w:rsid w:val="005C7561"/>
    <w:rsid w:val="005C763C"/>
    <w:rsid w:val="005D1E57"/>
    <w:rsid w:val="005D2F57"/>
    <w:rsid w:val="005D34F6"/>
    <w:rsid w:val="005D3EAD"/>
    <w:rsid w:val="005D4762"/>
    <w:rsid w:val="005D4F1A"/>
    <w:rsid w:val="005D6A20"/>
    <w:rsid w:val="005D7641"/>
    <w:rsid w:val="005E124C"/>
    <w:rsid w:val="005E1884"/>
    <w:rsid w:val="005E3DCE"/>
    <w:rsid w:val="005E7E69"/>
    <w:rsid w:val="005F1C3F"/>
    <w:rsid w:val="005F373A"/>
    <w:rsid w:val="005F4F87"/>
    <w:rsid w:val="005F6B0E"/>
    <w:rsid w:val="005F760E"/>
    <w:rsid w:val="005F7B1D"/>
    <w:rsid w:val="0060221D"/>
    <w:rsid w:val="0060222A"/>
    <w:rsid w:val="006070C4"/>
    <w:rsid w:val="006072F3"/>
    <w:rsid w:val="00610508"/>
    <w:rsid w:val="00610C21"/>
    <w:rsid w:val="0061156C"/>
    <w:rsid w:val="00611907"/>
    <w:rsid w:val="00611949"/>
    <w:rsid w:val="00613116"/>
    <w:rsid w:val="00615962"/>
    <w:rsid w:val="006202A6"/>
    <w:rsid w:val="0062054B"/>
    <w:rsid w:val="00620926"/>
    <w:rsid w:val="00621C4E"/>
    <w:rsid w:val="00624EAE"/>
    <w:rsid w:val="00626ABC"/>
    <w:rsid w:val="006305D7"/>
    <w:rsid w:val="00632F63"/>
    <w:rsid w:val="0063347D"/>
    <w:rsid w:val="00633A01"/>
    <w:rsid w:val="00633B97"/>
    <w:rsid w:val="006341F7"/>
    <w:rsid w:val="00634585"/>
    <w:rsid w:val="00635014"/>
    <w:rsid w:val="006355C9"/>
    <w:rsid w:val="006369CE"/>
    <w:rsid w:val="00636BF0"/>
    <w:rsid w:val="006377B2"/>
    <w:rsid w:val="006411CA"/>
    <w:rsid w:val="006450C9"/>
    <w:rsid w:val="00645BA2"/>
    <w:rsid w:val="0064605E"/>
    <w:rsid w:val="00646E9E"/>
    <w:rsid w:val="0064765A"/>
    <w:rsid w:val="006505B1"/>
    <w:rsid w:val="00650C98"/>
    <w:rsid w:val="00651999"/>
    <w:rsid w:val="006555DC"/>
    <w:rsid w:val="00657BC4"/>
    <w:rsid w:val="006619C8"/>
    <w:rsid w:val="00661C10"/>
    <w:rsid w:val="00665AA5"/>
    <w:rsid w:val="00671143"/>
    <w:rsid w:val="00671710"/>
    <w:rsid w:val="00673414"/>
    <w:rsid w:val="00676070"/>
    <w:rsid w:val="00676079"/>
    <w:rsid w:val="006761CB"/>
    <w:rsid w:val="00676301"/>
    <w:rsid w:val="00676ECD"/>
    <w:rsid w:val="00677D0A"/>
    <w:rsid w:val="0068182E"/>
    <w:rsid w:val="0068185F"/>
    <w:rsid w:val="00686511"/>
    <w:rsid w:val="00693A4D"/>
    <w:rsid w:val="00693B2F"/>
    <w:rsid w:val="00693D8C"/>
    <w:rsid w:val="00693FB8"/>
    <w:rsid w:val="006A01CF"/>
    <w:rsid w:val="006A441A"/>
    <w:rsid w:val="006A60DD"/>
    <w:rsid w:val="006A6C32"/>
    <w:rsid w:val="006B0679"/>
    <w:rsid w:val="006B074C"/>
    <w:rsid w:val="006B2FD3"/>
    <w:rsid w:val="006B39D6"/>
    <w:rsid w:val="006B3B84"/>
    <w:rsid w:val="006B4E7C"/>
    <w:rsid w:val="006B5D8C"/>
    <w:rsid w:val="006B72D4"/>
    <w:rsid w:val="006C11CC"/>
    <w:rsid w:val="006C171F"/>
    <w:rsid w:val="006C1AEB"/>
    <w:rsid w:val="006C2108"/>
    <w:rsid w:val="006C57FE"/>
    <w:rsid w:val="006C668E"/>
    <w:rsid w:val="006D0361"/>
    <w:rsid w:val="006D50E5"/>
    <w:rsid w:val="006D6A87"/>
    <w:rsid w:val="006D6F2D"/>
    <w:rsid w:val="006D7B01"/>
    <w:rsid w:val="006E47F9"/>
    <w:rsid w:val="006E4B63"/>
    <w:rsid w:val="006E6C56"/>
    <w:rsid w:val="006E7330"/>
    <w:rsid w:val="006E7E71"/>
    <w:rsid w:val="006F06B0"/>
    <w:rsid w:val="006F06E4"/>
    <w:rsid w:val="006F2316"/>
    <w:rsid w:val="006F30FB"/>
    <w:rsid w:val="006F4F72"/>
    <w:rsid w:val="006F51AF"/>
    <w:rsid w:val="006F7B41"/>
    <w:rsid w:val="006F7D9B"/>
    <w:rsid w:val="007003E1"/>
    <w:rsid w:val="0070073B"/>
    <w:rsid w:val="00702B5D"/>
    <w:rsid w:val="00702E6F"/>
    <w:rsid w:val="00703ED2"/>
    <w:rsid w:val="007046AC"/>
    <w:rsid w:val="00705235"/>
    <w:rsid w:val="00706E68"/>
    <w:rsid w:val="00707B8D"/>
    <w:rsid w:val="00713636"/>
    <w:rsid w:val="007140F1"/>
    <w:rsid w:val="00714B8C"/>
    <w:rsid w:val="0071675D"/>
    <w:rsid w:val="00717656"/>
    <w:rsid w:val="00717736"/>
    <w:rsid w:val="00717E62"/>
    <w:rsid w:val="00721934"/>
    <w:rsid w:val="00722988"/>
    <w:rsid w:val="007229F0"/>
    <w:rsid w:val="0073039B"/>
    <w:rsid w:val="00730CE7"/>
    <w:rsid w:val="00732B47"/>
    <w:rsid w:val="00734CE1"/>
    <w:rsid w:val="00735CF5"/>
    <w:rsid w:val="0074063A"/>
    <w:rsid w:val="00740C31"/>
    <w:rsid w:val="00741719"/>
    <w:rsid w:val="00742AA4"/>
    <w:rsid w:val="00743BA1"/>
    <w:rsid w:val="00745F1E"/>
    <w:rsid w:val="00747078"/>
    <w:rsid w:val="007515FE"/>
    <w:rsid w:val="00754F51"/>
    <w:rsid w:val="00756EC4"/>
    <w:rsid w:val="007601D0"/>
    <w:rsid w:val="007603BB"/>
    <w:rsid w:val="0076109D"/>
    <w:rsid w:val="007654B3"/>
    <w:rsid w:val="00767107"/>
    <w:rsid w:val="00767785"/>
    <w:rsid w:val="007678D9"/>
    <w:rsid w:val="00773617"/>
    <w:rsid w:val="0077390D"/>
    <w:rsid w:val="00773BFD"/>
    <w:rsid w:val="00773D46"/>
    <w:rsid w:val="007743B3"/>
    <w:rsid w:val="00774490"/>
    <w:rsid w:val="0077581E"/>
    <w:rsid w:val="0077597B"/>
    <w:rsid w:val="007773DF"/>
    <w:rsid w:val="0078031A"/>
    <w:rsid w:val="007819FF"/>
    <w:rsid w:val="00782E97"/>
    <w:rsid w:val="0078360C"/>
    <w:rsid w:val="00784A4C"/>
    <w:rsid w:val="00784BC6"/>
    <w:rsid w:val="00784E4D"/>
    <w:rsid w:val="0078523D"/>
    <w:rsid w:val="007872D1"/>
    <w:rsid w:val="00790674"/>
    <w:rsid w:val="0079090E"/>
    <w:rsid w:val="007931DF"/>
    <w:rsid w:val="00794763"/>
    <w:rsid w:val="00796684"/>
    <w:rsid w:val="00797B8F"/>
    <w:rsid w:val="007A0172"/>
    <w:rsid w:val="007A1804"/>
    <w:rsid w:val="007A1BA0"/>
    <w:rsid w:val="007A215A"/>
    <w:rsid w:val="007A2511"/>
    <w:rsid w:val="007A260E"/>
    <w:rsid w:val="007A2D80"/>
    <w:rsid w:val="007A457B"/>
    <w:rsid w:val="007A4D4C"/>
    <w:rsid w:val="007A4DD6"/>
    <w:rsid w:val="007A5CB9"/>
    <w:rsid w:val="007B20AE"/>
    <w:rsid w:val="007B4900"/>
    <w:rsid w:val="007B6B07"/>
    <w:rsid w:val="007B6D43"/>
    <w:rsid w:val="007B749A"/>
    <w:rsid w:val="007B7C6E"/>
    <w:rsid w:val="007C2AAD"/>
    <w:rsid w:val="007C3721"/>
    <w:rsid w:val="007C3D0C"/>
    <w:rsid w:val="007D3C68"/>
    <w:rsid w:val="007D44D7"/>
    <w:rsid w:val="007D621A"/>
    <w:rsid w:val="007D7C58"/>
    <w:rsid w:val="007E058A"/>
    <w:rsid w:val="007E2887"/>
    <w:rsid w:val="007E36C7"/>
    <w:rsid w:val="007E5278"/>
    <w:rsid w:val="007E6562"/>
    <w:rsid w:val="007E749C"/>
    <w:rsid w:val="007F1023"/>
    <w:rsid w:val="007F1B5C"/>
    <w:rsid w:val="007F21B6"/>
    <w:rsid w:val="007F250B"/>
    <w:rsid w:val="00801257"/>
    <w:rsid w:val="00802AE3"/>
    <w:rsid w:val="00803B0A"/>
    <w:rsid w:val="00804DED"/>
    <w:rsid w:val="00805B96"/>
    <w:rsid w:val="00806027"/>
    <w:rsid w:val="008064B1"/>
    <w:rsid w:val="008105BE"/>
    <w:rsid w:val="008115A5"/>
    <w:rsid w:val="00811D46"/>
    <w:rsid w:val="00813F5C"/>
    <w:rsid w:val="0081415D"/>
    <w:rsid w:val="00815A0E"/>
    <w:rsid w:val="00820229"/>
    <w:rsid w:val="00821611"/>
    <w:rsid w:val="00822448"/>
    <w:rsid w:val="00822700"/>
    <w:rsid w:val="00822ABE"/>
    <w:rsid w:val="00822B37"/>
    <w:rsid w:val="008244D1"/>
    <w:rsid w:val="00824739"/>
    <w:rsid w:val="00824B8C"/>
    <w:rsid w:val="008277DF"/>
    <w:rsid w:val="00827F51"/>
    <w:rsid w:val="0083104E"/>
    <w:rsid w:val="00833D4A"/>
    <w:rsid w:val="00834155"/>
    <w:rsid w:val="008343BE"/>
    <w:rsid w:val="008348CD"/>
    <w:rsid w:val="00836535"/>
    <w:rsid w:val="00840FB4"/>
    <w:rsid w:val="008410B2"/>
    <w:rsid w:val="00841780"/>
    <w:rsid w:val="00841F3A"/>
    <w:rsid w:val="00842720"/>
    <w:rsid w:val="008500A0"/>
    <w:rsid w:val="008524E5"/>
    <w:rsid w:val="0085351C"/>
    <w:rsid w:val="0085435A"/>
    <w:rsid w:val="008549CA"/>
    <w:rsid w:val="008556C3"/>
    <w:rsid w:val="0085687C"/>
    <w:rsid w:val="00856F72"/>
    <w:rsid w:val="008579E5"/>
    <w:rsid w:val="008611C1"/>
    <w:rsid w:val="00864C4C"/>
    <w:rsid w:val="0086528B"/>
    <w:rsid w:val="00866E96"/>
    <w:rsid w:val="008670A7"/>
    <w:rsid w:val="008706C5"/>
    <w:rsid w:val="00872B63"/>
    <w:rsid w:val="00872F1A"/>
    <w:rsid w:val="00872F38"/>
    <w:rsid w:val="008731D8"/>
    <w:rsid w:val="00873707"/>
    <w:rsid w:val="0087436E"/>
    <w:rsid w:val="00874B20"/>
    <w:rsid w:val="008757C6"/>
    <w:rsid w:val="008763E1"/>
    <w:rsid w:val="0087775C"/>
    <w:rsid w:val="00877EC8"/>
    <w:rsid w:val="00880F36"/>
    <w:rsid w:val="00885530"/>
    <w:rsid w:val="00887B84"/>
    <w:rsid w:val="008910D1"/>
    <w:rsid w:val="00891435"/>
    <w:rsid w:val="0089296C"/>
    <w:rsid w:val="0089383B"/>
    <w:rsid w:val="0089419A"/>
    <w:rsid w:val="00894927"/>
    <w:rsid w:val="008950FE"/>
    <w:rsid w:val="008954D6"/>
    <w:rsid w:val="0089614A"/>
    <w:rsid w:val="00896ABD"/>
    <w:rsid w:val="00897AB6"/>
    <w:rsid w:val="00897DA8"/>
    <w:rsid w:val="008A1F74"/>
    <w:rsid w:val="008A3380"/>
    <w:rsid w:val="008A59F2"/>
    <w:rsid w:val="008A7826"/>
    <w:rsid w:val="008A7A9C"/>
    <w:rsid w:val="008B5218"/>
    <w:rsid w:val="008B7102"/>
    <w:rsid w:val="008B7B74"/>
    <w:rsid w:val="008C2937"/>
    <w:rsid w:val="008C3B7D"/>
    <w:rsid w:val="008D0F90"/>
    <w:rsid w:val="008D2A9E"/>
    <w:rsid w:val="008D3715"/>
    <w:rsid w:val="008D5360"/>
    <w:rsid w:val="008D5465"/>
    <w:rsid w:val="008D5E61"/>
    <w:rsid w:val="008D60C3"/>
    <w:rsid w:val="008D7EB7"/>
    <w:rsid w:val="008D7EC5"/>
    <w:rsid w:val="008E05EA"/>
    <w:rsid w:val="008E3684"/>
    <w:rsid w:val="008E43FA"/>
    <w:rsid w:val="008E57F5"/>
    <w:rsid w:val="008E6BE7"/>
    <w:rsid w:val="008E7606"/>
    <w:rsid w:val="008F19FD"/>
    <w:rsid w:val="008F1DAA"/>
    <w:rsid w:val="008F22E4"/>
    <w:rsid w:val="008F3EBD"/>
    <w:rsid w:val="008F5D28"/>
    <w:rsid w:val="008F5FFE"/>
    <w:rsid w:val="008F60B2"/>
    <w:rsid w:val="008F6EBB"/>
    <w:rsid w:val="008F7C41"/>
    <w:rsid w:val="008F7DEE"/>
    <w:rsid w:val="00901AB7"/>
    <w:rsid w:val="00901C70"/>
    <w:rsid w:val="00901E11"/>
    <w:rsid w:val="009031E2"/>
    <w:rsid w:val="00905085"/>
    <w:rsid w:val="0091276C"/>
    <w:rsid w:val="009145BE"/>
    <w:rsid w:val="00914974"/>
    <w:rsid w:val="00914D39"/>
    <w:rsid w:val="009165AC"/>
    <w:rsid w:val="00916FFC"/>
    <w:rsid w:val="0092053F"/>
    <w:rsid w:val="0092340A"/>
    <w:rsid w:val="0092566A"/>
    <w:rsid w:val="009313D9"/>
    <w:rsid w:val="00935B7F"/>
    <w:rsid w:val="00941293"/>
    <w:rsid w:val="00942508"/>
    <w:rsid w:val="00946372"/>
    <w:rsid w:val="00946F59"/>
    <w:rsid w:val="0095032B"/>
    <w:rsid w:val="00950B13"/>
    <w:rsid w:val="00950C17"/>
    <w:rsid w:val="009516C1"/>
    <w:rsid w:val="00951FAF"/>
    <w:rsid w:val="009538A7"/>
    <w:rsid w:val="00954681"/>
    <w:rsid w:val="00954740"/>
    <w:rsid w:val="009557BC"/>
    <w:rsid w:val="00955AE5"/>
    <w:rsid w:val="00955D98"/>
    <w:rsid w:val="00956F7B"/>
    <w:rsid w:val="00960978"/>
    <w:rsid w:val="00962122"/>
    <w:rsid w:val="00962E71"/>
    <w:rsid w:val="00963ABC"/>
    <w:rsid w:val="00965D21"/>
    <w:rsid w:val="00967764"/>
    <w:rsid w:val="00970B0E"/>
    <w:rsid w:val="00970BB9"/>
    <w:rsid w:val="009726EE"/>
    <w:rsid w:val="00972846"/>
    <w:rsid w:val="00972CDE"/>
    <w:rsid w:val="009733DD"/>
    <w:rsid w:val="00975573"/>
    <w:rsid w:val="00976D03"/>
    <w:rsid w:val="00976D5A"/>
    <w:rsid w:val="00977B30"/>
    <w:rsid w:val="00980DFD"/>
    <w:rsid w:val="00982F41"/>
    <w:rsid w:val="00984B53"/>
    <w:rsid w:val="00985090"/>
    <w:rsid w:val="00986101"/>
    <w:rsid w:val="00987710"/>
    <w:rsid w:val="009904AB"/>
    <w:rsid w:val="00992833"/>
    <w:rsid w:val="00995688"/>
    <w:rsid w:val="009958A6"/>
    <w:rsid w:val="00996456"/>
    <w:rsid w:val="009A04F5"/>
    <w:rsid w:val="009A08E0"/>
    <w:rsid w:val="009A144E"/>
    <w:rsid w:val="009A15EF"/>
    <w:rsid w:val="009A38A5"/>
    <w:rsid w:val="009A463A"/>
    <w:rsid w:val="009A5B73"/>
    <w:rsid w:val="009A5F32"/>
    <w:rsid w:val="009A6169"/>
    <w:rsid w:val="009B118B"/>
    <w:rsid w:val="009B1737"/>
    <w:rsid w:val="009B3D4B"/>
    <w:rsid w:val="009B4E63"/>
    <w:rsid w:val="009B5B99"/>
    <w:rsid w:val="009B6EFC"/>
    <w:rsid w:val="009C1FD0"/>
    <w:rsid w:val="009C2DF8"/>
    <w:rsid w:val="009C31BF"/>
    <w:rsid w:val="009C45C1"/>
    <w:rsid w:val="009C496C"/>
    <w:rsid w:val="009C5531"/>
    <w:rsid w:val="009C5999"/>
    <w:rsid w:val="009C6065"/>
    <w:rsid w:val="009C68B7"/>
    <w:rsid w:val="009C725E"/>
    <w:rsid w:val="009C7C1B"/>
    <w:rsid w:val="009D0834"/>
    <w:rsid w:val="009D095A"/>
    <w:rsid w:val="009D0A1E"/>
    <w:rsid w:val="009D2AE3"/>
    <w:rsid w:val="009D52BC"/>
    <w:rsid w:val="009D6347"/>
    <w:rsid w:val="009D79BE"/>
    <w:rsid w:val="009D7D0A"/>
    <w:rsid w:val="009E09D9"/>
    <w:rsid w:val="009E216A"/>
    <w:rsid w:val="009E77E3"/>
    <w:rsid w:val="009E78E4"/>
    <w:rsid w:val="009F01B1"/>
    <w:rsid w:val="009F0DBB"/>
    <w:rsid w:val="009F0DD2"/>
    <w:rsid w:val="009F3887"/>
    <w:rsid w:val="009F3E27"/>
    <w:rsid w:val="009F40DC"/>
    <w:rsid w:val="009F659A"/>
    <w:rsid w:val="009F732B"/>
    <w:rsid w:val="009F7D16"/>
    <w:rsid w:val="00A01FE0"/>
    <w:rsid w:val="00A02FE9"/>
    <w:rsid w:val="00A0524A"/>
    <w:rsid w:val="00A064A9"/>
    <w:rsid w:val="00A06945"/>
    <w:rsid w:val="00A07A70"/>
    <w:rsid w:val="00A10656"/>
    <w:rsid w:val="00A113C0"/>
    <w:rsid w:val="00A11BC1"/>
    <w:rsid w:val="00A12FA6"/>
    <w:rsid w:val="00A1339B"/>
    <w:rsid w:val="00A134CC"/>
    <w:rsid w:val="00A14ABA"/>
    <w:rsid w:val="00A14F8E"/>
    <w:rsid w:val="00A21AAD"/>
    <w:rsid w:val="00A22314"/>
    <w:rsid w:val="00A24CB6"/>
    <w:rsid w:val="00A25865"/>
    <w:rsid w:val="00A26CD2"/>
    <w:rsid w:val="00A27667"/>
    <w:rsid w:val="00A276EA"/>
    <w:rsid w:val="00A32979"/>
    <w:rsid w:val="00A33A30"/>
    <w:rsid w:val="00A34A67"/>
    <w:rsid w:val="00A37462"/>
    <w:rsid w:val="00A4021C"/>
    <w:rsid w:val="00A4044C"/>
    <w:rsid w:val="00A4256C"/>
    <w:rsid w:val="00A431AD"/>
    <w:rsid w:val="00A43C1B"/>
    <w:rsid w:val="00A43D39"/>
    <w:rsid w:val="00A444CB"/>
    <w:rsid w:val="00A459E1"/>
    <w:rsid w:val="00A46483"/>
    <w:rsid w:val="00A46AC4"/>
    <w:rsid w:val="00A478A5"/>
    <w:rsid w:val="00A50305"/>
    <w:rsid w:val="00A51193"/>
    <w:rsid w:val="00A52296"/>
    <w:rsid w:val="00A546BF"/>
    <w:rsid w:val="00A55661"/>
    <w:rsid w:val="00A56A7D"/>
    <w:rsid w:val="00A57F7A"/>
    <w:rsid w:val="00A60309"/>
    <w:rsid w:val="00A61B70"/>
    <w:rsid w:val="00A61FA8"/>
    <w:rsid w:val="00A62A70"/>
    <w:rsid w:val="00A636A8"/>
    <w:rsid w:val="00A637F4"/>
    <w:rsid w:val="00A64240"/>
    <w:rsid w:val="00A64DF2"/>
    <w:rsid w:val="00A65485"/>
    <w:rsid w:val="00A66257"/>
    <w:rsid w:val="00A66920"/>
    <w:rsid w:val="00A66E05"/>
    <w:rsid w:val="00A67655"/>
    <w:rsid w:val="00A70753"/>
    <w:rsid w:val="00A712D2"/>
    <w:rsid w:val="00A76D61"/>
    <w:rsid w:val="00A8080B"/>
    <w:rsid w:val="00A80BF0"/>
    <w:rsid w:val="00A82A9F"/>
    <w:rsid w:val="00A82C8A"/>
    <w:rsid w:val="00A8346B"/>
    <w:rsid w:val="00A84080"/>
    <w:rsid w:val="00A852FF"/>
    <w:rsid w:val="00A87337"/>
    <w:rsid w:val="00A90C97"/>
    <w:rsid w:val="00A915BB"/>
    <w:rsid w:val="00A92818"/>
    <w:rsid w:val="00A92DDC"/>
    <w:rsid w:val="00A95B56"/>
    <w:rsid w:val="00A9605A"/>
    <w:rsid w:val="00A960C8"/>
    <w:rsid w:val="00A96604"/>
    <w:rsid w:val="00A96BBA"/>
    <w:rsid w:val="00A96F8E"/>
    <w:rsid w:val="00AA03DF"/>
    <w:rsid w:val="00AA1B4F"/>
    <w:rsid w:val="00AA21D8"/>
    <w:rsid w:val="00AA271A"/>
    <w:rsid w:val="00AA3270"/>
    <w:rsid w:val="00AA375A"/>
    <w:rsid w:val="00AA54F3"/>
    <w:rsid w:val="00AA6B43"/>
    <w:rsid w:val="00AA720D"/>
    <w:rsid w:val="00AA7B1F"/>
    <w:rsid w:val="00AB2539"/>
    <w:rsid w:val="00AB3145"/>
    <w:rsid w:val="00AB367A"/>
    <w:rsid w:val="00AB7BF8"/>
    <w:rsid w:val="00AC01D1"/>
    <w:rsid w:val="00AC0AB2"/>
    <w:rsid w:val="00AC0E9F"/>
    <w:rsid w:val="00AC3A4C"/>
    <w:rsid w:val="00AC4161"/>
    <w:rsid w:val="00AC52A5"/>
    <w:rsid w:val="00AC650D"/>
    <w:rsid w:val="00AC6E28"/>
    <w:rsid w:val="00AC6EFD"/>
    <w:rsid w:val="00AC7151"/>
    <w:rsid w:val="00AD460A"/>
    <w:rsid w:val="00AD50C8"/>
    <w:rsid w:val="00AD5BEC"/>
    <w:rsid w:val="00AD6A05"/>
    <w:rsid w:val="00AE0792"/>
    <w:rsid w:val="00AE118B"/>
    <w:rsid w:val="00AE2045"/>
    <w:rsid w:val="00AE272B"/>
    <w:rsid w:val="00AE3E3A"/>
    <w:rsid w:val="00AE7322"/>
    <w:rsid w:val="00AE77B4"/>
    <w:rsid w:val="00AE7C1A"/>
    <w:rsid w:val="00AE7DF8"/>
    <w:rsid w:val="00AF0D9C"/>
    <w:rsid w:val="00AF13AB"/>
    <w:rsid w:val="00AF1D36"/>
    <w:rsid w:val="00AF280B"/>
    <w:rsid w:val="00AF3FE8"/>
    <w:rsid w:val="00AF4A59"/>
    <w:rsid w:val="00AF5F75"/>
    <w:rsid w:val="00AF6001"/>
    <w:rsid w:val="00AF7B59"/>
    <w:rsid w:val="00B01A16"/>
    <w:rsid w:val="00B079FE"/>
    <w:rsid w:val="00B07F45"/>
    <w:rsid w:val="00B1021A"/>
    <w:rsid w:val="00B10271"/>
    <w:rsid w:val="00B12A3D"/>
    <w:rsid w:val="00B140D9"/>
    <w:rsid w:val="00B1481A"/>
    <w:rsid w:val="00B15A1F"/>
    <w:rsid w:val="00B15F2B"/>
    <w:rsid w:val="00B15FE9"/>
    <w:rsid w:val="00B2148A"/>
    <w:rsid w:val="00B220C2"/>
    <w:rsid w:val="00B2276E"/>
    <w:rsid w:val="00B23B30"/>
    <w:rsid w:val="00B2400A"/>
    <w:rsid w:val="00B24E4F"/>
    <w:rsid w:val="00B25B32"/>
    <w:rsid w:val="00B25CA1"/>
    <w:rsid w:val="00B2616A"/>
    <w:rsid w:val="00B313D4"/>
    <w:rsid w:val="00B32616"/>
    <w:rsid w:val="00B32AA2"/>
    <w:rsid w:val="00B32D57"/>
    <w:rsid w:val="00B357CB"/>
    <w:rsid w:val="00B36AF0"/>
    <w:rsid w:val="00B36C42"/>
    <w:rsid w:val="00B36C6B"/>
    <w:rsid w:val="00B36FB0"/>
    <w:rsid w:val="00B37305"/>
    <w:rsid w:val="00B41851"/>
    <w:rsid w:val="00B42EA7"/>
    <w:rsid w:val="00B51845"/>
    <w:rsid w:val="00B51923"/>
    <w:rsid w:val="00B5337C"/>
    <w:rsid w:val="00B53FDE"/>
    <w:rsid w:val="00B56397"/>
    <w:rsid w:val="00B571DA"/>
    <w:rsid w:val="00B6027B"/>
    <w:rsid w:val="00B6070F"/>
    <w:rsid w:val="00B61BDC"/>
    <w:rsid w:val="00B61E0F"/>
    <w:rsid w:val="00B636C8"/>
    <w:rsid w:val="00B647D3"/>
    <w:rsid w:val="00B65EDB"/>
    <w:rsid w:val="00B66D33"/>
    <w:rsid w:val="00B67AFF"/>
    <w:rsid w:val="00B67C41"/>
    <w:rsid w:val="00B70B59"/>
    <w:rsid w:val="00B72D52"/>
    <w:rsid w:val="00B73657"/>
    <w:rsid w:val="00B739B3"/>
    <w:rsid w:val="00B741AF"/>
    <w:rsid w:val="00B742A5"/>
    <w:rsid w:val="00B74554"/>
    <w:rsid w:val="00B74A1E"/>
    <w:rsid w:val="00B817DD"/>
    <w:rsid w:val="00B81B15"/>
    <w:rsid w:val="00B8417B"/>
    <w:rsid w:val="00B86CAB"/>
    <w:rsid w:val="00B900F1"/>
    <w:rsid w:val="00B915AE"/>
    <w:rsid w:val="00B9163E"/>
    <w:rsid w:val="00B93F3A"/>
    <w:rsid w:val="00B97A8F"/>
    <w:rsid w:val="00BA1283"/>
    <w:rsid w:val="00BA1735"/>
    <w:rsid w:val="00BA19FA"/>
    <w:rsid w:val="00BA3BC5"/>
    <w:rsid w:val="00BA4288"/>
    <w:rsid w:val="00BA6907"/>
    <w:rsid w:val="00BB05AC"/>
    <w:rsid w:val="00BB0902"/>
    <w:rsid w:val="00BB1F9C"/>
    <w:rsid w:val="00BB35FB"/>
    <w:rsid w:val="00BB41DF"/>
    <w:rsid w:val="00BB48E5"/>
    <w:rsid w:val="00BB5607"/>
    <w:rsid w:val="00BB5ACA"/>
    <w:rsid w:val="00BB627F"/>
    <w:rsid w:val="00BC0C17"/>
    <w:rsid w:val="00BC134C"/>
    <w:rsid w:val="00BC2169"/>
    <w:rsid w:val="00BC244A"/>
    <w:rsid w:val="00BC3823"/>
    <w:rsid w:val="00BC5841"/>
    <w:rsid w:val="00BC5E38"/>
    <w:rsid w:val="00BC683D"/>
    <w:rsid w:val="00BD201A"/>
    <w:rsid w:val="00BD2A70"/>
    <w:rsid w:val="00BD2DC4"/>
    <w:rsid w:val="00BD2EF0"/>
    <w:rsid w:val="00BD35C5"/>
    <w:rsid w:val="00BD42EF"/>
    <w:rsid w:val="00BD60B4"/>
    <w:rsid w:val="00BD6CF4"/>
    <w:rsid w:val="00BD796B"/>
    <w:rsid w:val="00BD7DB9"/>
    <w:rsid w:val="00BE40C0"/>
    <w:rsid w:val="00BE445C"/>
    <w:rsid w:val="00BE5F4A"/>
    <w:rsid w:val="00BE7AEF"/>
    <w:rsid w:val="00BF09B0"/>
    <w:rsid w:val="00BF1544"/>
    <w:rsid w:val="00BF1B53"/>
    <w:rsid w:val="00BF246D"/>
    <w:rsid w:val="00BF2682"/>
    <w:rsid w:val="00C00AB0"/>
    <w:rsid w:val="00C03196"/>
    <w:rsid w:val="00C0386B"/>
    <w:rsid w:val="00C04830"/>
    <w:rsid w:val="00C057A3"/>
    <w:rsid w:val="00C06D78"/>
    <w:rsid w:val="00C06F06"/>
    <w:rsid w:val="00C12288"/>
    <w:rsid w:val="00C16479"/>
    <w:rsid w:val="00C16859"/>
    <w:rsid w:val="00C16B6C"/>
    <w:rsid w:val="00C17BFF"/>
    <w:rsid w:val="00C20FAD"/>
    <w:rsid w:val="00C2375F"/>
    <w:rsid w:val="00C247CB"/>
    <w:rsid w:val="00C25EE3"/>
    <w:rsid w:val="00C32D8C"/>
    <w:rsid w:val="00C32E66"/>
    <w:rsid w:val="00C3355F"/>
    <w:rsid w:val="00C33A04"/>
    <w:rsid w:val="00C355C3"/>
    <w:rsid w:val="00C3569A"/>
    <w:rsid w:val="00C35718"/>
    <w:rsid w:val="00C357D5"/>
    <w:rsid w:val="00C4062E"/>
    <w:rsid w:val="00C42D5D"/>
    <w:rsid w:val="00C43F48"/>
    <w:rsid w:val="00C448FF"/>
    <w:rsid w:val="00C45E57"/>
    <w:rsid w:val="00C4688B"/>
    <w:rsid w:val="00C46B18"/>
    <w:rsid w:val="00C47D0F"/>
    <w:rsid w:val="00C52463"/>
    <w:rsid w:val="00C52F29"/>
    <w:rsid w:val="00C54429"/>
    <w:rsid w:val="00C54778"/>
    <w:rsid w:val="00C54F88"/>
    <w:rsid w:val="00C55298"/>
    <w:rsid w:val="00C56CE6"/>
    <w:rsid w:val="00C5745F"/>
    <w:rsid w:val="00C60005"/>
    <w:rsid w:val="00C60BFF"/>
    <w:rsid w:val="00C61A98"/>
    <w:rsid w:val="00C63201"/>
    <w:rsid w:val="00C64124"/>
    <w:rsid w:val="00C64E62"/>
    <w:rsid w:val="00C651D5"/>
    <w:rsid w:val="00C6595A"/>
    <w:rsid w:val="00C65CCC"/>
    <w:rsid w:val="00C65DA9"/>
    <w:rsid w:val="00C70109"/>
    <w:rsid w:val="00C7064D"/>
    <w:rsid w:val="00C74F1A"/>
    <w:rsid w:val="00C7618F"/>
    <w:rsid w:val="00C765A9"/>
    <w:rsid w:val="00C81157"/>
    <w:rsid w:val="00C8162D"/>
    <w:rsid w:val="00C830BB"/>
    <w:rsid w:val="00C83878"/>
    <w:rsid w:val="00C83A0B"/>
    <w:rsid w:val="00C842D0"/>
    <w:rsid w:val="00C84ED1"/>
    <w:rsid w:val="00C85B4D"/>
    <w:rsid w:val="00C863CC"/>
    <w:rsid w:val="00C86BCC"/>
    <w:rsid w:val="00C87719"/>
    <w:rsid w:val="00C9038F"/>
    <w:rsid w:val="00C9065C"/>
    <w:rsid w:val="00C91341"/>
    <w:rsid w:val="00C92AAB"/>
    <w:rsid w:val="00C95D4C"/>
    <w:rsid w:val="00C9637F"/>
    <w:rsid w:val="00C9708A"/>
    <w:rsid w:val="00C97FE9"/>
    <w:rsid w:val="00CA2435"/>
    <w:rsid w:val="00CA3ABC"/>
    <w:rsid w:val="00CA4044"/>
    <w:rsid w:val="00CA4068"/>
    <w:rsid w:val="00CA67F4"/>
    <w:rsid w:val="00CA766C"/>
    <w:rsid w:val="00CB009A"/>
    <w:rsid w:val="00CB0D06"/>
    <w:rsid w:val="00CB37F8"/>
    <w:rsid w:val="00CB48FB"/>
    <w:rsid w:val="00CB4BCC"/>
    <w:rsid w:val="00CB55D4"/>
    <w:rsid w:val="00CB7DC3"/>
    <w:rsid w:val="00CC0367"/>
    <w:rsid w:val="00CC2318"/>
    <w:rsid w:val="00CC2D43"/>
    <w:rsid w:val="00CC5BE1"/>
    <w:rsid w:val="00CC5EC1"/>
    <w:rsid w:val="00CC745E"/>
    <w:rsid w:val="00CC75A2"/>
    <w:rsid w:val="00CC7A18"/>
    <w:rsid w:val="00CD0E2F"/>
    <w:rsid w:val="00CD1A86"/>
    <w:rsid w:val="00CD1D49"/>
    <w:rsid w:val="00CD2F20"/>
    <w:rsid w:val="00CD6B20"/>
    <w:rsid w:val="00CD74D9"/>
    <w:rsid w:val="00CE1339"/>
    <w:rsid w:val="00CE4217"/>
    <w:rsid w:val="00CE61CC"/>
    <w:rsid w:val="00CE6E42"/>
    <w:rsid w:val="00CF01FC"/>
    <w:rsid w:val="00CF20B7"/>
    <w:rsid w:val="00CF283B"/>
    <w:rsid w:val="00CF2902"/>
    <w:rsid w:val="00CF5CFA"/>
    <w:rsid w:val="00CF6692"/>
    <w:rsid w:val="00CF704C"/>
    <w:rsid w:val="00CF7441"/>
    <w:rsid w:val="00D007DD"/>
    <w:rsid w:val="00D00D16"/>
    <w:rsid w:val="00D03C6C"/>
    <w:rsid w:val="00D04760"/>
    <w:rsid w:val="00D04A95"/>
    <w:rsid w:val="00D06288"/>
    <w:rsid w:val="00D068C7"/>
    <w:rsid w:val="00D0711C"/>
    <w:rsid w:val="00D128A4"/>
    <w:rsid w:val="00D147C8"/>
    <w:rsid w:val="00D15131"/>
    <w:rsid w:val="00D16FA2"/>
    <w:rsid w:val="00D17406"/>
    <w:rsid w:val="00D20954"/>
    <w:rsid w:val="00D21C39"/>
    <w:rsid w:val="00D21FC6"/>
    <w:rsid w:val="00D22177"/>
    <w:rsid w:val="00D2243A"/>
    <w:rsid w:val="00D23089"/>
    <w:rsid w:val="00D2319A"/>
    <w:rsid w:val="00D254A9"/>
    <w:rsid w:val="00D30663"/>
    <w:rsid w:val="00D306CD"/>
    <w:rsid w:val="00D30CF4"/>
    <w:rsid w:val="00D3104C"/>
    <w:rsid w:val="00D31B14"/>
    <w:rsid w:val="00D32758"/>
    <w:rsid w:val="00D33393"/>
    <w:rsid w:val="00D33D36"/>
    <w:rsid w:val="00D34BF2"/>
    <w:rsid w:val="00D34CF6"/>
    <w:rsid w:val="00D34D94"/>
    <w:rsid w:val="00D35E2E"/>
    <w:rsid w:val="00D36388"/>
    <w:rsid w:val="00D409E2"/>
    <w:rsid w:val="00D427D7"/>
    <w:rsid w:val="00D42AF8"/>
    <w:rsid w:val="00D43390"/>
    <w:rsid w:val="00D44E62"/>
    <w:rsid w:val="00D51570"/>
    <w:rsid w:val="00D51F3C"/>
    <w:rsid w:val="00D548FD"/>
    <w:rsid w:val="00D54950"/>
    <w:rsid w:val="00D5502D"/>
    <w:rsid w:val="00D556AD"/>
    <w:rsid w:val="00D56480"/>
    <w:rsid w:val="00D60381"/>
    <w:rsid w:val="00D616DE"/>
    <w:rsid w:val="00D62201"/>
    <w:rsid w:val="00D651D1"/>
    <w:rsid w:val="00D651E1"/>
    <w:rsid w:val="00D6690A"/>
    <w:rsid w:val="00D70A16"/>
    <w:rsid w:val="00D70A6B"/>
    <w:rsid w:val="00D717BB"/>
    <w:rsid w:val="00D71A50"/>
    <w:rsid w:val="00D7226B"/>
    <w:rsid w:val="00D72707"/>
    <w:rsid w:val="00D749D2"/>
    <w:rsid w:val="00D7524D"/>
    <w:rsid w:val="00D75A9C"/>
    <w:rsid w:val="00D829C8"/>
    <w:rsid w:val="00D8726D"/>
    <w:rsid w:val="00D87917"/>
    <w:rsid w:val="00D90871"/>
    <w:rsid w:val="00D9155F"/>
    <w:rsid w:val="00D918A2"/>
    <w:rsid w:val="00D9403F"/>
    <w:rsid w:val="00D959B4"/>
    <w:rsid w:val="00D97DDF"/>
    <w:rsid w:val="00DA3F54"/>
    <w:rsid w:val="00DA44DE"/>
    <w:rsid w:val="00DA4F1C"/>
    <w:rsid w:val="00DA750B"/>
    <w:rsid w:val="00DB0234"/>
    <w:rsid w:val="00DB0FB1"/>
    <w:rsid w:val="00DB330A"/>
    <w:rsid w:val="00DB620A"/>
    <w:rsid w:val="00DB6A96"/>
    <w:rsid w:val="00DC2AC9"/>
    <w:rsid w:val="00DC381B"/>
    <w:rsid w:val="00DC3832"/>
    <w:rsid w:val="00DC434A"/>
    <w:rsid w:val="00DC6BE8"/>
    <w:rsid w:val="00DC7A51"/>
    <w:rsid w:val="00DD3B1E"/>
    <w:rsid w:val="00DD5EEC"/>
    <w:rsid w:val="00DD64F6"/>
    <w:rsid w:val="00DE06B2"/>
    <w:rsid w:val="00DE1A93"/>
    <w:rsid w:val="00DE2A18"/>
    <w:rsid w:val="00DE402C"/>
    <w:rsid w:val="00DE528B"/>
    <w:rsid w:val="00DE5B5F"/>
    <w:rsid w:val="00DF26E7"/>
    <w:rsid w:val="00DF614E"/>
    <w:rsid w:val="00E00696"/>
    <w:rsid w:val="00E0245B"/>
    <w:rsid w:val="00E03651"/>
    <w:rsid w:val="00E03808"/>
    <w:rsid w:val="00E03FE1"/>
    <w:rsid w:val="00E060C2"/>
    <w:rsid w:val="00E06324"/>
    <w:rsid w:val="00E07564"/>
    <w:rsid w:val="00E07B81"/>
    <w:rsid w:val="00E07FF4"/>
    <w:rsid w:val="00E10AFD"/>
    <w:rsid w:val="00E10CB3"/>
    <w:rsid w:val="00E112C1"/>
    <w:rsid w:val="00E12B11"/>
    <w:rsid w:val="00E12FB0"/>
    <w:rsid w:val="00E14814"/>
    <w:rsid w:val="00E15578"/>
    <w:rsid w:val="00E1591B"/>
    <w:rsid w:val="00E16A50"/>
    <w:rsid w:val="00E176D3"/>
    <w:rsid w:val="00E17B0D"/>
    <w:rsid w:val="00E20297"/>
    <w:rsid w:val="00E2231D"/>
    <w:rsid w:val="00E23351"/>
    <w:rsid w:val="00E238BB"/>
    <w:rsid w:val="00E23D3A"/>
    <w:rsid w:val="00E249D5"/>
    <w:rsid w:val="00E25017"/>
    <w:rsid w:val="00E25AE0"/>
    <w:rsid w:val="00E26F73"/>
    <w:rsid w:val="00E30A34"/>
    <w:rsid w:val="00E31B2C"/>
    <w:rsid w:val="00E33C68"/>
    <w:rsid w:val="00E34EEB"/>
    <w:rsid w:val="00E3687C"/>
    <w:rsid w:val="00E418DC"/>
    <w:rsid w:val="00E4495F"/>
    <w:rsid w:val="00E44EB9"/>
    <w:rsid w:val="00E45461"/>
    <w:rsid w:val="00E45BD9"/>
    <w:rsid w:val="00E45BDC"/>
    <w:rsid w:val="00E460B7"/>
    <w:rsid w:val="00E46358"/>
    <w:rsid w:val="00E471DC"/>
    <w:rsid w:val="00E50EB4"/>
    <w:rsid w:val="00E518BE"/>
    <w:rsid w:val="00E5239B"/>
    <w:rsid w:val="00E532FC"/>
    <w:rsid w:val="00E559B4"/>
    <w:rsid w:val="00E55BB0"/>
    <w:rsid w:val="00E609E5"/>
    <w:rsid w:val="00E60F27"/>
    <w:rsid w:val="00E61651"/>
    <w:rsid w:val="00E64D93"/>
    <w:rsid w:val="00E65EDB"/>
    <w:rsid w:val="00E668C2"/>
    <w:rsid w:val="00E66927"/>
    <w:rsid w:val="00E677B8"/>
    <w:rsid w:val="00E67E9E"/>
    <w:rsid w:val="00E67FA1"/>
    <w:rsid w:val="00E70DB5"/>
    <w:rsid w:val="00E7115E"/>
    <w:rsid w:val="00E7387D"/>
    <w:rsid w:val="00E73D53"/>
    <w:rsid w:val="00E75111"/>
    <w:rsid w:val="00E758D3"/>
    <w:rsid w:val="00E77296"/>
    <w:rsid w:val="00E80C73"/>
    <w:rsid w:val="00E826E7"/>
    <w:rsid w:val="00E84B58"/>
    <w:rsid w:val="00E87527"/>
    <w:rsid w:val="00E87BDD"/>
    <w:rsid w:val="00E87EF7"/>
    <w:rsid w:val="00E93763"/>
    <w:rsid w:val="00E94314"/>
    <w:rsid w:val="00E948FA"/>
    <w:rsid w:val="00E96C4C"/>
    <w:rsid w:val="00EA257C"/>
    <w:rsid w:val="00EA2AAE"/>
    <w:rsid w:val="00EA2EC0"/>
    <w:rsid w:val="00EA2F79"/>
    <w:rsid w:val="00EA3646"/>
    <w:rsid w:val="00EA427A"/>
    <w:rsid w:val="00EA723B"/>
    <w:rsid w:val="00EB0961"/>
    <w:rsid w:val="00EB35C9"/>
    <w:rsid w:val="00EB388B"/>
    <w:rsid w:val="00EB6350"/>
    <w:rsid w:val="00EB687A"/>
    <w:rsid w:val="00EC13AD"/>
    <w:rsid w:val="00EC2F62"/>
    <w:rsid w:val="00EC2F99"/>
    <w:rsid w:val="00EC349D"/>
    <w:rsid w:val="00EC5B0C"/>
    <w:rsid w:val="00EC612A"/>
    <w:rsid w:val="00EC62EB"/>
    <w:rsid w:val="00EC6885"/>
    <w:rsid w:val="00EC6E9F"/>
    <w:rsid w:val="00ED3130"/>
    <w:rsid w:val="00ED418A"/>
    <w:rsid w:val="00ED44F0"/>
    <w:rsid w:val="00ED4865"/>
    <w:rsid w:val="00ED4B33"/>
    <w:rsid w:val="00ED5993"/>
    <w:rsid w:val="00ED5E82"/>
    <w:rsid w:val="00ED7DD6"/>
    <w:rsid w:val="00EE060B"/>
    <w:rsid w:val="00EE15A1"/>
    <w:rsid w:val="00EE2A7C"/>
    <w:rsid w:val="00EE2C42"/>
    <w:rsid w:val="00EE341B"/>
    <w:rsid w:val="00EE3909"/>
    <w:rsid w:val="00EE4453"/>
    <w:rsid w:val="00EE5FCE"/>
    <w:rsid w:val="00EE6BBD"/>
    <w:rsid w:val="00EE6E1E"/>
    <w:rsid w:val="00EE705F"/>
    <w:rsid w:val="00EF1462"/>
    <w:rsid w:val="00EF33D0"/>
    <w:rsid w:val="00EF52D5"/>
    <w:rsid w:val="00EF54FD"/>
    <w:rsid w:val="00EF64FC"/>
    <w:rsid w:val="00EF7001"/>
    <w:rsid w:val="00F02707"/>
    <w:rsid w:val="00F0360B"/>
    <w:rsid w:val="00F07F0D"/>
    <w:rsid w:val="00F13112"/>
    <w:rsid w:val="00F14C04"/>
    <w:rsid w:val="00F16308"/>
    <w:rsid w:val="00F164AC"/>
    <w:rsid w:val="00F16FE6"/>
    <w:rsid w:val="00F202CE"/>
    <w:rsid w:val="00F238BD"/>
    <w:rsid w:val="00F23BEE"/>
    <w:rsid w:val="00F24992"/>
    <w:rsid w:val="00F254D5"/>
    <w:rsid w:val="00F25D52"/>
    <w:rsid w:val="00F32F2F"/>
    <w:rsid w:val="00F33F3F"/>
    <w:rsid w:val="00F35BDD"/>
    <w:rsid w:val="00F35EF0"/>
    <w:rsid w:val="00F35EFB"/>
    <w:rsid w:val="00F3781F"/>
    <w:rsid w:val="00F37F5B"/>
    <w:rsid w:val="00F403FD"/>
    <w:rsid w:val="00F4073F"/>
    <w:rsid w:val="00F407B9"/>
    <w:rsid w:val="00F4093A"/>
    <w:rsid w:val="00F415C0"/>
    <w:rsid w:val="00F41E72"/>
    <w:rsid w:val="00F45BDF"/>
    <w:rsid w:val="00F50300"/>
    <w:rsid w:val="00F5254F"/>
    <w:rsid w:val="00F5414B"/>
    <w:rsid w:val="00F553EE"/>
    <w:rsid w:val="00F55AC6"/>
    <w:rsid w:val="00F5676E"/>
    <w:rsid w:val="00F56E39"/>
    <w:rsid w:val="00F577FC"/>
    <w:rsid w:val="00F623E9"/>
    <w:rsid w:val="00F63951"/>
    <w:rsid w:val="00F63C86"/>
    <w:rsid w:val="00F7003F"/>
    <w:rsid w:val="00F72FBA"/>
    <w:rsid w:val="00F766BE"/>
    <w:rsid w:val="00F77693"/>
    <w:rsid w:val="00F77EB9"/>
    <w:rsid w:val="00F80635"/>
    <w:rsid w:val="00F8115F"/>
    <w:rsid w:val="00F815D1"/>
    <w:rsid w:val="00F81E7E"/>
    <w:rsid w:val="00F81F0F"/>
    <w:rsid w:val="00F825F4"/>
    <w:rsid w:val="00F83244"/>
    <w:rsid w:val="00F838DF"/>
    <w:rsid w:val="00F85648"/>
    <w:rsid w:val="00F8625C"/>
    <w:rsid w:val="00F913A8"/>
    <w:rsid w:val="00F92AA1"/>
    <w:rsid w:val="00F92C37"/>
    <w:rsid w:val="00F932DE"/>
    <w:rsid w:val="00F94337"/>
    <w:rsid w:val="00F94AD5"/>
    <w:rsid w:val="00F963DD"/>
    <w:rsid w:val="00F9641A"/>
    <w:rsid w:val="00F97004"/>
    <w:rsid w:val="00FA067D"/>
    <w:rsid w:val="00FA0EB1"/>
    <w:rsid w:val="00FA2045"/>
    <w:rsid w:val="00FA357F"/>
    <w:rsid w:val="00FA67FD"/>
    <w:rsid w:val="00FA7A66"/>
    <w:rsid w:val="00FB1AA9"/>
    <w:rsid w:val="00FB23AD"/>
    <w:rsid w:val="00FB4397"/>
    <w:rsid w:val="00FB4B5A"/>
    <w:rsid w:val="00FB5963"/>
    <w:rsid w:val="00FB5DAA"/>
    <w:rsid w:val="00FC0408"/>
    <w:rsid w:val="00FC04B9"/>
    <w:rsid w:val="00FC1342"/>
    <w:rsid w:val="00FC161A"/>
    <w:rsid w:val="00FC23D5"/>
    <w:rsid w:val="00FC339D"/>
    <w:rsid w:val="00FC4337"/>
    <w:rsid w:val="00FC4583"/>
    <w:rsid w:val="00FC4C1A"/>
    <w:rsid w:val="00FC628F"/>
    <w:rsid w:val="00FC6468"/>
    <w:rsid w:val="00FC6D49"/>
    <w:rsid w:val="00FD17B3"/>
    <w:rsid w:val="00FD4922"/>
    <w:rsid w:val="00FD6461"/>
    <w:rsid w:val="00FE0281"/>
    <w:rsid w:val="00FE28F6"/>
    <w:rsid w:val="00FE49C6"/>
    <w:rsid w:val="00FE7083"/>
    <w:rsid w:val="00FF0088"/>
    <w:rsid w:val="00FF019F"/>
    <w:rsid w:val="00FF078E"/>
    <w:rsid w:val="00FF0B55"/>
    <w:rsid w:val="00FF1B2A"/>
    <w:rsid w:val="00FF2160"/>
    <w:rsid w:val="00FF2E31"/>
    <w:rsid w:val="00FF30DE"/>
    <w:rsid w:val="00FF5633"/>
    <w:rsid w:val="00FF644B"/>
    <w:rsid w:val="00FF66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643547">
      <w:bodyDiv w:val="1"/>
      <w:marLeft w:val="0"/>
      <w:marRight w:val="0"/>
      <w:marTop w:val="0"/>
      <w:marBottom w:val="0"/>
      <w:divBdr>
        <w:top w:val="none" w:sz="0" w:space="0" w:color="auto"/>
        <w:left w:val="none" w:sz="0" w:space="0" w:color="auto"/>
        <w:bottom w:val="none" w:sz="0" w:space="0" w:color="auto"/>
        <w:right w:val="none" w:sz="0" w:space="0" w:color="auto"/>
      </w:divBdr>
      <w:divsChild>
        <w:div w:id="2132480855">
          <w:marLeft w:val="0"/>
          <w:marRight w:val="0"/>
          <w:marTop w:val="0"/>
          <w:marBottom w:val="0"/>
          <w:divBdr>
            <w:top w:val="none" w:sz="0" w:space="0" w:color="auto"/>
            <w:left w:val="none" w:sz="0" w:space="0" w:color="auto"/>
            <w:bottom w:val="none" w:sz="0" w:space="0" w:color="auto"/>
            <w:right w:val="none" w:sz="0" w:space="0" w:color="auto"/>
          </w:divBdr>
          <w:divsChild>
            <w:div w:id="625545574">
              <w:marLeft w:val="0"/>
              <w:marRight w:val="0"/>
              <w:marTop w:val="0"/>
              <w:marBottom w:val="0"/>
              <w:divBdr>
                <w:top w:val="none" w:sz="0" w:space="0" w:color="auto"/>
                <w:left w:val="none" w:sz="0" w:space="0" w:color="auto"/>
                <w:bottom w:val="none" w:sz="0" w:space="0" w:color="auto"/>
                <w:right w:val="none" w:sz="0" w:space="0" w:color="auto"/>
              </w:divBdr>
              <w:divsChild>
                <w:div w:id="1072117031">
                  <w:marLeft w:val="0"/>
                  <w:marRight w:val="0"/>
                  <w:marTop w:val="0"/>
                  <w:marBottom w:val="0"/>
                  <w:divBdr>
                    <w:top w:val="none" w:sz="0" w:space="0" w:color="auto"/>
                    <w:left w:val="none" w:sz="0" w:space="0" w:color="auto"/>
                    <w:bottom w:val="none" w:sz="0" w:space="0" w:color="auto"/>
                    <w:right w:val="none" w:sz="0" w:space="0" w:color="auto"/>
                  </w:divBdr>
                  <w:divsChild>
                    <w:div w:id="13131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7408286">
      <w:bodyDiv w:val="1"/>
      <w:marLeft w:val="0"/>
      <w:marRight w:val="0"/>
      <w:marTop w:val="0"/>
      <w:marBottom w:val="0"/>
      <w:divBdr>
        <w:top w:val="none" w:sz="0" w:space="0" w:color="auto"/>
        <w:left w:val="none" w:sz="0" w:space="0" w:color="auto"/>
        <w:bottom w:val="none" w:sz="0" w:space="0" w:color="auto"/>
        <w:right w:val="none" w:sz="0" w:space="0" w:color="auto"/>
      </w:divBdr>
      <w:divsChild>
        <w:div w:id="388043484">
          <w:marLeft w:val="0"/>
          <w:marRight w:val="0"/>
          <w:marTop w:val="0"/>
          <w:marBottom w:val="0"/>
          <w:divBdr>
            <w:top w:val="none" w:sz="0" w:space="0" w:color="auto"/>
            <w:left w:val="none" w:sz="0" w:space="0" w:color="auto"/>
            <w:bottom w:val="none" w:sz="0" w:space="0" w:color="auto"/>
            <w:right w:val="none" w:sz="0" w:space="0" w:color="auto"/>
          </w:divBdr>
          <w:divsChild>
            <w:div w:id="703290672">
              <w:marLeft w:val="0"/>
              <w:marRight w:val="0"/>
              <w:marTop w:val="0"/>
              <w:marBottom w:val="0"/>
              <w:divBdr>
                <w:top w:val="none" w:sz="0" w:space="0" w:color="auto"/>
                <w:left w:val="none" w:sz="0" w:space="0" w:color="auto"/>
                <w:bottom w:val="none" w:sz="0" w:space="0" w:color="auto"/>
                <w:right w:val="none" w:sz="0" w:space="0" w:color="auto"/>
              </w:divBdr>
              <w:divsChild>
                <w:div w:id="107592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050422">
      <w:bodyDiv w:val="1"/>
      <w:marLeft w:val="0"/>
      <w:marRight w:val="0"/>
      <w:marTop w:val="0"/>
      <w:marBottom w:val="0"/>
      <w:divBdr>
        <w:top w:val="none" w:sz="0" w:space="0" w:color="auto"/>
        <w:left w:val="none" w:sz="0" w:space="0" w:color="auto"/>
        <w:bottom w:val="none" w:sz="0" w:space="0" w:color="auto"/>
        <w:right w:val="none" w:sz="0" w:space="0" w:color="auto"/>
      </w:divBdr>
    </w:div>
    <w:div w:id="458883949">
      <w:bodyDiv w:val="1"/>
      <w:marLeft w:val="0"/>
      <w:marRight w:val="0"/>
      <w:marTop w:val="0"/>
      <w:marBottom w:val="0"/>
      <w:divBdr>
        <w:top w:val="none" w:sz="0" w:space="0" w:color="auto"/>
        <w:left w:val="none" w:sz="0" w:space="0" w:color="auto"/>
        <w:bottom w:val="none" w:sz="0" w:space="0" w:color="auto"/>
        <w:right w:val="none" w:sz="0" w:space="0" w:color="auto"/>
      </w:divBdr>
      <w:divsChild>
        <w:div w:id="578517451">
          <w:marLeft w:val="0"/>
          <w:marRight w:val="0"/>
          <w:marTop w:val="0"/>
          <w:marBottom w:val="0"/>
          <w:divBdr>
            <w:top w:val="none" w:sz="0" w:space="0" w:color="auto"/>
            <w:left w:val="none" w:sz="0" w:space="0" w:color="auto"/>
            <w:bottom w:val="none" w:sz="0" w:space="0" w:color="auto"/>
            <w:right w:val="none" w:sz="0" w:space="0" w:color="auto"/>
          </w:divBdr>
          <w:divsChild>
            <w:div w:id="38215449">
              <w:marLeft w:val="0"/>
              <w:marRight w:val="0"/>
              <w:marTop w:val="0"/>
              <w:marBottom w:val="0"/>
              <w:divBdr>
                <w:top w:val="none" w:sz="0" w:space="0" w:color="auto"/>
                <w:left w:val="none" w:sz="0" w:space="0" w:color="auto"/>
                <w:bottom w:val="none" w:sz="0" w:space="0" w:color="auto"/>
                <w:right w:val="none" w:sz="0" w:space="0" w:color="auto"/>
              </w:divBdr>
              <w:divsChild>
                <w:div w:id="127016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354184">
      <w:bodyDiv w:val="1"/>
      <w:marLeft w:val="0"/>
      <w:marRight w:val="0"/>
      <w:marTop w:val="0"/>
      <w:marBottom w:val="0"/>
      <w:divBdr>
        <w:top w:val="none" w:sz="0" w:space="0" w:color="auto"/>
        <w:left w:val="none" w:sz="0" w:space="0" w:color="auto"/>
        <w:bottom w:val="none" w:sz="0" w:space="0" w:color="auto"/>
        <w:right w:val="none" w:sz="0" w:space="0" w:color="auto"/>
      </w:divBdr>
      <w:divsChild>
        <w:div w:id="1655258174">
          <w:marLeft w:val="0"/>
          <w:marRight w:val="0"/>
          <w:marTop w:val="0"/>
          <w:marBottom w:val="0"/>
          <w:divBdr>
            <w:top w:val="none" w:sz="0" w:space="0" w:color="auto"/>
            <w:left w:val="none" w:sz="0" w:space="0" w:color="auto"/>
            <w:bottom w:val="none" w:sz="0" w:space="0" w:color="auto"/>
            <w:right w:val="none" w:sz="0" w:space="0" w:color="auto"/>
          </w:divBdr>
          <w:divsChild>
            <w:div w:id="590162796">
              <w:marLeft w:val="0"/>
              <w:marRight w:val="0"/>
              <w:marTop w:val="0"/>
              <w:marBottom w:val="0"/>
              <w:divBdr>
                <w:top w:val="none" w:sz="0" w:space="0" w:color="auto"/>
                <w:left w:val="none" w:sz="0" w:space="0" w:color="auto"/>
                <w:bottom w:val="none" w:sz="0" w:space="0" w:color="auto"/>
                <w:right w:val="none" w:sz="0" w:space="0" w:color="auto"/>
              </w:divBdr>
              <w:divsChild>
                <w:div w:id="11483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568105">
      <w:bodyDiv w:val="1"/>
      <w:marLeft w:val="0"/>
      <w:marRight w:val="0"/>
      <w:marTop w:val="0"/>
      <w:marBottom w:val="0"/>
      <w:divBdr>
        <w:top w:val="none" w:sz="0" w:space="0" w:color="auto"/>
        <w:left w:val="none" w:sz="0" w:space="0" w:color="auto"/>
        <w:bottom w:val="none" w:sz="0" w:space="0" w:color="auto"/>
        <w:right w:val="none" w:sz="0" w:space="0" w:color="auto"/>
      </w:divBdr>
      <w:divsChild>
        <w:div w:id="1010065325">
          <w:marLeft w:val="0"/>
          <w:marRight w:val="0"/>
          <w:marTop w:val="0"/>
          <w:marBottom w:val="0"/>
          <w:divBdr>
            <w:top w:val="none" w:sz="0" w:space="0" w:color="auto"/>
            <w:left w:val="none" w:sz="0" w:space="0" w:color="auto"/>
            <w:bottom w:val="none" w:sz="0" w:space="0" w:color="auto"/>
            <w:right w:val="none" w:sz="0" w:space="0" w:color="auto"/>
          </w:divBdr>
          <w:divsChild>
            <w:div w:id="1713458720">
              <w:marLeft w:val="0"/>
              <w:marRight w:val="0"/>
              <w:marTop w:val="0"/>
              <w:marBottom w:val="0"/>
              <w:divBdr>
                <w:top w:val="none" w:sz="0" w:space="0" w:color="auto"/>
                <w:left w:val="none" w:sz="0" w:space="0" w:color="auto"/>
                <w:bottom w:val="none" w:sz="0" w:space="0" w:color="auto"/>
                <w:right w:val="none" w:sz="0" w:space="0" w:color="auto"/>
              </w:divBdr>
              <w:divsChild>
                <w:div w:id="15599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236382">
      <w:bodyDiv w:val="1"/>
      <w:marLeft w:val="0"/>
      <w:marRight w:val="0"/>
      <w:marTop w:val="0"/>
      <w:marBottom w:val="0"/>
      <w:divBdr>
        <w:top w:val="none" w:sz="0" w:space="0" w:color="auto"/>
        <w:left w:val="none" w:sz="0" w:space="0" w:color="auto"/>
        <w:bottom w:val="none" w:sz="0" w:space="0" w:color="auto"/>
        <w:right w:val="none" w:sz="0" w:space="0" w:color="auto"/>
      </w:divBdr>
      <w:divsChild>
        <w:div w:id="1289121327">
          <w:marLeft w:val="0"/>
          <w:marRight w:val="0"/>
          <w:marTop w:val="0"/>
          <w:marBottom w:val="0"/>
          <w:divBdr>
            <w:top w:val="none" w:sz="0" w:space="0" w:color="auto"/>
            <w:left w:val="none" w:sz="0" w:space="0" w:color="auto"/>
            <w:bottom w:val="none" w:sz="0" w:space="0" w:color="auto"/>
            <w:right w:val="none" w:sz="0" w:space="0" w:color="auto"/>
          </w:divBdr>
          <w:divsChild>
            <w:div w:id="1648783920">
              <w:marLeft w:val="0"/>
              <w:marRight w:val="0"/>
              <w:marTop w:val="0"/>
              <w:marBottom w:val="0"/>
              <w:divBdr>
                <w:top w:val="none" w:sz="0" w:space="0" w:color="auto"/>
                <w:left w:val="none" w:sz="0" w:space="0" w:color="auto"/>
                <w:bottom w:val="none" w:sz="0" w:space="0" w:color="auto"/>
                <w:right w:val="none" w:sz="0" w:space="0" w:color="auto"/>
              </w:divBdr>
              <w:divsChild>
                <w:div w:id="19580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160502">
      <w:bodyDiv w:val="1"/>
      <w:marLeft w:val="0"/>
      <w:marRight w:val="0"/>
      <w:marTop w:val="0"/>
      <w:marBottom w:val="0"/>
      <w:divBdr>
        <w:top w:val="none" w:sz="0" w:space="0" w:color="auto"/>
        <w:left w:val="none" w:sz="0" w:space="0" w:color="auto"/>
        <w:bottom w:val="none" w:sz="0" w:space="0" w:color="auto"/>
        <w:right w:val="none" w:sz="0" w:space="0" w:color="auto"/>
      </w:divBdr>
      <w:divsChild>
        <w:div w:id="1749500990">
          <w:marLeft w:val="0"/>
          <w:marRight w:val="0"/>
          <w:marTop w:val="0"/>
          <w:marBottom w:val="0"/>
          <w:divBdr>
            <w:top w:val="none" w:sz="0" w:space="0" w:color="auto"/>
            <w:left w:val="none" w:sz="0" w:space="0" w:color="auto"/>
            <w:bottom w:val="none" w:sz="0" w:space="0" w:color="auto"/>
            <w:right w:val="none" w:sz="0" w:space="0" w:color="auto"/>
          </w:divBdr>
          <w:divsChild>
            <w:div w:id="37318093">
              <w:marLeft w:val="0"/>
              <w:marRight w:val="0"/>
              <w:marTop w:val="0"/>
              <w:marBottom w:val="0"/>
              <w:divBdr>
                <w:top w:val="none" w:sz="0" w:space="0" w:color="auto"/>
                <w:left w:val="none" w:sz="0" w:space="0" w:color="auto"/>
                <w:bottom w:val="none" w:sz="0" w:space="0" w:color="auto"/>
                <w:right w:val="none" w:sz="0" w:space="0" w:color="auto"/>
              </w:divBdr>
              <w:divsChild>
                <w:div w:id="35161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08826">
      <w:bodyDiv w:val="1"/>
      <w:marLeft w:val="0"/>
      <w:marRight w:val="0"/>
      <w:marTop w:val="0"/>
      <w:marBottom w:val="0"/>
      <w:divBdr>
        <w:top w:val="none" w:sz="0" w:space="0" w:color="auto"/>
        <w:left w:val="none" w:sz="0" w:space="0" w:color="auto"/>
        <w:bottom w:val="none" w:sz="0" w:space="0" w:color="auto"/>
        <w:right w:val="none" w:sz="0" w:space="0" w:color="auto"/>
      </w:divBdr>
      <w:divsChild>
        <w:div w:id="1223911032">
          <w:marLeft w:val="0"/>
          <w:marRight w:val="0"/>
          <w:marTop w:val="0"/>
          <w:marBottom w:val="0"/>
          <w:divBdr>
            <w:top w:val="none" w:sz="0" w:space="0" w:color="auto"/>
            <w:left w:val="none" w:sz="0" w:space="0" w:color="auto"/>
            <w:bottom w:val="none" w:sz="0" w:space="0" w:color="auto"/>
            <w:right w:val="none" w:sz="0" w:space="0" w:color="auto"/>
          </w:divBdr>
          <w:divsChild>
            <w:div w:id="1617954378">
              <w:marLeft w:val="0"/>
              <w:marRight w:val="0"/>
              <w:marTop w:val="0"/>
              <w:marBottom w:val="0"/>
              <w:divBdr>
                <w:top w:val="none" w:sz="0" w:space="0" w:color="auto"/>
                <w:left w:val="none" w:sz="0" w:space="0" w:color="auto"/>
                <w:bottom w:val="none" w:sz="0" w:space="0" w:color="auto"/>
                <w:right w:val="none" w:sz="0" w:space="0" w:color="auto"/>
              </w:divBdr>
              <w:divsChild>
                <w:div w:id="210221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1683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4396426">
      <w:bodyDiv w:val="1"/>
      <w:marLeft w:val="0"/>
      <w:marRight w:val="0"/>
      <w:marTop w:val="0"/>
      <w:marBottom w:val="0"/>
      <w:divBdr>
        <w:top w:val="none" w:sz="0" w:space="0" w:color="auto"/>
        <w:left w:val="none" w:sz="0" w:space="0" w:color="auto"/>
        <w:bottom w:val="none" w:sz="0" w:space="0" w:color="auto"/>
        <w:right w:val="none" w:sz="0" w:space="0" w:color="auto"/>
      </w:divBdr>
      <w:divsChild>
        <w:div w:id="37751474">
          <w:marLeft w:val="0"/>
          <w:marRight w:val="0"/>
          <w:marTop w:val="0"/>
          <w:marBottom w:val="0"/>
          <w:divBdr>
            <w:top w:val="none" w:sz="0" w:space="0" w:color="auto"/>
            <w:left w:val="none" w:sz="0" w:space="0" w:color="auto"/>
            <w:bottom w:val="none" w:sz="0" w:space="0" w:color="auto"/>
            <w:right w:val="none" w:sz="0" w:space="0" w:color="auto"/>
          </w:divBdr>
          <w:divsChild>
            <w:div w:id="1398283790">
              <w:marLeft w:val="0"/>
              <w:marRight w:val="0"/>
              <w:marTop w:val="0"/>
              <w:marBottom w:val="0"/>
              <w:divBdr>
                <w:top w:val="none" w:sz="0" w:space="0" w:color="auto"/>
                <w:left w:val="none" w:sz="0" w:space="0" w:color="auto"/>
                <w:bottom w:val="none" w:sz="0" w:space="0" w:color="auto"/>
                <w:right w:val="none" w:sz="0" w:space="0" w:color="auto"/>
              </w:divBdr>
              <w:divsChild>
                <w:div w:id="102243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267645">
      <w:bodyDiv w:val="1"/>
      <w:marLeft w:val="0"/>
      <w:marRight w:val="0"/>
      <w:marTop w:val="0"/>
      <w:marBottom w:val="0"/>
      <w:divBdr>
        <w:top w:val="none" w:sz="0" w:space="0" w:color="auto"/>
        <w:left w:val="none" w:sz="0" w:space="0" w:color="auto"/>
        <w:bottom w:val="none" w:sz="0" w:space="0" w:color="auto"/>
        <w:right w:val="none" w:sz="0" w:space="0" w:color="auto"/>
      </w:divBdr>
    </w:div>
    <w:div w:id="1698776001">
      <w:bodyDiv w:val="1"/>
      <w:marLeft w:val="0"/>
      <w:marRight w:val="0"/>
      <w:marTop w:val="0"/>
      <w:marBottom w:val="0"/>
      <w:divBdr>
        <w:top w:val="none" w:sz="0" w:space="0" w:color="auto"/>
        <w:left w:val="none" w:sz="0" w:space="0" w:color="auto"/>
        <w:bottom w:val="none" w:sz="0" w:space="0" w:color="auto"/>
        <w:right w:val="none" w:sz="0" w:space="0" w:color="auto"/>
      </w:divBdr>
    </w:div>
    <w:div w:id="17989167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5753428">
      <w:bodyDiv w:val="1"/>
      <w:marLeft w:val="0"/>
      <w:marRight w:val="0"/>
      <w:marTop w:val="0"/>
      <w:marBottom w:val="0"/>
      <w:divBdr>
        <w:top w:val="none" w:sz="0" w:space="0" w:color="auto"/>
        <w:left w:val="none" w:sz="0" w:space="0" w:color="auto"/>
        <w:bottom w:val="none" w:sz="0" w:space="0" w:color="auto"/>
        <w:right w:val="none" w:sz="0" w:space="0" w:color="auto"/>
      </w:divBdr>
      <w:divsChild>
        <w:div w:id="786851012">
          <w:marLeft w:val="0"/>
          <w:marRight w:val="0"/>
          <w:marTop w:val="0"/>
          <w:marBottom w:val="0"/>
          <w:divBdr>
            <w:top w:val="none" w:sz="0" w:space="0" w:color="auto"/>
            <w:left w:val="none" w:sz="0" w:space="0" w:color="auto"/>
            <w:bottom w:val="none" w:sz="0" w:space="0" w:color="auto"/>
            <w:right w:val="none" w:sz="0" w:space="0" w:color="auto"/>
          </w:divBdr>
          <w:divsChild>
            <w:div w:id="282540374">
              <w:marLeft w:val="0"/>
              <w:marRight w:val="0"/>
              <w:marTop w:val="0"/>
              <w:marBottom w:val="0"/>
              <w:divBdr>
                <w:top w:val="none" w:sz="0" w:space="0" w:color="auto"/>
                <w:left w:val="none" w:sz="0" w:space="0" w:color="auto"/>
                <w:bottom w:val="none" w:sz="0" w:space="0" w:color="auto"/>
                <w:right w:val="none" w:sz="0" w:space="0" w:color="auto"/>
              </w:divBdr>
              <w:divsChild>
                <w:div w:id="434592558">
                  <w:marLeft w:val="0"/>
                  <w:marRight w:val="0"/>
                  <w:marTop w:val="0"/>
                  <w:marBottom w:val="0"/>
                  <w:divBdr>
                    <w:top w:val="none" w:sz="0" w:space="0" w:color="auto"/>
                    <w:left w:val="none" w:sz="0" w:space="0" w:color="auto"/>
                    <w:bottom w:val="none" w:sz="0" w:space="0" w:color="auto"/>
                    <w:right w:val="none" w:sz="0" w:space="0" w:color="auto"/>
                  </w:divBdr>
                  <w:divsChild>
                    <w:div w:id="421727413">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sChild>
        </w:div>
        <w:div w:id="2098016042">
          <w:marLeft w:val="0"/>
          <w:marRight w:val="0"/>
          <w:marTop w:val="0"/>
          <w:marBottom w:val="0"/>
          <w:divBdr>
            <w:top w:val="none" w:sz="0" w:space="0" w:color="auto"/>
            <w:left w:val="none" w:sz="0" w:space="0" w:color="auto"/>
            <w:bottom w:val="none" w:sz="0" w:space="0" w:color="auto"/>
            <w:right w:val="none" w:sz="0" w:space="0" w:color="auto"/>
          </w:divBdr>
          <w:divsChild>
            <w:div w:id="979305866">
              <w:marLeft w:val="0"/>
              <w:marRight w:val="0"/>
              <w:marTop w:val="0"/>
              <w:marBottom w:val="0"/>
              <w:divBdr>
                <w:top w:val="none" w:sz="0" w:space="0" w:color="auto"/>
                <w:left w:val="none" w:sz="0" w:space="0" w:color="auto"/>
                <w:bottom w:val="none" w:sz="0" w:space="0" w:color="auto"/>
                <w:right w:val="none" w:sz="0" w:space="0" w:color="auto"/>
              </w:divBdr>
              <w:divsChild>
                <w:div w:id="1868785462">
                  <w:marLeft w:val="0"/>
                  <w:marRight w:val="0"/>
                  <w:marTop w:val="0"/>
                  <w:marBottom w:val="0"/>
                  <w:divBdr>
                    <w:top w:val="none" w:sz="0" w:space="0" w:color="auto"/>
                    <w:left w:val="none" w:sz="0" w:space="0" w:color="auto"/>
                    <w:bottom w:val="none" w:sz="0" w:space="0" w:color="auto"/>
                    <w:right w:val="none" w:sz="0" w:space="0" w:color="auto"/>
                  </w:divBdr>
                  <w:divsChild>
                    <w:div w:id="1125200602">
                      <w:marLeft w:val="0"/>
                      <w:marRight w:val="0"/>
                      <w:marTop w:val="90"/>
                      <w:marBottom w:val="0"/>
                      <w:divBdr>
                        <w:top w:val="none" w:sz="0" w:space="0" w:color="auto"/>
                        <w:left w:val="none" w:sz="0" w:space="0" w:color="auto"/>
                        <w:bottom w:val="none" w:sz="0" w:space="0" w:color="auto"/>
                        <w:right w:val="none" w:sz="0" w:space="0" w:color="auto"/>
                      </w:divBdr>
                      <w:divsChild>
                        <w:div w:id="1215778793">
                          <w:marLeft w:val="0"/>
                          <w:marRight w:val="0"/>
                          <w:marTop w:val="0"/>
                          <w:marBottom w:val="420"/>
                          <w:divBdr>
                            <w:top w:val="none" w:sz="0" w:space="0" w:color="auto"/>
                            <w:left w:val="none" w:sz="0" w:space="0" w:color="auto"/>
                            <w:bottom w:val="none" w:sz="0" w:space="0" w:color="auto"/>
                            <w:right w:val="none" w:sz="0" w:space="0" w:color="auto"/>
                          </w:divBdr>
                          <w:divsChild>
                            <w:div w:id="1232275091">
                              <w:marLeft w:val="0"/>
                              <w:marRight w:val="0"/>
                              <w:marTop w:val="0"/>
                              <w:marBottom w:val="0"/>
                              <w:divBdr>
                                <w:top w:val="none" w:sz="0" w:space="0" w:color="auto"/>
                                <w:left w:val="none" w:sz="0" w:space="0" w:color="auto"/>
                                <w:bottom w:val="none" w:sz="0" w:space="0" w:color="auto"/>
                                <w:right w:val="none" w:sz="0" w:space="0" w:color="auto"/>
                              </w:divBdr>
                              <w:divsChild>
                                <w:div w:id="39872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62754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PIA.NEUROPSIC@GMAIL.COM" TargetMode="External"/><Relationship Id="rId13" Type="http://schemas.openxmlformats.org/officeDocument/2006/relationships/hyperlink" Target="mailto:aixchell2001@gmail.com" TargetMode="External"/><Relationship Id="rId18" Type="http://schemas.openxmlformats.org/officeDocument/2006/relationships/hyperlink" Target="http://bigwww.epfl.ch/deconvolution/deconvolutionlab2/"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maria.florencia@ibero.mx" TargetMode="External"/><Relationship Id="rId17" Type="http://schemas.openxmlformats.org/officeDocument/2006/relationships/hyperlink" Target="https://imagej.net/Diffraction_PSF_3D" TargetMode="External"/><Relationship Id="rId2" Type="http://schemas.openxmlformats.org/officeDocument/2006/relationships/numbering" Target="numbering.xml"/><Relationship Id="rId16" Type="http://schemas.openxmlformats.org/officeDocument/2006/relationships/hyperlink" Target="mailto:perlalealgalicia@hotmail.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ele_chavez@yahoo.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ario.buenrostro@ibero.mx" TargetMode="External"/><Relationship Id="rId23" Type="http://schemas.openxmlformats.org/officeDocument/2006/relationships/fontTable" Target="fontTable.xml"/><Relationship Id="rId10" Type="http://schemas.openxmlformats.org/officeDocument/2006/relationships/hyperlink" Target="mailto:cosmonauta84@yahoo.com.m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armando.luevanos@gmail.com" TargetMode="External"/><Relationship Id="rId14" Type="http://schemas.openxmlformats.org/officeDocument/2006/relationships/hyperlink" Target="mailto:marcosmmp22@hotmail.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B35FE-035D-480E-8F02-0562A493D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310</Words>
  <Characters>132868</Characters>
  <Application>Microsoft Office Word</Application>
  <DocSecurity>0</DocSecurity>
  <Lines>1107</Lines>
  <Paragraphs>3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58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5T20:39:00Z</dcterms:created>
  <dcterms:modified xsi:type="dcterms:W3CDTF">2020-08-0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6e5334-01f5-32bf-8b2e-c5745d82b18f</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